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3D67EA">
      <w:pPr>
        <w:jc w:val="left"/>
      </w:pPr>
    </w:p>
    <w:p w:rsidR="00922B12" w:rsidRDefault="00922B12" w:rsidP="003D67EA">
      <w:pPr>
        <w:pStyle w:val="Subtitle"/>
        <w:jc w:val="left"/>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3074520"/>
      <w:r>
        <w:lastRenderedPageBreak/>
        <w:t>Table of contents</w:t>
      </w:r>
      <w:bookmarkEnd w:id="0"/>
    </w:p>
    <w:p w:rsidR="003D67E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3074520" w:history="1">
        <w:r w:rsidR="003D67EA" w:rsidRPr="001644D2">
          <w:rPr>
            <w:rStyle w:val="Hyperlink"/>
            <w:noProof/>
          </w:rPr>
          <w:t>Table of contents</w:t>
        </w:r>
        <w:r w:rsidR="003D67EA">
          <w:rPr>
            <w:noProof/>
            <w:webHidden/>
          </w:rPr>
          <w:tab/>
        </w:r>
        <w:r w:rsidR="003D67EA">
          <w:rPr>
            <w:noProof/>
            <w:webHidden/>
          </w:rPr>
          <w:fldChar w:fldCharType="begin"/>
        </w:r>
        <w:r w:rsidR="003D67EA">
          <w:rPr>
            <w:noProof/>
            <w:webHidden/>
          </w:rPr>
          <w:instrText xml:space="preserve"> PAGEREF _Toc493074520 \h </w:instrText>
        </w:r>
        <w:r w:rsidR="003D67EA">
          <w:rPr>
            <w:noProof/>
            <w:webHidden/>
          </w:rPr>
        </w:r>
        <w:r w:rsidR="003D67EA">
          <w:rPr>
            <w:noProof/>
            <w:webHidden/>
          </w:rPr>
          <w:fldChar w:fldCharType="separate"/>
        </w:r>
        <w:r w:rsidR="003D67EA">
          <w:rPr>
            <w:noProof/>
            <w:webHidden/>
          </w:rPr>
          <w:t>1</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21" w:history="1">
        <w:r w:rsidR="003D67EA" w:rsidRPr="001644D2">
          <w:rPr>
            <w:rStyle w:val="Hyperlink"/>
            <w:noProof/>
          </w:rPr>
          <w:t>Executive summary</w:t>
        </w:r>
        <w:r w:rsidR="003D67EA">
          <w:rPr>
            <w:noProof/>
            <w:webHidden/>
          </w:rPr>
          <w:tab/>
        </w:r>
        <w:r w:rsidR="003D67EA">
          <w:rPr>
            <w:noProof/>
            <w:webHidden/>
          </w:rPr>
          <w:fldChar w:fldCharType="begin"/>
        </w:r>
        <w:r w:rsidR="003D67EA">
          <w:rPr>
            <w:noProof/>
            <w:webHidden/>
          </w:rPr>
          <w:instrText xml:space="preserve"> PAGEREF _Toc493074521 \h </w:instrText>
        </w:r>
        <w:r w:rsidR="003D67EA">
          <w:rPr>
            <w:noProof/>
            <w:webHidden/>
          </w:rPr>
        </w:r>
        <w:r w:rsidR="003D67EA">
          <w:rPr>
            <w:noProof/>
            <w:webHidden/>
          </w:rPr>
          <w:fldChar w:fldCharType="separate"/>
        </w:r>
        <w:r w:rsidR="003D67EA">
          <w:rPr>
            <w:noProof/>
            <w:webHidden/>
          </w:rPr>
          <w:t>3</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22" w:history="1">
        <w:r w:rsidR="003D67EA" w:rsidRPr="001644D2">
          <w:rPr>
            <w:rStyle w:val="Hyperlink"/>
            <w:noProof/>
          </w:rPr>
          <w:t>Introduction to wetlands</w:t>
        </w:r>
        <w:r w:rsidR="003D67EA">
          <w:rPr>
            <w:noProof/>
            <w:webHidden/>
          </w:rPr>
          <w:tab/>
        </w:r>
        <w:r w:rsidR="003D67EA">
          <w:rPr>
            <w:noProof/>
            <w:webHidden/>
          </w:rPr>
          <w:fldChar w:fldCharType="begin"/>
        </w:r>
        <w:r w:rsidR="003D67EA">
          <w:rPr>
            <w:noProof/>
            <w:webHidden/>
          </w:rPr>
          <w:instrText xml:space="preserve"> PAGEREF _Toc493074522 \h </w:instrText>
        </w:r>
        <w:r w:rsidR="003D67EA">
          <w:rPr>
            <w:noProof/>
            <w:webHidden/>
          </w:rPr>
        </w:r>
        <w:r w:rsidR="003D67EA">
          <w:rPr>
            <w:noProof/>
            <w:webHidden/>
          </w:rPr>
          <w:fldChar w:fldCharType="separate"/>
        </w:r>
        <w:r w:rsidR="003D67EA">
          <w:rPr>
            <w:noProof/>
            <w:webHidden/>
          </w:rPr>
          <w:t>3</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23" w:history="1">
        <w:r w:rsidR="003D67EA" w:rsidRPr="001644D2">
          <w:rPr>
            <w:rStyle w:val="Hyperlink"/>
            <w:noProof/>
          </w:rPr>
          <w:t>The Importance of Wetlands</w:t>
        </w:r>
        <w:r w:rsidR="003D67EA">
          <w:rPr>
            <w:noProof/>
            <w:webHidden/>
          </w:rPr>
          <w:tab/>
        </w:r>
        <w:r w:rsidR="003D67EA">
          <w:rPr>
            <w:noProof/>
            <w:webHidden/>
          </w:rPr>
          <w:fldChar w:fldCharType="begin"/>
        </w:r>
        <w:r w:rsidR="003D67EA">
          <w:rPr>
            <w:noProof/>
            <w:webHidden/>
          </w:rPr>
          <w:instrText xml:space="preserve"> PAGEREF _Toc493074523 \h </w:instrText>
        </w:r>
        <w:r w:rsidR="003D67EA">
          <w:rPr>
            <w:noProof/>
            <w:webHidden/>
          </w:rPr>
        </w:r>
        <w:r w:rsidR="003D67EA">
          <w:rPr>
            <w:noProof/>
            <w:webHidden/>
          </w:rPr>
          <w:fldChar w:fldCharType="separate"/>
        </w:r>
        <w:r w:rsidR="003D67EA">
          <w:rPr>
            <w:noProof/>
            <w:webHidden/>
          </w:rPr>
          <w:t>4</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24" w:history="1">
        <w:r w:rsidR="003D67EA" w:rsidRPr="001644D2">
          <w:rPr>
            <w:rStyle w:val="Hyperlink"/>
            <w:noProof/>
          </w:rPr>
          <w:t>Wetlands in Alberta</w:t>
        </w:r>
        <w:r w:rsidR="003D67EA">
          <w:rPr>
            <w:noProof/>
            <w:webHidden/>
          </w:rPr>
          <w:tab/>
        </w:r>
        <w:r w:rsidR="003D67EA">
          <w:rPr>
            <w:noProof/>
            <w:webHidden/>
          </w:rPr>
          <w:fldChar w:fldCharType="begin"/>
        </w:r>
        <w:r w:rsidR="003D67EA">
          <w:rPr>
            <w:noProof/>
            <w:webHidden/>
          </w:rPr>
          <w:instrText xml:space="preserve"> PAGEREF _Toc493074524 \h </w:instrText>
        </w:r>
        <w:r w:rsidR="003D67EA">
          <w:rPr>
            <w:noProof/>
            <w:webHidden/>
          </w:rPr>
        </w:r>
        <w:r w:rsidR="003D67EA">
          <w:rPr>
            <w:noProof/>
            <w:webHidden/>
          </w:rPr>
          <w:fldChar w:fldCharType="separate"/>
        </w:r>
        <w:r w:rsidR="003D67EA">
          <w:rPr>
            <w:noProof/>
            <w:webHidden/>
          </w:rPr>
          <w:t>4</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25" w:history="1">
        <w:r w:rsidR="003D67EA" w:rsidRPr="001644D2">
          <w:rPr>
            <w:rStyle w:val="Hyperlink"/>
            <w:noProof/>
          </w:rPr>
          <w:t>Wetland Classification</w:t>
        </w:r>
        <w:r w:rsidR="003D67EA">
          <w:rPr>
            <w:noProof/>
            <w:webHidden/>
          </w:rPr>
          <w:tab/>
        </w:r>
        <w:r w:rsidR="003D67EA">
          <w:rPr>
            <w:noProof/>
            <w:webHidden/>
          </w:rPr>
          <w:fldChar w:fldCharType="begin"/>
        </w:r>
        <w:r w:rsidR="003D67EA">
          <w:rPr>
            <w:noProof/>
            <w:webHidden/>
          </w:rPr>
          <w:instrText xml:space="preserve"> PAGEREF _Toc493074525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26" w:history="1">
        <w:r w:rsidR="003D67EA" w:rsidRPr="001644D2">
          <w:rPr>
            <w:rStyle w:val="Hyperlink"/>
            <w:noProof/>
          </w:rPr>
          <w:t>Existing wetland Classifications and Inventories in Alberta</w:t>
        </w:r>
        <w:r w:rsidR="003D67EA">
          <w:rPr>
            <w:noProof/>
            <w:webHidden/>
          </w:rPr>
          <w:tab/>
        </w:r>
        <w:r w:rsidR="003D67EA">
          <w:rPr>
            <w:noProof/>
            <w:webHidden/>
          </w:rPr>
          <w:fldChar w:fldCharType="begin"/>
        </w:r>
        <w:r w:rsidR="003D67EA">
          <w:rPr>
            <w:noProof/>
            <w:webHidden/>
          </w:rPr>
          <w:instrText xml:space="preserve"> PAGEREF _Toc493074526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27" w:history="1">
        <w:r w:rsidR="003D67EA" w:rsidRPr="001644D2">
          <w:rPr>
            <w:rStyle w:val="Hyperlink"/>
            <w:noProof/>
          </w:rPr>
          <w:t>The Canadian Wetland Classification System</w:t>
        </w:r>
        <w:r w:rsidR="003D67EA">
          <w:rPr>
            <w:noProof/>
            <w:webHidden/>
          </w:rPr>
          <w:tab/>
        </w:r>
        <w:r w:rsidR="003D67EA">
          <w:rPr>
            <w:noProof/>
            <w:webHidden/>
          </w:rPr>
          <w:fldChar w:fldCharType="begin"/>
        </w:r>
        <w:r w:rsidR="003D67EA">
          <w:rPr>
            <w:noProof/>
            <w:webHidden/>
          </w:rPr>
          <w:instrText xml:space="preserve"> PAGEREF _Toc493074527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28" w:history="1">
        <w:r w:rsidR="003D67EA" w:rsidRPr="001644D2">
          <w:rPr>
            <w:rStyle w:val="Hyperlink"/>
            <w:noProof/>
          </w:rPr>
          <w:t>The Alberta Wetland Classification System</w:t>
        </w:r>
        <w:r w:rsidR="003D67EA">
          <w:rPr>
            <w:noProof/>
            <w:webHidden/>
          </w:rPr>
          <w:tab/>
        </w:r>
        <w:r w:rsidR="003D67EA">
          <w:rPr>
            <w:noProof/>
            <w:webHidden/>
          </w:rPr>
          <w:fldChar w:fldCharType="begin"/>
        </w:r>
        <w:r w:rsidR="003D67EA">
          <w:rPr>
            <w:noProof/>
            <w:webHidden/>
          </w:rPr>
          <w:instrText xml:space="preserve"> PAGEREF _Toc493074528 \h </w:instrText>
        </w:r>
        <w:r w:rsidR="003D67EA">
          <w:rPr>
            <w:noProof/>
            <w:webHidden/>
          </w:rPr>
        </w:r>
        <w:r w:rsidR="003D67EA">
          <w:rPr>
            <w:noProof/>
            <w:webHidden/>
          </w:rPr>
          <w:fldChar w:fldCharType="separate"/>
        </w:r>
        <w:r w:rsidR="003D67EA">
          <w:rPr>
            <w:noProof/>
            <w:webHidden/>
          </w:rPr>
          <w:t>7</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29" w:history="1">
        <w:r w:rsidR="003D67EA" w:rsidRPr="001644D2">
          <w:rPr>
            <w:rStyle w:val="Hyperlink"/>
            <w:noProof/>
          </w:rPr>
          <w:t>Key Wetland Characteristics</w:t>
        </w:r>
        <w:r w:rsidR="003D67EA">
          <w:rPr>
            <w:noProof/>
            <w:webHidden/>
          </w:rPr>
          <w:tab/>
        </w:r>
        <w:r w:rsidR="003D67EA">
          <w:rPr>
            <w:noProof/>
            <w:webHidden/>
          </w:rPr>
          <w:fldChar w:fldCharType="begin"/>
        </w:r>
        <w:r w:rsidR="003D67EA">
          <w:rPr>
            <w:noProof/>
            <w:webHidden/>
          </w:rPr>
          <w:instrText xml:space="preserve"> PAGEREF _Toc493074529 \h </w:instrText>
        </w:r>
        <w:r w:rsidR="003D67EA">
          <w:rPr>
            <w:noProof/>
            <w:webHidden/>
          </w:rPr>
        </w:r>
        <w:r w:rsidR="003D67EA">
          <w:rPr>
            <w:noProof/>
            <w:webHidden/>
          </w:rPr>
          <w:fldChar w:fldCharType="separate"/>
        </w:r>
        <w:r w:rsidR="003D67EA">
          <w:rPr>
            <w:noProof/>
            <w:webHidden/>
          </w:rPr>
          <w:t>9</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0" w:history="1">
        <w:r w:rsidR="003D67EA" w:rsidRPr="001644D2">
          <w:rPr>
            <w:rStyle w:val="Hyperlink"/>
            <w:noProof/>
          </w:rPr>
          <w:t>Peat Accumulation</w:t>
        </w:r>
        <w:r w:rsidR="003D67EA">
          <w:rPr>
            <w:noProof/>
            <w:webHidden/>
          </w:rPr>
          <w:tab/>
        </w:r>
        <w:r w:rsidR="003D67EA">
          <w:rPr>
            <w:noProof/>
            <w:webHidden/>
          </w:rPr>
          <w:fldChar w:fldCharType="begin"/>
        </w:r>
        <w:r w:rsidR="003D67EA">
          <w:rPr>
            <w:noProof/>
            <w:webHidden/>
          </w:rPr>
          <w:instrText xml:space="preserve"> PAGEREF _Toc493074530 \h </w:instrText>
        </w:r>
        <w:r w:rsidR="003D67EA">
          <w:rPr>
            <w:noProof/>
            <w:webHidden/>
          </w:rPr>
        </w:r>
        <w:r w:rsidR="003D67EA">
          <w:rPr>
            <w:noProof/>
            <w:webHidden/>
          </w:rPr>
          <w:fldChar w:fldCharType="separate"/>
        </w:r>
        <w:r w:rsidR="003D67EA">
          <w:rPr>
            <w:noProof/>
            <w:webHidden/>
          </w:rPr>
          <w:t>9</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1" w:history="1">
        <w:r w:rsidR="003D67EA" w:rsidRPr="001644D2">
          <w:rPr>
            <w:rStyle w:val="Hyperlink"/>
            <w:noProof/>
          </w:rPr>
          <w:t>Water Regime</w:t>
        </w:r>
        <w:r w:rsidR="003D67EA">
          <w:rPr>
            <w:noProof/>
            <w:webHidden/>
          </w:rPr>
          <w:tab/>
        </w:r>
        <w:r w:rsidR="003D67EA">
          <w:rPr>
            <w:noProof/>
            <w:webHidden/>
          </w:rPr>
          <w:fldChar w:fldCharType="begin"/>
        </w:r>
        <w:r w:rsidR="003D67EA">
          <w:rPr>
            <w:noProof/>
            <w:webHidden/>
          </w:rPr>
          <w:instrText xml:space="preserve"> PAGEREF _Toc493074531 \h </w:instrText>
        </w:r>
        <w:r w:rsidR="003D67EA">
          <w:rPr>
            <w:noProof/>
            <w:webHidden/>
          </w:rPr>
        </w:r>
        <w:r w:rsidR="003D67EA">
          <w:rPr>
            <w:noProof/>
            <w:webHidden/>
          </w:rPr>
          <w:fldChar w:fldCharType="separate"/>
        </w:r>
        <w:r w:rsidR="003D67EA">
          <w:rPr>
            <w:noProof/>
            <w:webHidden/>
          </w:rPr>
          <w:t>10</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2" w:history="1">
        <w:r w:rsidR="003D67EA" w:rsidRPr="001644D2">
          <w:rPr>
            <w:rStyle w:val="Hyperlink"/>
            <w:noProof/>
          </w:rPr>
          <w:t>Wetland Chemistry</w:t>
        </w:r>
        <w:r w:rsidR="003D67EA">
          <w:rPr>
            <w:noProof/>
            <w:webHidden/>
          </w:rPr>
          <w:tab/>
        </w:r>
        <w:r w:rsidR="003D67EA">
          <w:rPr>
            <w:noProof/>
            <w:webHidden/>
          </w:rPr>
          <w:fldChar w:fldCharType="begin"/>
        </w:r>
        <w:r w:rsidR="003D67EA">
          <w:rPr>
            <w:noProof/>
            <w:webHidden/>
          </w:rPr>
          <w:instrText xml:space="preserve"> PAGEREF _Toc493074532 \h </w:instrText>
        </w:r>
        <w:r w:rsidR="003D67EA">
          <w:rPr>
            <w:noProof/>
            <w:webHidden/>
          </w:rPr>
        </w:r>
        <w:r w:rsidR="003D67EA">
          <w:rPr>
            <w:noProof/>
            <w:webHidden/>
          </w:rPr>
          <w:fldChar w:fldCharType="separate"/>
        </w:r>
        <w:r w:rsidR="003D67EA">
          <w:rPr>
            <w:noProof/>
            <w:webHidden/>
          </w:rPr>
          <w:t>10</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3" w:history="1">
        <w:r w:rsidR="003D67EA" w:rsidRPr="001644D2">
          <w:rPr>
            <w:rStyle w:val="Hyperlink"/>
            <w:noProof/>
          </w:rPr>
          <w:t>Soil Characteristics</w:t>
        </w:r>
        <w:r w:rsidR="003D67EA">
          <w:rPr>
            <w:noProof/>
            <w:webHidden/>
          </w:rPr>
          <w:tab/>
        </w:r>
        <w:r w:rsidR="003D67EA">
          <w:rPr>
            <w:noProof/>
            <w:webHidden/>
          </w:rPr>
          <w:fldChar w:fldCharType="begin"/>
        </w:r>
        <w:r w:rsidR="003D67EA">
          <w:rPr>
            <w:noProof/>
            <w:webHidden/>
          </w:rPr>
          <w:instrText xml:space="preserve"> PAGEREF _Toc493074533 \h </w:instrText>
        </w:r>
        <w:r w:rsidR="003D67EA">
          <w:rPr>
            <w:noProof/>
            <w:webHidden/>
          </w:rPr>
        </w:r>
        <w:r w:rsidR="003D67EA">
          <w:rPr>
            <w:noProof/>
            <w:webHidden/>
          </w:rPr>
          <w:fldChar w:fldCharType="separate"/>
        </w:r>
        <w:r w:rsidR="003D67EA">
          <w:rPr>
            <w:noProof/>
            <w:webHidden/>
          </w:rPr>
          <w:t>11</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4" w:history="1">
        <w:r w:rsidR="003D67EA" w:rsidRPr="001644D2">
          <w:rPr>
            <w:rStyle w:val="Hyperlink"/>
            <w:noProof/>
          </w:rPr>
          <w:t>Wetland Vegetation</w:t>
        </w:r>
        <w:r w:rsidR="003D67EA">
          <w:rPr>
            <w:noProof/>
            <w:webHidden/>
          </w:rPr>
          <w:tab/>
        </w:r>
        <w:r w:rsidR="003D67EA">
          <w:rPr>
            <w:noProof/>
            <w:webHidden/>
          </w:rPr>
          <w:fldChar w:fldCharType="begin"/>
        </w:r>
        <w:r w:rsidR="003D67EA">
          <w:rPr>
            <w:noProof/>
            <w:webHidden/>
          </w:rPr>
          <w:instrText xml:space="preserve"> PAGEREF _Toc493074534 \h </w:instrText>
        </w:r>
        <w:r w:rsidR="003D67EA">
          <w:rPr>
            <w:noProof/>
            <w:webHidden/>
          </w:rPr>
        </w:r>
        <w:r w:rsidR="003D67EA">
          <w:rPr>
            <w:noProof/>
            <w:webHidden/>
          </w:rPr>
          <w:fldChar w:fldCharType="separate"/>
        </w:r>
        <w:r w:rsidR="003D67EA">
          <w:rPr>
            <w:noProof/>
            <w:webHidden/>
          </w:rPr>
          <w:t>12</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5" w:history="1">
        <w:r w:rsidR="003D67EA" w:rsidRPr="001644D2">
          <w:rPr>
            <w:rStyle w:val="Hyperlink"/>
            <w:noProof/>
          </w:rPr>
          <w:t>Classifying Wetlands by AWCS</w:t>
        </w:r>
        <w:r w:rsidR="003D67EA">
          <w:rPr>
            <w:noProof/>
            <w:webHidden/>
          </w:rPr>
          <w:tab/>
        </w:r>
        <w:r w:rsidR="003D67EA">
          <w:rPr>
            <w:noProof/>
            <w:webHidden/>
          </w:rPr>
          <w:fldChar w:fldCharType="begin"/>
        </w:r>
        <w:r w:rsidR="003D67EA">
          <w:rPr>
            <w:noProof/>
            <w:webHidden/>
          </w:rPr>
          <w:instrText xml:space="preserve"> PAGEREF _Toc493074535 \h </w:instrText>
        </w:r>
        <w:r w:rsidR="003D67EA">
          <w:rPr>
            <w:noProof/>
            <w:webHidden/>
          </w:rPr>
        </w:r>
        <w:r w:rsidR="003D67EA">
          <w:rPr>
            <w:noProof/>
            <w:webHidden/>
          </w:rPr>
          <w:fldChar w:fldCharType="separate"/>
        </w:r>
        <w:r w:rsidR="003D67EA">
          <w:rPr>
            <w:noProof/>
            <w:webHidden/>
          </w:rPr>
          <w:t>14</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6" w:history="1">
        <w:r w:rsidR="003D67EA" w:rsidRPr="001644D2">
          <w:rPr>
            <w:rStyle w:val="Hyperlink"/>
            <w:noProof/>
          </w:rPr>
          <w:t>Wetland Class Summary</w:t>
        </w:r>
        <w:r w:rsidR="003D67EA">
          <w:rPr>
            <w:noProof/>
            <w:webHidden/>
          </w:rPr>
          <w:tab/>
        </w:r>
        <w:r w:rsidR="003D67EA">
          <w:rPr>
            <w:noProof/>
            <w:webHidden/>
          </w:rPr>
          <w:fldChar w:fldCharType="begin"/>
        </w:r>
        <w:r w:rsidR="003D67EA">
          <w:rPr>
            <w:noProof/>
            <w:webHidden/>
          </w:rPr>
          <w:instrText xml:space="preserve"> PAGEREF _Toc493074536 \h </w:instrText>
        </w:r>
        <w:r w:rsidR="003D67EA">
          <w:rPr>
            <w:noProof/>
            <w:webHidden/>
          </w:rPr>
        </w:r>
        <w:r w:rsidR="003D67EA">
          <w:rPr>
            <w:noProof/>
            <w:webHidden/>
          </w:rPr>
          <w:fldChar w:fldCharType="separate"/>
        </w:r>
        <w:r w:rsidR="003D67EA">
          <w:rPr>
            <w:noProof/>
            <w:webHidden/>
          </w:rPr>
          <w:t>15</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37" w:history="1">
        <w:r w:rsidR="003D67EA" w:rsidRPr="001644D2">
          <w:rPr>
            <w:rStyle w:val="Hyperlink"/>
            <w:noProof/>
          </w:rPr>
          <w:t>Alberta Wetland Mapping Specification</w:t>
        </w:r>
        <w:r w:rsidR="003D67EA">
          <w:rPr>
            <w:noProof/>
            <w:webHidden/>
          </w:rPr>
          <w:tab/>
        </w:r>
        <w:r w:rsidR="003D67EA">
          <w:rPr>
            <w:noProof/>
            <w:webHidden/>
          </w:rPr>
          <w:fldChar w:fldCharType="begin"/>
        </w:r>
        <w:r w:rsidR="003D67EA">
          <w:rPr>
            <w:noProof/>
            <w:webHidden/>
          </w:rPr>
          <w:instrText xml:space="preserve"> PAGEREF _Toc493074537 \h </w:instrText>
        </w:r>
        <w:r w:rsidR="003D67EA">
          <w:rPr>
            <w:noProof/>
            <w:webHidden/>
          </w:rPr>
        </w:r>
        <w:r w:rsidR="003D67EA">
          <w:rPr>
            <w:noProof/>
            <w:webHidden/>
          </w:rPr>
          <w:fldChar w:fldCharType="separate"/>
        </w:r>
        <w:r w:rsidR="003D67EA">
          <w:rPr>
            <w:noProof/>
            <w:webHidden/>
          </w:rPr>
          <w:t>16</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8" w:history="1">
        <w:r w:rsidR="003D67EA" w:rsidRPr="001644D2">
          <w:rPr>
            <w:rStyle w:val="Hyperlink"/>
            <w:noProof/>
          </w:rPr>
          <w:t>Prairie/Parkland biomes</w:t>
        </w:r>
        <w:r w:rsidR="003D67EA">
          <w:rPr>
            <w:noProof/>
            <w:webHidden/>
          </w:rPr>
          <w:tab/>
        </w:r>
        <w:r w:rsidR="003D67EA">
          <w:rPr>
            <w:noProof/>
            <w:webHidden/>
          </w:rPr>
          <w:fldChar w:fldCharType="begin"/>
        </w:r>
        <w:r w:rsidR="003D67EA">
          <w:rPr>
            <w:noProof/>
            <w:webHidden/>
          </w:rPr>
          <w:instrText xml:space="preserve"> PAGEREF _Toc493074538 \h </w:instrText>
        </w:r>
        <w:r w:rsidR="003D67EA">
          <w:rPr>
            <w:noProof/>
            <w:webHidden/>
          </w:rPr>
        </w:r>
        <w:r w:rsidR="003D67EA">
          <w:rPr>
            <w:noProof/>
            <w:webHidden/>
          </w:rPr>
          <w:fldChar w:fldCharType="separate"/>
        </w:r>
        <w:r w:rsidR="003D67EA">
          <w:rPr>
            <w:noProof/>
            <w:webHidden/>
          </w:rPr>
          <w:t>16</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9" w:history="1">
        <w:r w:rsidR="003D67EA" w:rsidRPr="001644D2">
          <w:rPr>
            <w:rStyle w:val="Hyperlink"/>
            <w:noProof/>
          </w:rPr>
          <w:t>Boreal/Foothills biomes</w:t>
        </w:r>
        <w:r w:rsidR="003D67EA">
          <w:rPr>
            <w:noProof/>
            <w:webHidden/>
          </w:rPr>
          <w:tab/>
        </w:r>
        <w:r w:rsidR="003D67EA">
          <w:rPr>
            <w:noProof/>
            <w:webHidden/>
          </w:rPr>
          <w:fldChar w:fldCharType="begin"/>
        </w:r>
        <w:r w:rsidR="003D67EA">
          <w:rPr>
            <w:noProof/>
            <w:webHidden/>
          </w:rPr>
          <w:instrText xml:space="preserve"> PAGEREF _Toc493074539 \h </w:instrText>
        </w:r>
        <w:r w:rsidR="003D67EA">
          <w:rPr>
            <w:noProof/>
            <w:webHidden/>
          </w:rPr>
        </w:r>
        <w:r w:rsidR="003D67EA">
          <w:rPr>
            <w:noProof/>
            <w:webHidden/>
          </w:rPr>
          <w:fldChar w:fldCharType="separate"/>
        </w:r>
        <w:r w:rsidR="003D67EA">
          <w:rPr>
            <w:noProof/>
            <w:webHidden/>
          </w:rPr>
          <w:t>17</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40" w:history="1">
        <w:r w:rsidR="003D67EA" w:rsidRPr="001644D2">
          <w:rPr>
            <w:rStyle w:val="Hyperlink"/>
            <w:noProof/>
          </w:rPr>
          <w:t>Wetland Classification: A Data Review</w:t>
        </w:r>
        <w:r w:rsidR="003D67EA">
          <w:rPr>
            <w:noProof/>
            <w:webHidden/>
          </w:rPr>
          <w:tab/>
        </w:r>
        <w:r w:rsidR="003D67EA">
          <w:rPr>
            <w:noProof/>
            <w:webHidden/>
          </w:rPr>
          <w:fldChar w:fldCharType="begin"/>
        </w:r>
        <w:r w:rsidR="003D67EA">
          <w:rPr>
            <w:noProof/>
            <w:webHidden/>
          </w:rPr>
          <w:instrText xml:space="preserve"> PAGEREF _Toc493074540 \h </w:instrText>
        </w:r>
        <w:r w:rsidR="003D67EA">
          <w:rPr>
            <w:noProof/>
            <w:webHidden/>
          </w:rPr>
        </w:r>
        <w:r w:rsidR="003D67EA">
          <w:rPr>
            <w:noProof/>
            <w:webHidden/>
          </w:rPr>
          <w:fldChar w:fldCharType="separate"/>
        </w:r>
        <w:r w:rsidR="003D67EA">
          <w:rPr>
            <w:noProof/>
            <w:webHidden/>
          </w:rPr>
          <w:t>18</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41" w:history="1">
        <w:r w:rsidR="003D67EA" w:rsidRPr="001644D2">
          <w:rPr>
            <w:rStyle w:val="Hyperlink"/>
            <w:noProof/>
          </w:rPr>
          <w:t>Field Acquisitions</w:t>
        </w:r>
        <w:r w:rsidR="003D67EA">
          <w:rPr>
            <w:noProof/>
            <w:webHidden/>
          </w:rPr>
          <w:tab/>
        </w:r>
        <w:r w:rsidR="003D67EA">
          <w:rPr>
            <w:noProof/>
            <w:webHidden/>
          </w:rPr>
          <w:fldChar w:fldCharType="begin"/>
        </w:r>
        <w:r w:rsidR="003D67EA">
          <w:rPr>
            <w:noProof/>
            <w:webHidden/>
          </w:rPr>
          <w:instrText xml:space="preserve"> PAGEREF _Toc493074541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42" w:history="1">
        <w:r w:rsidR="003D67EA" w:rsidRPr="001644D2">
          <w:rPr>
            <w:rStyle w:val="Hyperlink"/>
            <w:noProof/>
          </w:rPr>
          <w:t>Optical Imagery</w:t>
        </w:r>
        <w:r w:rsidR="003D67EA">
          <w:rPr>
            <w:noProof/>
            <w:webHidden/>
          </w:rPr>
          <w:tab/>
        </w:r>
        <w:r w:rsidR="003D67EA">
          <w:rPr>
            <w:noProof/>
            <w:webHidden/>
          </w:rPr>
          <w:fldChar w:fldCharType="begin"/>
        </w:r>
        <w:r w:rsidR="003D67EA">
          <w:rPr>
            <w:noProof/>
            <w:webHidden/>
          </w:rPr>
          <w:instrText xml:space="preserve"> PAGEREF _Toc493074542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43" w:history="1">
        <w:r w:rsidR="003D67EA" w:rsidRPr="001644D2">
          <w:rPr>
            <w:rStyle w:val="Hyperlink"/>
            <w:noProof/>
          </w:rPr>
          <w:t>Aerial</w:t>
        </w:r>
        <w:r w:rsidR="003D67EA">
          <w:rPr>
            <w:noProof/>
            <w:webHidden/>
          </w:rPr>
          <w:tab/>
        </w:r>
        <w:r w:rsidR="003D67EA">
          <w:rPr>
            <w:noProof/>
            <w:webHidden/>
          </w:rPr>
          <w:fldChar w:fldCharType="begin"/>
        </w:r>
        <w:r w:rsidR="003D67EA">
          <w:rPr>
            <w:noProof/>
            <w:webHidden/>
          </w:rPr>
          <w:instrText xml:space="preserve"> PAGEREF _Toc493074543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44" w:history="1">
        <w:r w:rsidR="003D67EA" w:rsidRPr="001644D2">
          <w:rPr>
            <w:rStyle w:val="Hyperlink"/>
            <w:noProof/>
          </w:rPr>
          <w:t>Satellite</w:t>
        </w:r>
        <w:r w:rsidR="003D67EA">
          <w:rPr>
            <w:noProof/>
            <w:webHidden/>
          </w:rPr>
          <w:tab/>
        </w:r>
        <w:r w:rsidR="003D67EA">
          <w:rPr>
            <w:noProof/>
            <w:webHidden/>
          </w:rPr>
          <w:fldChar w:fldCharType="begin"/>
        </w:r>
        <w:r w:rsidR="003D67EA">
          <w:rPr>
            <w:noProof/>
            <w:webHidden/>
          </w:rPr>
          <w:instrText xml:space="preserve"> PAGEREF _Toc493074544 \h </w:instrText>
        </w:r>
        <w:r w:rsidR="003D67EA">
          <w:rPr>
            <w:noProof/>
            <w:webHidden/>
          </w:rPr>
        </w:r>
        <w:r w:rsidR="003D67EA">
          <w:rPr>
            <w:noProof/>
            <w:webHidden/>
          </w:rPr>
          <w:fldChar w:fldCharType="separate"/>
        </w:r>
        <w:r w:rsidR="003D67EA">
          <w:rPr>
            <w:noProof/>
            <w:webHidden/>
          </w:rPr>
          <w:t>20</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45" w:history="1">
        <w:r w:rsidR="003D67EA" w:rsidRPr="001644D2">
          <w:rPr>
            <w:rStyle w:val="Hyperlink"/>
            <w:noProof/>
          </w:rPr>
          <w:t>Hyperspectral sensors</w:t>
        </w:r>
        <w:r w:rsidR="003D67EA">
          <w:rPr>
            <w:noProof/>
            <w:webHidden/>
          </w:rPr>
          <w:tab/>
        </w:r>
        <w:r w:rsidR="003D67EA">
          <w:rPr>
            <w:noProof/>
            <w:webHidden/>
          </w:rPr>
          <w:fldChar w:fldCharType="begin"/>
        </w:r>
        <w:r w:rsidR="003D67EA">
          <w:rPr>
            <w:noProof/>
            <w:webHidden/>
          </w:rPr>
          <w:instrText xml:space="preserve"> PAGEREF _Toc493074545 \h </w:instrText>
        </w:r>
        <w:r w:rsidR="003D67EA">
          <w:rPr>
            <w:noProof/>
            <w:webHidden/>
          </w:rPr>
        </w:r>
        <w:r w:rsidR="003D67EA">
          <w:rPr>
            <w:noProof/>
            <w:webHidden/>
          </w:rPr>
          <w:fldChar w:fldCharType="separate"/>
        </w:r>
        <w:r w:rsidR="003D67EA">
          <w:rPr>
            <w:noProof/>
            <w:webHidden/>
          </w:rPr>
          <w:t>20</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46" w:history="1">
        <w:r w:rsidR="003D67EA" w:rsidRPr="001644D2">
          <w:rPr>
            <w:rStyle w:val="Hyperlink"/>
            <w:noProof/>
          </w:rPr>
          <w:t>LiDAR</w:t>
        </w:r>
        <w:r w:rsidR="003D67EA">
          <w:rPr>
            <w:noProof/>
            <w:webHidden/>
          </w:rPr>
          <w:tab/>
        </w:r>
        <w:r w:rsidR="003D67EA">
          <w:rPr>
            <w:noProof/>
            <w:webHidden/>
          </w:rPr>
          <w:fldChar w:fldCharType="begin"/>
        </w:r>
        <w:r w:rsidR="003D67EA">
          <w:rPr>
            <w:noProof/>
            <w:webHidden/>
          </w:rPr>
          <w:instrText xml:space="preserve"> PAGEREF _Toc493074546 \h </w:instrText>
        </w:r>
        <w:r w:rsidR="003D67EA">
          <w:rPr>
            <w:noProof/>
            <w:webHidden/>
          </w:rPr>
        </w:r>
        <w:r w:rsidR="003D67EA">
          <w:rPr>
            <w:noProof/>
            <w:webHidden/>
          </w:rPr>
          <w:fldChar w:fldCharType="separate"/>
        </w:r>
        <w:r w:rsidR="003D67EA">
          <w:rPr>
            <w:noProof/>
            <w:webHidden/>
          </w:rPr>
          <w:t>21</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47" w:history="1">
        <w:r w:rsidR="003D67EA" w:rsidRPr="001644D2">
          <w:rPr>
            <w:rStyle w:val="Hyperlink"/>
            <w:noProof/>
          </w:rPr>
          <w:t>SAR</w:t>
        </w:r>
        <w:r w:rsidR="003D67EA">
          <w:rPr>
            <w:noProof/>
            <w:webHidden/>
          </w:rPr>
          <w:tab/>
        </w:r>
        <w:r w:rsidR="003D67EA">
          <w:rPr>
            <w:noProof/>
            <w:webHidden/>
          </w:rPr>
          <w:fldChar w:fldCharType="begin"/>
        </w:r>
        <w:r w:rsidR="003D67EA">
          <w:rPr>
            <w:noProof/>
            <w:webHidden/>
          </w:rPr>
          <w:instrText xml:space="preserve"> PAGEREF _Toc493074547 \h </w:instrText>
        </w:r>
        <w:r w:rsidR="003D67EA">
          <w:rPr>
            <w:noProof/>
            <w:webHidden/>
          </w:rPr>
        </w:r>
        <w:r w:rsidR="003D67EA">
          <w:rPr>
            <w:noProof/>
            <w:webHidden/>
          </w:rPr>
          <w:fldChar w:fldCharType="separate"/>
        </w:r>
        <w:r w:rsidR="003D67EA">
          <w:rPr>
            <w:noProof/>
            <w:webHidden/>
          </w:rPr>
          <w:t>22</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48" w:history="1">
        <w:r w:rsidR="003D67EA" w:rsidRPr="001644D2">
          <w:rPr>
            <w:rStyle w:val="Hyperlink"/>
            <w:noProof/>
          </w:rPr>
          <w:t>Polarimetry</w:t>
        </w:r>
        <w:r w:rsidR="003D67EA">
          <w:rPr>
            <w:noProof/>
            <w:webHidden/>
          </w:rPr>
          <w:tab/>
        </w:r>
        <w:r w:rsidR="003D67EA">
          <w:rPr>
            <w:noProof/>
            <w:webHidden/>
          </w:rPr>
          <w:fldChar w:fldCharType="begin"/>
        </w:r>
        <w:r w:rsidR="003D67EA">
          <w:rPr>
            <w:noProof/>
            <w:webHidden/>
          </w:rPr>
          <w:instrText xml:space="preserve"> PAGEREF _Toc493074548 \h </w:instrText>
        </w:r>
        <w:r w:rsidR="003D67EA">
          <w:rPr>
            <w:noProof/>
            <w:webHidden/>
          </w:rPr>
        </w:r>
        <w:r w:rsidR="003D67EA">
          <w:rPr>
            <w:noProof/>
            <w:webHidden/>
          </w:rPr>
          <w:fldChar w:fldCharType="separate"/>
        </w:r>
        <w:r w:rsidR="003D67EA">
          <w:rPr>
            <w:noProof/>
            <w:webHidden/>
          </w:rPr>
          <w:t>23</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49" w:history="1">
        <w:r w:rsidR="003D67EA" w:rsidRPr="001644D2">
          <w:rPr>
            <w:rStyle w:val="Hyperlink"/>
            <w:noProof/>
          </w:rPr>
          <w:t>Decompositions</w:t>
        </w:r>
        <w:r w:rsidR="003D67EA">
          <w:rPr>
            <w:noProof/>
            <w:webHidden/>
          </w:rPr>
          <w:tab/>
        </w:r>
        <w:r w:rsidR="003D67EA">
          <w:rPr>
            <w:noProof/>
            <w:webHidden/>
          </w:rPr>
          <w:fldChar w:fldCharType="begin"/>
        </w:r>
        <w:r w:rsidR="003D67EA">
          <w:rPr>
            <w:noProof/>
            <w:webHidden/>
          </w:rPr>
          <w:instrText xml:space="preserve"> PAGEREF _Toc493074549 \h </w:instrText>
        </w:r>
        <w:r w:rsidR="003D67EA">
          <w:rPr>
            <w:noProof/>
            <w:webHidden/>
          </w:rPr>
        </w:r>
        <w:r w:rsidR="003D67EA">
          <w:rPr>
            <w:noProof/>
            <w:webHidden/>
          </w:rPr>
          <w:fldChar w:fldCharType="separate"/>
        </w:r>
        <w:r w:rsidR="003D67EA">
          <w:rPr>
            <w:noProof/>
            <w:webHidden/>
          </w:rPr>
          <w:t>25</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50" w:history="1">
        <w:r w:rsidR="003D67EA" w:rsidRPr="001644D2">
          <w:rPr>
            <w:rStyle w:val="Hyperlink"/>
            <w:noProof/>
          </w:rPr>
          <w:t>Interferometry</w:t>
        </w:r>
        <w:r w:rsidR="003D67EA">
          <w:rPr>
            <w:noProof/>
            <w:webHidden/>
          </w:rPr>
          <w:tab/>
        </w:r>
        <w:r w:rsidR="003D67EA">
          <w:rPr>
            <w:noProof/>
            <w:webHidden/>
          </w:rPr>
          <w:fldChar w:fldCharType="begin"/>
        </w:r>
        <w:r w:rsidR="003D67EA">
          <w:rPr>
            <w:noProof/>
            <w:webHidden/>
          </w:rPr>
          <w:instrText xml:space="preserve"> PAGEREF _Toc493074550 \h </w:instrText>
        </w:r>
        <w:r w:rsidR="003D67EA">
          <w:rPr>
            <w:noProof/>
            <w:webHidden/>
          </w:rPr>
        </w:r>
        <w:r w:rsidR="003D67EA">
          <w:rPr>
            <w:noProof/>
            <w:webHidden/>
          </w:rPr>
          <w:fldChar w:fldCharType="separate"/>
        </w:r>
        <w:r w:rsidR="003D67EA">
          <w:rPr>
            <w:noProof/>
            <w:webHidden/>
          </w:rPr>
          <w:t>25</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51" w:history="1">
        <w:r w:rsidR="003D67EA" w:rsidRPr="001644D2">
          <w:rPr>
            <w:rStyle w:val="Hyperlink"/>
            <w:noProof/>
          </w:rPr>
          <w:t>Hydroperiod</w:t>
        </w:r>
        <w:r w:rsidR="003D67EA">
          <w:rPr>
            <w:noProof/>
            <w:webHidden/>
          </w:rPr>
          <w:tab/>
        </w:r>
        <w:r w:rsidR="003D67EA">
          <w:rPr>
            <w:noProof/>
            <w:webHidden/>
          </w:rPr>
          <w:fldChar w:fldCharType="begin"/>
        </w:r>
        <w:r w:rsidR="003D67EA">
          <w:rPr>
            <w:noProof/>
            <w:webHidden/>
          </w:rPr>
          <w:instrText xml:space="preserve"> PAGEREF _Toc493074551 \h </w:instrText>
        </w:r>
        <w:r w:rsidR="003D67EA">
          <w:rPr>
            <w:noProof/>
            <w:webHidden/>
          </w:rPr>
        </w:r>
        <w:r w:rsidR="003D67EA">
          <w:rPr>
            <w:noProof/>
            <w:webHidden/>
          </w:rPr>
          <w:fldChar w:fldCharType="separate"/>
        </w:r>
        <w:r w:rsidR="003D67EA">
          <w:rPr>
            <w:noProof/>
            <w:webHidden/>
          </w:rPr>
          <w:t>26</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52" w:history="1">
        <w:r w:rsidR="003D67EA" w:rsidRPr="001644D2">
          <w:rPr>
            <w:rStyle w:val="Hyperlink"/>
            <w:noProof/>
          </w:rPr>
          <w:t>Future Wetland Remote Sensing</w:t>
        </w:r>
        <w:r w:rsidR="003D67EA">
          <w:rPr>
            <w:noProof/>
            <w:webHidden/>
          </w:rPr>
          <w:tab/>
        </w:r>
        <w:r w:rsidR="003D67EA">
          <w:rPr>
            <w:noProof/>
            <w:webHidden/>
          </w:rPr>
          <w:fldChar w:fldCharType="begin"/>
        </w:r>
        <w:r w:rsidR="003D67EA">
          <w:rPr>
            <w:noProof/>
            <w:webHidden/>
          </w:rPr>
          <w:instrText xml:space="preserve"> PAGEREF _Toc493074552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53" w:history="1">
        <w:r w:rsidR="003D67EA" w:rsidRPr="001644D2">
          <w:rPr>
            <w:rStyle w:val="Hyperlink"/>
            <w:noProof/>
          </w:rPr>
          <w:t>General advantages &amp; limitations of remote sensing</w:t>
        </w:r>
        <w:r w:rsidR="003D67EA">
          <w:rPr>
            <w:noProof/>
            <w:webHidden/>
          </w:rPr>
          <w:tab/>
        </w:r>
        <w:r w:rsidR="003D67EA">
          <w:rPr>
            <w:noProof/>
            <w:webHidden/>
          </w:rPr>
          <w:fldChar w:fldCharType="begin"/>
        </w:r>
        <w:r w:rsidR="003D67EA">
          <w:rPr>
            <w:noProof/>
            <w:webHidden/>
          </w:rPr>
          <w:instrText xml:space="preserve"> PAGEREF _Toc493074553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54" w:history="1">
        <w:r w:rsidR="003D67EA" w:rsidRPr="001644D2">
          <w:rPr>
            <w:rStyle w:val="Hyperlink"/>
            <w:noProof/>
          </w:rPr>
          <w:t>Wetland Classification: A Methodological Review</w:t>
        </w:r>
        <w:r w:rsidR="003D67EA">
          <w:rPr>
            <w:noProof/>
            <w:webHidden/>
          </w:rPr>
          <w:tab/>
        </w:r>
        <w:r w:rsidR="003D67EA">
          <w:rPr>
            <w:noProof/>
            <w:webHidden/>
          </w:rPr>
          <w:fldChar w:fldCharType="begin"/>
        </w:r>
        <w:r w:rsidR="003D67EA">
          <w:rPr>
            <w:noProof/>
            <w:webHidden/>
          </w:rPr>
          <w:instrText xml:space="preserve"> PAGEREF _Toc493074554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55" w:history="1">
        <w:r w:rsidR="003D67EA" w:rsidRPr="001644D2">
          <w:rPr>
            <w:rStyle w:val="Hyperlink"/>
            <w:noProof/>
          </w:rPr>
          <w:t>Techniques</w:t>
        </w:r>
        <w:r w:rsidR="003D67EA">
          <w:rPr>
            <w:noProof/>
            <w:webHidden/>
          </w:rPr>
          <w:tab/>
        </w:r>
        <w:r w:rsidR="003D67EA">
          <w:rPr>
            <w:noProof/>
            <w:webHidden/>
          </w:rPr>
          <w:fldChar w:fldCharType="begin"/>
        </w:r>
        <w:r w:rsidR="003D67EA">
          <w:rPr>
            <w:noProof/>
            <w:webHidden/>
          </w:rPr>
          <w:instrText xml:space="preserve"> PAGEREF _Toc493074555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56" w:history="1">
        <w:r w:rsidR="003D67EA" w:rsidRPr="001644D2">
          <w:rPr>
            <w:rStyle w:val="Hyperlink"/>
            <w:noProof/>
          </w:rPr>
          <w:t>Problem Statement</w:t>
        </w:r>
        <w:r w:rsidR="003D67EA">
          <w:rPr>
            <w:noProof/>
            <w:webHidden/>
          </w:rPr>
          <w:tab/>
        </w:r>
        <w:r w:rsidR="003D67EA">
          <w:rPr>
            <w:noProof/>
            <w:webHidden/>
          </w:rPr>
          <w:fldChar w:fldCharType="begin"/>
        </w:r>
        <w:r w:rsidR="003D67EA">
          <w:rPr>
            <w:noProof/>
            <w:webHidden/>
          </w:rPr>
          <w:instrText xml:space="preserve"> PAGEREF _Toc493074556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57" w:history="1">
        <w:r w:rsidR="003D67EA" w:rsidRPr="001644D2">
          <w:rPr>
            <w:rStyle w:val="Hyperlink"/>
            <w:noProof/>
          </w:rPr>
          <w:t>Framework</w:t>
        </w:r>
        <w:r w:rsidR="003D67EA">
          <w:rPr>
            <w:noProof/>
            <w:webHidden/>
          </w:rPr>
          <w:tab/>
        </w:r>
        <w:r w:rsidR="003D67EA">
          <w:rPr>
            <w:noProof/>
            <w:webHidden/>
          </w:rPr>
          <w:fldChar w:fldCharType="begin"/>
        </w:r>
        <w:r w:rsidR="003D67EA">
          <w:rPr>
            <w:noProof/>
            <w:webHidden/>
          </w:rPr>
          <w:instrText xml:space="preserve"> PAGEREF _Toc493074557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58" w:history="1">
        <w:r w:rsidR="003D67EA" w:rsidRPr="001644D2">
          <w:rPr>
            <w:rStyle w:val="Hyperlink"/>
            <w:noProof/>
          </w:rPr>
          <w:t>Candidate data</w:t>
        </w:r>
        <w:r w:rsidR="003D67EA">
          <w:rPr>
            <w:noProof/>
            <w:webHidden/>
          </w:rPr>
          <w:tab/>
        </w:r>
        <w:r w:rsidR="003D67EA">
          <w:rPr>
            <w:noProof/>
            <w:webHidden/>
          </w:rPr>
          <w:fldChar w:fldCharType="begin"/>
        </w:r>
        <w:r w:rsidR="003D67EA">
          <w:rPr>
            <w:noProof/>
            <w:webHidden/>
          </w:rPr>
          <w:instrText xml:space="preserve"> PAGEREF _Toc493074558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59" w:history="1">
        <w:r w:rsidR="003D67EA" w:rsidRPr="001644D2">
          <w:rPr>
            <w:rStyle w:val="Hyperlink"/>
            <w:noProof/>
          </w:rPr>
          <w:t>Candidate methodologies</w:t>
        </w:r>
        <w:r w:rsidR="003D67EA">
          <w:rPr>
            <w:noProof/>
            <w:webHidden/>
          </w:rPr>
          <w:tab/>
        </w:r>
        <w:r w:rsidR="003D67EA">
          <w:rPr>
            <w:noProof/>
            <w:webHidden/>
          </w:rPr>
          <w:fldChar w:fldCharType="begin"/>
        </w:r>
        <w:r w:rsidR="003D67EA">
          <w:rPr>
            <w:noProof/>
            <w:webHidden/>
          </w:rPr>
          <w:instrText xml:space="preserve"> PAGEREF _Toc493074559 \h </w:instrText>
        </w:r>
        <w:r w:rsidR="003D67EA">
          <w:rPr>
            <w:noProof/>
            <w:webHidden/>
          </w:rPr>
        </w:r>
        <w:r w:rsidR="003D67EA">
          <w:rPr>
            <w:noProof/>
            <w:webHidden/>
          </w:rPr>
          <w:fldChar w:fldCharType="separate"/>
        </w:r>
        <w:r w:rsidR="003D67EA">
          <w:rPr>
            <w:noProof/>
            <w:webHidden/>
          </w:rPr>
          <w:t>29</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60" w:history="1">
        <w:r w:rsidR="003D67EA" w:rsidRPr="001644D2">
          <w:rPr>
            <w:rStyle w:val="Hyperlink"/>
            <w:noProof/>
          </w:rPr>
          <w:t>Concluding Remarks</w:t>
        </w:r>
        <w:r w:rsidR="003D67EA">
          <w:rPr>
            <w:noProof/>
            <w:webHidden/>
          </w:rPr>
          <w:tab/>
        </w:r>
        <w:r w:rsidR="003D67EA">
          <w:rPr>
            <w:noProof/>
            <w:webHidden/>
          </w:rPr>
          <w:fldChar w:fldCharType="begin"/>
        </w:r>
        <w:r w:rsidR="003D67EA">
          <w:rPr>
            <w:noProof/>
            <w:webHidden/>
          </w:rPr>
          <w:instrText xml:space="preserve"> PAGEREF _Toc493074560 \h </w:instrText>
        </w:r>
        <w:r w:rsidR="003D67EA">
          <w:rPr>
            <w:noProof/>
            <w:webHidden/>
          </w:rPr>
        </w:r>
        <w:r w:rsidR="003D67EA">
          <w:rPr>
            <w:noProof/>
            <w:webHidden/>
          </w:rPr>
          <w:fldChar w:fldCharType="separate"/>
        </w:r>
        <w:r w:rsidR="003D67EA">
          <w:rPr>
            <w:noProof/>
            <w:webHidden/>
          </w:rPr>
          <w:t>29</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61" w:history="1">
        <w:r w:rsidR="003D67EA" w:rsidRPr="001644D2">
          <w:rPr>
            <w:rStyle w:val="Hyperlink"/>
            <w:noProof/>
          </w:rPr>
          <w:t>References</w:t>
        </w:r>
        <w:r w:rsidR="003D67EA">
          <w:rPr>
            <w:noProof/>
            <w:webHidden/>
          </w:rPr>
          <w:tab/>
        </w:r>
        <w:r w:rsidR="003D67EA">
          <w:rPr>
            <w:noProof/>
            <w:webHidden/>
          </w:rPr>
          <w:fldChar w:fldCharType="begin"/>
        </w:r>
        <w:r w:rsidR="003D67EA">
          <w:rPr>
            <w:noProof/>
            <w:webHidden/>
          </w:rPr>
          <w:instrText xml:space="preserve"> PAGEREF _Toc493074561 \h </w:instrText>
        </w:r>
        <w:r w:rsidR="003D67EA">
          <w:rPr>
            <w:noProof/>
            <w:webHidden/>
          </w:rPr>
        </w:r>
        <w:r w:rsidR="003D67EA">
          <w:rPr>
            <w:noProof/>
            <w:webHidden/>
          </w:rPr>
          <w:fldChar w:fldCharType="separate"/>
        </w:r>
        <w:r w:rsidR="003D67EA">
          <w:rPr>
            <w:noProof/>
            <w:webHidden/>
          </w:rPr>
          <w:t>30</w:t>
        </w:r>
        <w:r w:rsidR="003D67EA">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3074521"/>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3074522"/>
      <w:r>
        <w:t>Introduction to wetlands</w:t>
      </w:r>
      <w:bookmarkEnd w:id="2"/>
    </w:p>
    <w:p w:rsidR="00A45AA0" w:rsidRDefault="00907D96" w:rsidP="00D463F8">
      <w:r>
        <w:t xml:space="preserve">The Canadian </w:t>
      </w:r>
      <w:hyperlink w:anchor="_ENREF_167" w:tooltip="National Wetlands Working Group, 1997 #386" w:history="1">
        <w:r w:rsidR="006646DF">
          <w:fldChar w:fldCharType="begin"/>
        </w:r>
        <w:r w:rsidR="006646DF">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6646DF">
          <w:fldChar w:fldCharType="separate"/>
        </w:r>
        <w:r w:rsidR="006646DF">
          <w:rPr>
            <w:noProof/>
          </w:rPr>
          <w:t>National Wetlands Working Group (1997)</w:t>
        </w:r>
        <w:r w:rsidR="006646DF">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w:t>
      </w:r>
      <w:proofErr w:type="spellStart"/>
      <w:r>
        <w:t>hydrophytic</w:t>
      </w:r>
      <w:proofErr w:type="spellEnd"/>
      <w:r>
        <w:t xml:space="preserve">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w:t>
      </w:r>
      <w:proofErr w:type="spellStart"/>
      <w:r w:rsidR="00B4614D">
        <w:t>subform</w:t>
      </w:r>
      <w:proofErr w:type="spellEnd"/>
      <w:r w:rsidR="00B4614D">
        <w:t>)</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3074523"/>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58" w:tooltip="Erwin, 2008 #486" w:history="1">
        <w:r w:rsidR="006646DF">
          <w:rPr>
            <w:noProof/>
          </w:rPr>
          <w:t>Erwin 2008</w:t>
        </w:r>
      </w:hyperlink>
      <w:r w:rsidR="00E32ACD">
        <w:rPr>
          <w:noProof/>
        </w:rPr>
        <w:t xml:space="preserve">, </w:t>
      </w:r>
      <w:hyperlink w:anchor="_ENREF_48" w:tooltip="Crooks, 2011 #487" w:history="1">
        <w:r w:rsidR="006646DF">
          <w:rPr>
            <w:noProof/>
          </w:rPr>
          <w:t>Crooks et al. 2011</w:t>
        </w:r>
      </w:hyperlink>
      <w:r w:rsidR="00E32ACD">
        <w:rPr>
          <w:noProof/>
        </w:rPr>
        <w:t xml:space="preserve">, </w:t>
      </w:r>
      <w:hyperlink w:anchor="_ENREF_182" w:tooltip="Ramsar, 2015 #488" w:history="1">
        <w:r w:rsidR="006646DF">
          <w:rPr>
            <w:noProof/>
          </w:rPr>
          <w:t>Ramsar 2015</w:t>
        </w:r>
      </w:hyperlink>
      <w:r w:rsidR="00E32ACD">
        <w:rPr>
          <w:noProof/>
        </w:rPr>
        <w:t xml:space="preserve">, </w:t>
      </w:r>
      <w:hyperlink w:anchor="_ENREF_97" w:tooltip="Howard, 2017 #489" w:history="1">
        <w:r w:rsidR="006646DF">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94" w:tooltip="Russi, 2013 #384" w:history="1">
        <w:r w:rsidR="006646DF">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208" w:tooltip="Stewart, 1971 #387" w:history="1">
        <w:r w:rsidR="006646DF">
          <w:rPr>
            <w:noProof/>
          </w:rPr>
          <w:t>Stewart et al. 1971</w:t>
        </w:r>
      </w:hyperlink>
      <w:r w:rsidR="00AA44D8">
        <w:rPr>
          <w:noProof/>
        </w:rPr>
        <w:t xml:space="preserve">, </w:t>
      </w:r>
      <w:hyperlink w:anchor="_ENREF_167" w:tooltip="National Wetlands Working Group, 1997 #386" w:history="1">
        <w:r w:rsidR="006646DF">
          <w:rPr>
            <w:noProof/>
          </w:rPr>
          <w:t>National Wetlands Working Group 1997</w:t>
        </w:r>
      </w:hyperlink>
      <w:r w:rsidR="00AA44D8">
        <w:rPr>
          <w:noProof/>
        </w:rPr>
        <w:t xml:space="preserve">, </w:t>
      </w:r>
      <w:hyperlink w:anchor="_ENREF_74" w:tooltip="Government of Alberta, 2013 #490" w:history="1">
        <w:r w:rsidR="006646DF">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50" w:tooltip="Daily, 1997 #421" w:history="1">
        <w:r w:rsidR="006646DF">
          <w:rPr>
            <w:noProof/>
          </w:rPr>
          <w:t>Daily 1997</w:t>
        </w:r>
      </w:hyperlink>
      <w:r w:rsidR="0057706F">
        <w:rPr>
          <w:noProof/>
        </w:rPr>
        <w:t xml:space="preserve">, </w:t>
      </w:r>
      <w:hyperlink w:anchor="_ENREF_158" w:tooltip="Mitsch, 2007 #399" w:history="1">
        <w:r w:rsidR="006646DF">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w:t>
      </w:r>
      <w:proofErr w:type="spellStart"/>
      <w:r>
        <w:t>biogeoclimatic</w:t>
      </w:r>
      <w:proofErr w:type="spellEnd"/>
      <w:r>
        <w:t xml:space="preserve"> </w:t>
      </w:r>
      <w:proofErr w:type="spellStart"/>
      <w:r>
        <w:t>ecozones</w:t>
      </w:r>
      <w:proofErr w:type="spellEnd"/>
      <w:r>
        <w:t>)</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76" w:tooltip="Government of Canada, 1991 #491" w:history="1">
        <w:r w:rsidR="006646DF">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44" w:tooltip="Costanza, 2014 #403" w:history="1">
        <w:r w:rsidR="006646DF">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63" w:tooltip="Mora, 2013 #379" w:history="1">
        <w:r w:rsidR="006646DF">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74" w:tooltip="Government of Alberta, 2013 #490" w:history="1">
        <w:r w:rsidR="006646DF">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93" w:tooltip="Roulet, 2000 #415" w:history="1">
        <w:r w:rsidR="006646DF">
          <w:rPr>
            <w:noProof/>
          </w:rPr>
          <w:t>Roulet 2000</w:t>
        </w:r>
      </w:hyperlink>
      <w:r w:rsidR="006C6EA4">
        <w:rPr>
          <w:noProof/>
        </w:rPr>
        <w:t xml:space="preserve">, </w:t>
      </w:r>
      <w:hyperlink w:anchor="_ENREF_209" w:tooltip="Stow, 2004 #416" w:history="1">
        <w:r w:rsidR="006646DF">
          <w:rPr>
            <w:noProof/>
          </w:rPr>
          <w:t>Stow et al. 2004</w:t>
        </w:r>
      </w:hyperlink>
      <w:r w:rsidR="006C6EA4">
        <w:rPr>
          <w:noProof/>
        </w:rPr>
        <w:t xml:space="preserve">, </w:t>
      </w:r>
      <w:hyperlink w:anchor="_ENREF_112" w:tooltip="Klein, 2005 #417" w:history="1">
        <w:r w:rsidR="006646DF">
          <w:rPr>
            <w:noProof/>
          </w:rPr>
          <w:t>Klein et al. 2005</w:t>
        </w:r>
      </w:hyperlink>
      <w:r w:rsidR="006C6EA4">
        <w:rPr>
          <w:noProof/>
        </w:rPr>
        <w:t xml:space="preserve">, </w:t>
      </w:r>
      <w:hyperlink w:anchor="_ENREF_188" w:tooltip="Riordan, 2006 #418" w:history="1">
        <w:r w:rsidR="006646DF">
          <w:rPr>
            <w:noProof/>
          </w:rPr>
          <w:t>Riordan et al. 2006</w:t>
        </w:r>
      </w:hyperlink>
      <w:r w:rsidR="006C6EA4">
        <w:rPr>
          <w:noProof/>
        </w:rPr>
        <w:t xml:space="preserve">, </w:t>
      </w:r>
      <w:hyperlink w:anchor="_ENREF_212" w:tooltip="Tarnocai, 2009 #419" w:history="1">
        <w:r w:rsidR="006646DF">
          <w:rPr>
            <w:noProof/>
          </w:rPr>
          <w:t>Tarnocai 2009</w:t>
        </w:r>
      </w:hyperlink>
      <w:r w:rsidR="006C6EA4">
        <w:rPr>
          <w:noProof/>
        </w:rPr>
        <w:t xml:space="preserve">, </w:t>
      </w:r>
      <w:hyperlink w:anchor="_ENREF_35" w:tooltip="Chasmer, 2016 #480" w:history="1">
        <w:r w:rsidR="006646DF">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3074524"/>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6646DF">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208" w:tooltip="Stewart, 1971 #387" w:history="1">
        <w:r w:rsidR="006646DF">
          <w:rPr>
            <w:noProof/>
          </w:rPr>
          <w:t>Stewart et al. 1971</w:t>
        </w:r>
      </w:hyperlink>
      <w:r w:rsidR="008659E8">
        <w:rPr>
          <w:noProof/>
        </w:rPr>
        <w:t xml:space="preserve">, </w:t>
      </w:r>
      <w:hyperlink w:anchor="_ENREF_167" w:tooltip="National Wetlands Working Group, 1997 #386" w:history="1">
        <w:r w:rsidR="006646DF">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232" w:tooltip="Vitt, 1996 #394" w:history="1">
        <w:r w:rsidR="006646DF">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245" w:tooltip="Winter, 1989 #412" w:history="1">
        <w:r w:rsidR="006646DF">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201" w:tooltip="Sethre, 2005 #413" w:history="1">
        <w:r w:rsidR="006646DF">
          <w:rPr>
            <w:noProof/>
          </w:rPr>
          <w:t>Sethre et al. 2005</w:t>
        </w:r>
      </w:hyperlink>
      <w:r w:rsidR="0057706F">
        <w:rPr>
          <w:noProof/>
        </w:rPr>
        <w:t xml:space="preserve">, </w:t>
      </w:r>
      <w:hyperlink w:anchor="_ENREF_254" w:tooltip="Zhang, 2009 #414" w:history="1">
        <w:r w:rsidR="006646DF">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232" w:tooltip="Vitt, 1996 #394" w:history="1">
        <w:r w:rsidR="006646DF">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246" w:tooltip="Winter, 2003 #411" w:history="1">
        <w:r w:rsidR="006646DF">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45" w:tooltip="Cowardin, 1979 #389" w:history="1">
        <w:r w:rsidR="006646DF">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212" w:tooltip="Tarnocai, 2009 #419" w:history="1">
        <w:r w:rsidR="006646DF">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81" w:tooltip="Quinton, 2009 #492" w:history="1">
        <w:r w:rsidR="006646DF">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36" w:tooltip="Chasmer, 2016 #460" w:history="1">
        <w:r w:rsidR="006646DF">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258" w:tooltip="Zoltai, 1975 #483" w:history="1">
        <w:r w:rsidR="006646DF">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81" w:tooltip="Quinton, 2009 #492" w:history="1">
        <w:r w:rsidR="006646DF">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3074525"/>
      <w:r>
        <w:t>Wetland Classification</w:t>
      </w:r>
      <w:bookmarkEnd w:id="5"/>
    </w:p>
    <w:p w:rsidR="009D36D5" w:rsidRDefault="009D36D5" w:rsidP="009D36D5">
      <w:pPr>
        <w:pStyle w:val="Heading2"/>
      </w:pPr>
      <w:bookmarkStart w:id="6" w:name="_Toc493074526"/>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208" w:tooltip="Stewart, 1971 #387" w:history="1">
        <w:r w:rsidR="006646DF">
          <w:fldChar w:fldCharType="begin"/>
        </w:r>
        <w:r w:rsidR="006646D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6646DF">
          <w:fldChar w:fldCharType="separate"/>
        </w:r>
        <w:r w:rsidR="006646DF">
          <w:rPr>
            <w:noProof/>
          </w:rPr>
          <w:t>Stewart et al. (1971)</w:t>
        </w:r>
        <w:r w:rsidR="006646DF">
          <w:fldChar w:fldCharType="end"/>
        </w:r>
      </w:hyperlink>
      <w:r w:rsidR="00BB06B2">
        <w:t xml:space="preserve"> system has been widely used in southern Alberta to classify the prairie </w:t>
      </w:r>
      <w:r w:rsidR="00336130">
        <w:t>biome</w:t>
      </w:r>
      <w:r w:rsidR="00BB06B2">
        <w:t xml:space="preserve">. The </w:t>
      </w:r>
      <w:hyperlink w:anchor="_ENREF_45" w:tooltip="Cowardin, 1979 #389" w:history="1">
        <w:r w:rsidR="006646DF">
          <w:fldChar w:fldCharType="begin"/>
        </w:r>
        <w:r w:rsidR="006646DF">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6646DF">
          <w:fldChar w:fldCharType="separate"/>
        </w:r>
        <w:r w:rsidR="006646DF">
          <w:rPr>
            <w:noProof/>
          </w:rPr>
          <w:t>Cowardin et al. (1979)</w:t>
        </w:r>
        <w:r w:rsidR="006646DF">
          <w:fldChar w:fldCharType="end"/>
        </w:r>
      </w:hyperlink>
      <w:r w:rsidR="005E598C">
        <w:t xml:space="preserve"> and </w:t>
      </w:r>
      <w:proofErr w:type="spellStart"/>
      <w:r w:rsidR="005E598C">
        <w:t>ecosite</w:t>
      </w:r>
      <w:proofErr w:type="spellEnd"/>
      <w:r w:rsidR="005E598C">
        <w:t xml:space="preserv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17" w:tooltip="Beckingham, 1996 #391" w:history="1">
        <w:r w:rsidR="006646DF">
          <w:rPr>
            <w:noProof/>
          </w:rPr>
          <w:t>Beckingham et al. 1996a</w:t>
        </w:r>
      </w:hyperlink>
      <w:r w:rsidR="0057706F">
        <w:rPr>
          <w:noProof/>
        </w:rPr>
        <w:t xml:space="preserve">, </w:t>
      </w:r>
      <w:hyperlink w:anchor="_ENREF_18" w:tooltip="Beckingham, 1996 #390" w:history="1">
        <w:r w:rsidR="006646DF">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67" w:tooltip="National Wetlands Working Group, 1997 #386" w:history="1">
        <w:r w:rsidR="006646DF">
          <w:fldChar w:fldCharType="begin"/>
        </w:r>
        <w:r w:rsidR="006646DF">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6646DF">
          <w:fldChar w:fldCharType="separate"/>
        </w:r>
        <w:r w:rsidR="006646DF">
          <w:rPr>
            <w:noProof/>
          </w:rPr>
          <w:t>National Wetlands Working Group (1997)</w:t>
        </w:r>
        <w:r w:rsidR="006646DF">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w:t>
      </w:r>
      <w:proofErr w:type="spellStart"/>
      <w:r>
        <w:t>Ecozone</w:t>
      </w:r>
      <w:proofErr w:type="spellEnd"/>
      <w:r>
        <w:t xml:space="preserv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205" w:tooltip="Smith, 2007 #392" w:history="1">
        <w:r w:rsidR="006646DF">
          <w:rPr>
            <w:noProof/>
          </w:rPr>
          <w:t>Smith et al. 2007</w:t>
        </w:r>
      </w:hyperlink>
      <w:r w:rsidR="0057706F">
        <w:rPr>
          <w:noProof/>
        </w:rPr>
        <w:t>)</w:t>
      </w:r>
      <w:r>
        <w:fldChar w:fldCharType="end"/>
      </w:r>
      <w:r>
        <w:t xml:space="preserve"> and the Alberta Wetland Inventory (AWI; </w:t>
      </w:r>
      <w:hyperlink w:anchor="_ENREF_84" w:tooltip="Halsey, 2003 #393" w:history="1">
        <w:r w:rsidR="006646DF">
          <w:fldChar w:fldCharType="begin"/>
        </w:r>
        <w:r w:rsidR="006646DF">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6646DF">
          <w:fldChar w:fldCharType="separate"/>
        </w:r>
        <w:r w:rsidR="006646DF">
          <w:rPr>
            <w:noProof/>
          </w:rPr>
          <w:t>Halsey et al. (2003)</w:t>
        </w:r>
        <w:r w:rsidR="006646DF">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6646DF">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3074527"/>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94" w:tooltip="Russi, 2013 #384" w:history="1">
        <w:r w:rsidR="006646DF">
          <w:fldChar w:fldCharType="begin"/>
        </w:r>
        <w:r w:rsidR="006646DF">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6646DF">
          <w:fldChar w:fldCharType="separate"/>
        </w:r>
        <w:r w:rsidR="006646DF">
          <w:rPr>
            <w:noProof/>
          </w:rPr>
          <w:t>Russi et al. (2013)</w:t>
        </w:r>
        <w:r w:rsidR="006646DF">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67" w:tooltip="National Wetlands Working Group, 1997 #386" w:history="1">
        <w:r w:rsidR="006646DF">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 xml:space="preserve">Form: subdivisions of each wetland class based on surface morphology, surface pattern, water type and morphology characteristics of underlying mineral soil. Many of the wetland forms apply to more than one wetland class. Some forms can be further subdivided into </w:t>
      </w:r>
      <w:proofErr w:type="spellStart"/>
      <w:r>
        <w:t>subforms</w:t>
      </w:r>
      <w:proofErr w:type="spellEnd"/>
      <w:r>
        <w:t>.</w:t>
      </w:r>
    </w:p>
    <w:p w:rsidR="003B4200" w:rsidRDefault="003B4200" w:rsidP="00D463F8">
      <w:pPr>
        <w:pStyle w:val="ListParagraph"/>
        <w:numPr>
          <w:ilvl w:val="0"/>
          <w:numId w:val="1"/>
        </w:numPr>
      </w:pPr>
      <w:r>
        <w:t xml:space="preserve">Type: subdivisions of the wetland forms and </w:t>
      </w:r>
      <w:proofErr w:type="spellStart"/>
      <w:r>
        <w:t>subforms</w:t>
      </w:r>
      <w:proofErr w:type="spellEnd"/>
      <w:r>
        <w:t xml:space="preserve"> based on physiognomic characteristics of the vegetation communities. Similar wetland types can occur in several wetland classes whereas others are unique to specific classes and forms.</w:t>
      </w:r>
    </w:p>
    <w:p w:rsidR="00ED4FA9" w:rsidRDefault="003B4200" w:rsidP="00D463F8">
      <w:r>
        <w:t xml:space="preserve">As of the publication of the second edition of the CWCS, 49 wetland forms and 72 </w:t>
      </w:r>
      <w:proofErr w:type="spellStart"/>
      <w:r>
        <w:t>subforms</w:t>
      </w:r>
      <w:proofErr w:type="spellEnd"/>
      <w:r>
        <w:t xml:space="preserve">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3074528"/>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208" w:tooltip="Stewart, 1971 #387" w:history="1">
        <w:r w:rsidR="006646DF">
          <w:fldChar w:fldCharType="begin"/>
        </w:r>
        <w:r w:rsidR="006646D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6646DF">
          <w:fldChar w:fldCharType="separate"/>
        </w:r>
        <w:r w:rsidR="006646DF">
          <w:rPr>
            <w:noProof/>
          </w:rPr>
          <w:t>Stewart et al. (1971)</w:t>
        </w:r>
        <w:r w:rsidR="006646DF">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205" w:tooltip="Smith, 2007 #392" w:history="1">
        <w:r w:rsidR="006646DF">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84" w:tooltip="Halsey, 2003 #393" w:history="1">
        <w:r w:rsidR="006646DF">
          <w:rPr>
            <w:noProof/>
          </w:rPr>
          <w:t>Halsey et al. 2003</w:t>
        </w:r>
      </w:hyperlink>
      <w:r w:rsidR="00E15810">
        <w:rPr>
          <w:noProof/>
        </w:rPr>
        <w:t>)</w:t>
      </w:r>
      <w:r w:rsidR="00AF230F">
        <w:fldChar w:fldCharType="end"/>
      </w:r>
      <w:r w:rsidR="00CA2E98">
        <w:t xml:space="preserve">, field </w:t>
      </w:r>
      <w:proofErr w:type="spellStart"/>
      <w:r w:rsidR="00CA2E98">
        <w:t>ecosites</w:t>
      </w:r>
      <w:proofErr w:type="spellEnd"/>
      <w:r w:rsidR="00CA2E98">
        <w:t xml:space="preserve">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17" w:tooltip="Beckingham, 1996 #391" w:history="1">
        <w:r w:rsidR="006646DF">
          <w:rPr>
            <w:noProof/>
          </w:rPr>
          <w:t>Beckingham et al. 1996a</w:t>
        </w:r>
      </w:hyperlink>
      <w:r w:rsidR="00A725C4">
        <w:rPr>
          <w:noProof/>
        </w:rPr>
        <w:t xml:space="preserve">, </w:t>
      </w:r>
      <w:hyperlink w:anchor="_ENREF_18" w:tooltip="Beckingham, 1996 #390" w:history="1">
        <w:r w:rsidR="006646DF">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67" w:tooltip="National Wetlands Working Group, 1997 #386" w:history="1">
        <w:r w:rsidR="006646DF">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208" w:tooltip="Stewart, 1971 #387" w:history="1">
        <w:r w:rsidR="006646DF">
          <w:fldChar w:fldCharType="begin"/>
        </w:r>
        <w:r w:rsidR="006646D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6646DF">
          <w:fldChar w:fldCharType="separate"/>
        </w:r>
        <w:r w:rsidR="006646DF">
          <w:rPr>
            <w:noProof/>
          </w:rPr>
          <w:t>Stewart et al. (1971)</w:t>
        </w:r>
        <w:r w:rsidR="006646DF">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572DF7">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t>
            </w:r>
            <w:proofErr w:type="spellStart"/>
            <w:r>
              <w:rPr>
                <w:sz w:val="20"/>
                <w:szCs w:val="20"/>
              </w:rPr>
              <w:t>Wc</w:t>
            </w:r>
            <w:proofErr w:type="spellEnd"/>
            <w:r>
              <w:rPr>
                <w:sz w:val="20"/>
                <w:szCs w:val="20"/>
              </w:rPr>
              <w:t>]</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proofErr w:type="spellStart"/>
            <w:r>
              <w:rPr>
                <w:sz w:val="20"/>
                <w:szCs w:val="20"/>
              </w:rPr>
              <w:t>Graminoid</w:t>
            </w:r>
            <w:proofErr w:type="spellEnd"/>
            <w:r>
              <w:rPr>
                <w:sz w:val="20"/>
                <w:szCs w:val="20"/>
              </w:rPr>
              <w:t xml:space="preserve">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t>
            </w:r>
            <w:proofErr w:type="spellStart"/>
            <w:r>
              <w:rPr>
                <w:sz w:val="20"/>
                <w:szCs w:val="20"/>
              </w:rPr>
              <w:t>Wc</w:t>
            </w:r>
            <w:proofErr w:type="spellEnd"/>
            <w:r>
              <w:rPr>
                <w:sz w:val="20"/>
                <w:szCs w:val="20"/>
              </w:rPr>
              <w:t>]</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proofErr w:type="spellStart"/>
            <w:r>
              <w:rPr>
                <w:sz w:val="20"/>
                <w:szCs w:val="20"/>
              </w:rPr>
              <w:t>Graminoid</w:t>
            </w:r>
            <w:proofErr w:type="spellEnd"/>
            <w:r>
              <w:rPr>
                <w:sz w:val="20"/>
                <w:szCs w:val="20"/>
              </w:rPr>
              <w:t xml:space="preserve">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w:t>
            </w:r>
            <w:proofErr w:type="spellStart"/>
            <w:r>
              <w:rPr>
                <w:sz w:val="20"/>
                <w:szCs w:val="20"/>
              </w:rPr>
              <w:t>mr</w:t>
            </w:r>
            <w:proofErr w:type="spellEnd"/>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w:t>
            </w:r>
            <w:proofErr w:type="spellStart"/>
            <w:r>
              <w:rPr>
                <w:sz w:val="20"/>
                <w:szCs w:val="20"/>
              </w:rPr>
              <w:t>er</w:t>
            </w:r>
            <w:proofErr w:type="spellEnd"/>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proofErr w:type="spellStart"/>
            <w:r>
              <w:rPr>
                <w:sz w:val="20"/>
                <w:szCs w:val="20"/>
              </w:rPr>
              <w:t>Graminoid</w:t>
            </w:r>
            <w:proofErr w:type="spellEnd"/>
            <w:r>
              <w:rPr>
                <w:sz w:val="20"/>
                <w:szCs w:val="20"/>
              </w:rPr>
              <w:t xml:space="preserve">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w:t>
            </w:r>
            <w:proofErr w:type="spellStart"/>
            <w:r>
              <w:rPr>
                <w:sz w:val="20"/>
                <w:szCs w:val="20"/>
              </w:rPr>
              <w:t>mb</w:t>
            </w:r>
            <w:proofErr w:type="spellEnd"/>
            <w:r>
              <w:rPr>
                <w:sz w:val="20"/>
                <w:szCs w:val="20"/>
              </w:rPr>
              <w:t>]</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w:t>
            </w:r>
            <w:proofErr w:type="spellStart"/>
            <w:r>
              <w:rPr>
                <w:sz w:val="20"/>
                <w:szCs w:val="20"/>
              </w:rPr>
              <w:t>mb</w:t>
            </w:r>
            <w:proofErr w:type="spellEnd"/>
            <w:r>
              <w:rPr>
                <w:sz w:val="20"/>
                <w:szCs w:val="20"/>
              </w:rPr>
              <w:t>]</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w:t>
            </w:r>
            <w:proofErr w:type="spellStart"/>
            <w:r>
              <w:rPr>
                <w:sz w:val="20"/>
                <w:szCs w:val="20"/>
              </w:rPr>
              <w:t>ss</w:t>
            </w:r>
            <w:proofErr w:type="spellEnd"/>
            <w:r>
              <w:rPr>
                <w:sz w:val="20"/>
                <w:szCs w:val="20"/>
              </w:rPr>
              <w:t>]</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w:t>
            </w:r>
            <w:proofErr w:type="spellStart"/>
            <w:r>
              <w:rPr>
                <w:sz w:val="20"/>
                <w:szCs w:val="20"/>
              </w:rPr>
              <w:t>sb</w:t>
            </w:r>
            <w:proofErr w:type="spellEnd"/>
            <w:r>
              <w:rPr>
                <w:sz w:val="20"/>
                <w:szCs w:val="20"/>
              </w:rPr>
              <w:t>] to sub-saline [</w:t>
            </w:r>
            <w:proofErr w:type="spellStart"/>
            <w:r>
              <w:rPr>
                <w:sz w:val="20"/>
                <w:szCs w:val="20"/>
              </w:rPr>
              <w:t>ss</w:t>
            </w:r>
            <w:proofErr w:type="spellEnd"/>
            <w:r>
              <w:rPr>
                <w:sz w:val="20"/>
                <w:szCs w:val="20"/>
              </w:rPr>
              <w:t>]</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t>
            </w:r>
            <w:proofErr w:type="spellStart"/>
            <w:r>
              <w:rPr>
                <w:sz w:val="20"/>
                <w:szCs w:val="20"/>
              </w:rPr>
              <w:t>Wc</w:t>
            </w:r>
            <w:proofErr w:type="spellEnd"/>
            <w:r>
              <w:rPr>
                <w:sz w:val="20"/>
                <w:szCs w:val="20"/>
              </w:rPr>
              <w:t>]</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t>
            </w:r>
            <w:proofErr w:type="spellStart"/>
            <w:r>
              <w:rPr>
                <w:sz w:val="20"/>
                <w:szCs w:val="20"/>
              </w:rPr>
              <w:t>Wd</w:t>
            </w:r>
            <w:proofErr w:type="spellEnd"/>
            <w:r>
              <w:rPr>
                <w:sz w:val="20"/>
                <w:szCs w:val="20"/>
              </w:rPr>
              <w:t>]</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w:t>
            </w:r>
            <w:proofErr w:type="spellStart"/>
            <w:r>
              <w:rPr>
                <w:sz w:val="20"/>
                <w:szCs w:val="20"/>
              </w:rPr>
              <w:t>mb</w:t>
            </w:r>
            <w:proofErr w:type="spellEnd"/>
            <w:r>
              <w:rPr>
                <w:sz w:val="20"/>
                <w:szCs w:val="20"/>
              </w:rPr>
              <w:t>] to sub-saline [</w:t>
            </w:r>
            <w:proofErr w:type="spellStart"/>
            <w:r>
              <w:rPr>
                <w:sz w:val="20"/>
                <w:szCs w:val="20"/>
              </w:rPr>
              <w:t>ss</w:t>
            </w:r>
            <w:proofErr w:type="spellEnd"/>
            <w:r>
              <w:rPr>
                <w:sz w:val="20"/>
                <w:szCs w:val="20"/>
              </w:rPr>
              <w:t>]</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208" w:tooltip="Stewart, 1971 #387" w:history="1">
              <w:r w:rsidR="006646DF">
                <w:rPr>
                  <w:sz w:val="20"/>
                  <w:szCs w:val="20"/>
                </w:rPr>
                <w:fldChar w:fldCharType="begin"/>
              </w:r>
              <w:r w:rsidR="006646DF">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6646DF">
                <w:rPr>
                  <w:sz w:val="20"/>
                  <w:szCs w:val="20"/>
                </w:rPr>
                <w:fldChar w:fldCharType="separate"/>
              </w:r>
              <w:r w:rsidR="006646DF">
                <w:rPr>
                  <w:noProof/>
                  <w:sz w:val="20"/>
                  <w:szCs w:val="20"/>
                </w:rPr>
                <w:t>Stewart et al. (1971)</w:t>
              </w:r>
              <w:r w:rsidR="006646DF">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3074529"/>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232" w:tooltip="Vitt, 1996 #394" w:history="1">
        <w:r w:rsidR="006646DF">
          <w:rPr>
            <w:noProof/>
          </w:rPr>
          <w:t>Vitt et al. 1996</w:t>
        </w:r>
      </w:hyperlink>
      <w:r w:rsidR="00E15810">
        <w:rPr>
          <w:noProof/>
        </w:rPr>
        <w:t xml:space="preserve">, </w:t>
      </w:r>
      <w:hyperlink w:anchor="_ENREF_167" w:tooltip="National Wetlands Working Group, 1997 #386" w:history="1">
        <w:r w:rsidR="006646DF">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65" w:tooltip="Naiman, 1994 #395" w:history="1">
        <w:r w:rsidR="006646DF">
          <w:fldChar w:fldCharType="begin"/>
        </w:r>
        <w:r w:rsidR="006646DF">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6646DF">
          <w:fldChar w:fldCharType="separate"/>
        </w:r>
        <w:r w:rsidR="006646DF">
          <w:rPr>
            <w:noProof/>
          </w:rPr>
          <w:t>Naiman et al. (1994)</w:t>
        </w:r>
        <w:r w:rsidR="006646DF">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6646DF">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57" w:tooltip="Miller, 2003 #396" w:history="1">
        <w:r w:rsidR="006646DF">
          <w:rPr>
            <w:noProof/>
          </w:rPr>
          <w:t>Miller et al. 2003</w:t>
        </w:r>
      </w:hyperlink>
      <w:r w:rsidR="0057706F">
        <w:rPr>
          <w:noProof/>
        </w:rPr>
        <w:t xml:space="preserve">, </w:t>
      </w:r>
      <w:hyperlink w:anchor="_ENREF_105" w:tooltip="Johnson, 2004 #397" w:history="1">
        <w:r w:rsidR="006646DF">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3074530"/>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208" w:tooltip="Stewart, 1971 #387" w:history="1">
        <w:r w:rsidR="006646DF">
          <w:fldChar w:fldCharType="begin"/>
        </w:r>
        <w:r w:rsidR="006646D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6646DF">
          <w:fldChar w:fldCharType="separate"/>
        </w:r>
        <w:r w:rsidR="006646DF">
          <w:rPr>
            <w:noProof/>
          </w:rPr>
          <w:t>Stewart et al. (1971)</w:t>
        </w:r>
        <w:r w:rsidR="006646DF">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58" w:tooltip="Mitsch, 2007 #399" w:history="1">
        <w:r w:rsidR="006646DF">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130" w:tooltip="Locky, 2005 #398" w:history="1">
        <w:r w:rsidR="006646DF">
          <w:rPr>
            <w:noProof/>
          </w:rPr>
          <w:t>Locky et al. 2005</w:t>
        </w:r>
      </w:hyperlink>
      <w:r w:rsidR="0057706F">
        <w:rPr>
          <w:noProof/>
        </w:rPr>
        <w:t>)</w:t>
      </w:r>
      <w:r>
        <w:fldChar w:fldCharType="end"/>
      </w:r>
      <w:r>
        <w:t>.</w:t>
      </w:r>
    </w:p>
    <w:p w:rsidR="00397D4D" w:rsidRDefault="00397D4D" w:rsidP="006F308C">
      <w:pPr>
        <w:pStyle w:val="Heading2"/>
      </w:pPr>
      <w:bookmarkStart w:id="12" w:name="_Toc493074531"/>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w:t>
      </w:r>
      <w:proofErr w:type="spellStart"/>
      <w:r w:rsidR="00397D4D">
        <w:t>ombrogenous</w:t>
      </w:r>
      <w:proofErr w:type="spellEnd"/>
      <w:r w:rsidR="00397D4D">
        <w:t xml:space="preserve">), whereas fens accumulate water from a variety of sources. As a result fens are </w:t>
      </w:r>
      <w:proofErr w:type="spellStart"/>
      <w:r w:rsidR="00397D4D">
        <w:t>minerogenous</w:t>
      </w:r>
      <w:proofErr w:type="spellEnd"/>
      <w:r w:rsidR="00397D4D">
        <w:t xml:space="preserve">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67" w:tooltip="National Wetlands Working Group, 1997 #386" w:history="1">
        <w:r w:rsidR="006646DF">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234" w:tooltip="Vitt, 1993 #401" w:history="1">
        <w:r w:rsidR="006646DF">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233" w:tooltip="Vitt, 1994 #400" w:history="1">
        <w:r w:rsidR="006646DF">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67" w:tooltip="National Wetlands Working Group, 1997 #386" w:history="1">
        <w:r w:rsidR="006646DF">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208" w:tooltip="Stewart, 1971 #387" w:history="1">
        <w:r w:rsidR="006646DF">
          <w:rPr>
            <w:noProof/>
          </w:rPr>
          <w:t>Stewart et al. 1971</w:t>
        </w:r>
      </w:hyperlink>
      <w:r w:rsidR="00A725C4">
        <w:rPr>
          <w:noProof/>
        </w:rPr>
        <w:t xml:space="preserve">, </w:t>
      </w:r>
      <w:hyperlink w:anchor="_ENREF_167" w:tooltip="National Wetlands Working Group, 1997 #386" w:history="1">
        <w:r w:rsidR="006646DF">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67" w:tooltip="National Wetlands Working Group, 1997 #386" w:history="1">
        <w:r w:rsidR="006646DF">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6646DF">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3074532"/>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208" w:tooltip="Stewart, 1971 #387" w:history="1">
        <w:r w:rsidR="006646DF">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208" w:tooltip="Stewart, 1971 #387" w:history="1">
        <w:r w:rsidR="006646DF">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572DF7">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208" w:tooltip="Stewart, 1971 #387" w:history="1">
        <w:r w:rsidR="006646DF" w:rsidRPr="00D7355B">
          <w:rPr>
            <w:sz w:val="20"/>
          </w:rPr>
          <w:fldChar w:fldCharType="begin"/>
        </w:r>
        <w:r w:rsidR="006646DF">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6646DF" w:rsidRPr="00D7355B">
          <w:rPr>
            <w:sz w:val="20"/>
          </w:rPr>
          <w:fldChar w:fldCharType="separate"/>
        </w:r>
        <w:r w:rsidR="006646DF">
          <w:rPr>
            <w:noProof/>
            <w:sz w:val="20"/>
          </w:rPr>
          <w:t>Stewart et al. (1971)</w:t>
        </w:r>
        <w:r w:rsidR="006646DF"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3074533"/>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6646DF">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233" w:tooltip="Vitt, 1994 #400" w:history="1">
        <w:r w:rsidR="006646DF">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w:t>
      </w:r>
      <w:proofErr w:type="spellStart"/>
      <w:r>
        <w:t>gleying</w:t>
      </w:r>
      <w:proofErr w:type="spellEnd"/>
      <w:r>
        <w:t xml:space="preserve">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206" w:tooltip="Soil Classification Working Group, 1998 #402" w:history="1">
        <w:r w:rsidR="006646DF">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206" w:tooltip="Soil Classification Working Group, 1998 #402" w:history="1">
        <w:r w:rsidR="006646DF">
          <w:rPr>
            <w:noProof/>
          </w:rPr>
          <w:t>Soil Classification Working Group 1998</w:t>
        </w:r>
      </w:hyperlink>
      <w:r w:rsidR="00E15810">
        <w:rPr>
          <w:noProof/>
        </w:rPr>
        <w:t>)</w:t>
      </w:r>
      <w:r w:rsidR="0094340B">
        <w:fldChar w:fldCharType="end"/>
      </w:r>
      <w:r w:rsidR="0094340B">
        <w:t>.</w:t>
      </w:r>
    </w:p>
    <w:p w:rsidR="0028464D" w:rsidRDefault="0028464D" w:rsidP="00811720">
      <w:r>
        <w:t xml:space="preserve">The presence of </w:t>
      </w:r>
      <w:proofErr w:type="spellStart"/>
      <w:r>
        <w:t>gleying</w:t>
      </w:r>
      <w:proofErr w:type="spellEnd"/>
      <w:r>
        <w:t xml:space="preserve">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w:t>
      </w:r>
      <w:proofErr w:type="spellStart"/>
      <w:r>
        <w:t>gleysolic</w:t>
      </w:r>
      <w:proofErr w:type="spellEnd"/>
      <w:r>
        <w:t xml:space="preserve"> soils, however, under certain conditions, other mineral wetland soils fail to exhibit any evidence of </w:t>
      </w:r>
      <w:proofErr w:type="spellStart"/>
      <w:r>
        <w:t>gleying</w:t>
      </w:r>
      <w:proofErr w:type="spellEnd"/>
      <w:r>
        <w:t xml:space="preserve">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 xml:space="preserve">It is important to note that whilst the presence of </w:t>
      </w:r>
      <w:proofErr w:type="spellStart"/>
      <w:r>
        <w:t>gleying</w:t>
      </w:r>
      <w:proofErr w:type="spellEnd"/>
      <w:r>
        <w:t xml:space="preserve">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3074534"/>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208" w:tooltip="Stewart, 1971 #387" w:history="1">
        <w:r w:rsidR="006646DF">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five vegetation structure zones based on its topographic relief and hydrology: upland, shrub-land, wet meadow, emergent, and sub-</w:t>
      </w:r>
      <w:proofErr w:type="spellStart"/>
      <w:r w:rsidR="00AA6EF8">
        <w:t>mergent</w:t>
      </w:r>
      <w:proofErr w:type="spellEnd"/>
      <w:r w:rsidR="00AA6EF8">
        <w:t xml:space="preserve">/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109" w:tooltip="Kenkel, 1987 #385" w:history="1">
        <w:r w:rsidR="006646DF">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53" w:tooltip="Devito, 2005 #410" w:history="1">
        <w:r w:rsidR="006646DF">
          <w:rPr>
            <w:noProof/>
          </w:rPr>
          <w:t>Devito et al. 2005</w:t>
        </w:r>
      </w:hyperlink>
      <w:r w:rsidR="0057706F">
        <w:rPr>
          <w:noProof/>
        </w:rPr>
        <w:t xml:space="preserve">, </w:t>
      </w:r>
      <w:hyperlink w:anchor="_ENREF_178" w:tooltip="Petrone, 2007 #409" w:history="1">
        <w:r w:rsidR="006646DF">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6646DF">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234" w:tooltip="Vitt, 1993 #401" w:history="1">
        <w:r w:rsidR="006646DF">
          <w:rPr>
            <w:noProof/>
          </w:rPr>
          <w:t>Vitt et al. 1993</w:t>
        </w:r>
      </w:hyperlink>
      <w:r w:rsidR="00A725C4">
        <w:rPr>
          <w:noProof/>
        </w:rPr>
        <w:t xml:space="preserve">, </w:t>
      </w:r>
      <w:hyperlink w:anchor="_ENREF_167" w:tooltip="National Wetlands Working Group, 1997 #386" w:history="1">
        <w:r w:rsidR="006646DF">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58" w:tooltip="Mitsch, 2007 #399" w:history="1">
        <w:r w:rsidR="006646DF">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6646DF">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208" w:tooltip="Stewart, 1971 #387" w:history="1">
        <w:r w:rsidR="006646DF" w:rsidRPr="00C626F8">
          <w:fldChar w:fldCharType="begin"/>
        </w:r>
        <w:r w:rsidR="006646D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6646DF" w:rsidRPr="00C626F8">
          <w:fldChar w:fldCharType="separate"/>
        </w:r>
        <w:r w:rsidR="006646DF">
          <w:rPr>
            <w:noProof/>
          </w:rPr>
          <w:t>Stewart et al. (1971)</w:t>
        </w:r>
        <w:r w:rsidR="006646DF"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208" w:tooltip="Stewart, 1971 #387" w:history="1">
        <w:r w:rsidR="006646DF">
          <w:rPr>
            <w:noProof/>
          </w:rPr>
          <w:t>Stewart et al. 1971</w:t>
        </w:r>
      </w:hyperlink>
      <w:r w:rsidR="00A725C4">
        <w:rPr>
          <w:noProof/>
        </w:rPr>
        <w:t xml:space="preserve">, </w:t>
      </w:r>
      <w:hyperlink w:anchor="_ENREF_4" w:tooltip="Alberta Environment and Sustainable Resource Development, 2015 #388" w:history="1">
        <w:r w:rsidR="006646DF">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6646DF">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00572DF7">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6646DF">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208" w:tooltip="Stewart, 1971 #387" w:history="1">
              <w:r w:rsidR="006646DF">
                <w:rPr>
                  <w:noProof/>
                  <w:sz w:val="20"/>
                </w:rPr>
                <w:fldChar w:fldCharType="begin"/>
              </w:r>
              <w:r w:rsidR="006646DF">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6646DF">
                <w:rPr>
                  <w:noProof/>
                  <w:sz w:val="20"/>
                </w:rPr>
                <w:fldChar w:fldCharType="separate"/>
              </w:r>
              <w:r w:rsidR="006646DF">
                <w:rPr>
                  <w:noProof/>
                  <w:sz w:val="20"/>
                </w:rPr>
                <w:t>Stewart et al. (1971)</w:t>
              </w:r>
              <w:r w:rsidR="006646DF">
                <w:rPr>
                  <w:noProof/>
                  <w:sz w:val="20"/>
                </w:rPr>
                <w:fldChar w:fldCharType="end"/>
              </w:r>
            </w:hyperlink>
            <w:r>
              <w:rPr>
                <w:noProof/>
                <w:sz w:val="20"/>
              </w:rPr>
              <w:t>.</w:t>
            </w:r>
          </w:p>
        </w:tc>
      </w:tr>
    </w:tbl>
    <w:p w:rsidR="00B94E27" w:rsidRDefault="00B94E27" w:rsidP="00A64237">
      <w:pPr>
        <w:pStyle w:val="Heading2"/>
        <w:rPr>
          <w:noProof/>
        </w:rPr>
      </w:pPr>
      <w:bookmarkStart w:id="19" w:name="_Toc493074535"/>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67" w:tooltip="National Wetlands Working Group, 1997 #386" w:history="1">
        <w:r w:rsidR="006646DF">
          <w:rPr>
            <w:noProof/>
          </w:rPr>
          <w:t>National Wetlands Working Group 1997</w:t>
        </w:r>
      </w:hyperlink>
      <w:r w:rsidR="004773A9">
        <w:rPr>
          <w:noProof/>
        </w:rPr>
        <w:t xml:space="preserve">, </w:t>
      </w:r>
      <w:hyperlink w:anchor="_ENREF_205" w:tooltip="Smith, 2007 #392" w:history="1">
        <w:r w:rsidR="006646DF">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6646DF">
          <w:rPr>
            <w:noProof/>
          </w:rPr>
          <w:t xml:space="preserve">Alberta Environment and Sustainable Resource </w:t>
        </w:r>
        <w:r w:rsidR="006646DF">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6646DF">
          <w:fldChar w:fldCharType="begin"/>
        </w:r>
        <w:r w:rsidR="006646DF">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6646DF">
          <w:fldChar w:fldCharType="separate"/>
        </w:r>
        <w:r w:rsidR="006646DF">
          <w:rPr>
            <w:noProof/>
          </w:rPr>
          <w:t>Alberta Environment and Sustainable Resource Development (2015)</w:t>
        </w:r>
        <w:r w:rsidR="006646DF">
          <w:fldChar w:fldCharType="end"/>
        </w:r>
      </w:hyperlink>
      <w:r>
        <w:t xml:space="preserve"> (pp. 11-32).</w:t>
      </w:r>
    </w:p>
    <w:p w:rsidR="000F509B" w:rsidRDefault="000F509B" w:rsidP="000F509B">
      <w:pPr>
        <w:pStyle w:val="Heading2"/>
      </w:pPr>
      <w:bookmarkStart w:id="20" w:name="_Toc493074536"/>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w:t>
      </w:r>
      <w:proofErr w:type="spellStart"/>
      <w:r w:rsidR="00C8156F">
        <w:t>treed</w:t>
      </w:r>
      <w:proofErr w:type="spellEnd"/>
      <w:r w:rsidR="00C8156F">
        <w:t xml:space="preserve">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w:t>
      </w:r>
      <w:proofErr w:type="gramStart"/>
      <w:r w:rsidR="0004467D">
        <w:t>Floating</w:t>
      </w:r>
      <w:proofErr w:type="gramEnd"/>
      <w:r w:rsidR="0004467D">
        <w:t xml:space="preserve">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3074537"/>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75" w:tooltip="Government of Alberta, 2017 #493" w:history="1">
        <w:r w:rsidR="006646DF">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000214">
        <w:instrText xml:space="preserve"> ADDIN EN.CITE &lt;EndNote&gt;&lt;Cite&gt;&lt;Author&gt;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000214">
        <w:rPr>
          <w:noProof/>
        </w:rPr>
        <w:t>(</w:t>
      </w:r>
      <w:hyperlink w:anchor="_ENREF_5" w:tooltip="Alberta NAWMP Partnership, 2017 #494" w:history="1">
        <w:r w:rsidR="006646DF">
          <w:rPr>
            <w:noProof/>
          </w:rPr>
          <w:t>Alberta NAWMP Partnership 2017</w:t>
        </w:r>
      </w:hyperlink>
      <w:r w:rsidR="00000214">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3074538"/>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208" w:tooltip="Stewart, 1971 #387" w:history="1">
        <w:r w:rsidR="006646DF">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3074539"/>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57" w:tooltip="Ducks Unlimited Canada, 2011 #495" w:history="1">
        <w:r w:rsidR="006646DF">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3074540"/>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243" w:tooltip="Wilen, 1993 #426" w:history="1">
        <w:r w:rsidR="006646DF">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201" w:tooltip="Sethre, 2005 #413" w:history="1">
        <w:r w:rsidR="006646DF">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3074541"/>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89" w:tooltip="Roller, 1977 #423" w:history="1">
        <w:r w:rsidR="006646DF">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205" w:tooltip="Smith, 2007 #392" w:history="1">
        <w:r w:rsidR="006646DF">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3074542"/>
      <w:r>
        <w:t>Optical Imagery</w:t>
      </w:r>
      <w:bookmarkEnd w:id="27"/>
    </w:p>
    <w:p w:rsidR="0009778D" w:rsidRPr="0009778D" w:rsidRDefault="0009778D" w:rsidP="00DF1898">
      <w:pPr>
        <w:pStyle w:val="Heading3"/>
      </w:pPr>
      <w:bookmarkStart w:id="28" w:name="_Toc493074543"/>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248" w:tooltip="Work, 1974 #424" w:history="1">
        <w:r w:rsidR="006646DF">
          <w:rPr>
            <w:noProof/>
          </w:rPr>
          <w:t>Work et al. 1974</w:t>
        </w:r>
      </w:hyperlink>
      <w:r w:rsidR="0057706F">
        <w:rPr>
          <w:noProof/>
        </w:rPr>
        <w:t xml:space="preserve">, </w:t>
      </w:r>
      <w:hyperlink w:anchor="_ENREF_247" w:tooltip="Work, 1976 #425" w:history="1">
        <w:r w:rsidR="006646DF">
          <w:rPr>
            <w:noProof/>
          </w:rPr>
          <w:t>Work et al. 1976</w:t>
        </w:r>
      </w:hyperlink>
      <w:r w:rsidR="0057706F">
        <w:rPr>
          <w:noProof/>
        </w:rPr>
        <w:t xml:space="preserve">, </w:t>
      </w:r>
      <w:hyperlink w:anchor="_ENREF_189" w:tooltip="Roller, 1977 #423" w:history="1">
        <w:r w:rsidR="006646DF">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45" w:tooltip="Cowardin, 1979 #389" w:history="1">
        <w:r w:rsidR="006646DF">
          <w:rPr>
            <w:noProof/>
          </w:rPr>
          <w:t>Cowardin et al. 1979</w:t>
        </w:r>
      </w:hyperlink>
      <w:r w:rsidR="00005C91">
        <w:rPr>
          <w:noProof/>
        </w:rPr>
        <w:t xml:space="preserve">, </w:t>
      </w:r>
      <w:hyperlink w:anchor="_ENREF_94" w:tooltip="Hood, 2008 #444" w:history="1">
        <w:r w:rsidR="006646DF">
          <w:rPr>
            <w:noProof/>
          </w:rPr>
          <w:t>Hood et al. 2008</w:t>
        </w:r>
      </w:hyperlink>
      <w:r w:rsidR="00005C91">
        <w:rPr>
          <w:noProof/>
        </w:rPr>
        <w:t xml:space="preserve">, </w:t>
      </w:r>
      <w:hyperlink w:anchor="_ENREF_211" w:tooltip="Szantoi, 2013 #563" w:history="1">
        <w:r w:rsidR="006646DF">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9" w:tooltip="Anderson, 1973 #429" w:history="1">
        <w:r w:rsidR="006646DF">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46" w:tooltip="Cowardin, 1981 #431" w:history="1">
        <w:r w:rsidR="006646DF">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 </w:instrText>
      </w:r>
      <w:r w:rsidR="00000214">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DATA </w:instrText>
      </w:r>
      <w:r w:rsidR="00000214">
        <w:fldChar w:fldCharType="end"/>
      </w:r>
      <w:r w:rsidR="00AA60DD">
        <w:fldChar w:fldCharType="separate"/>
      </w:r>
      <w:r w:rsidR="00000214">
        <w:rPr>
          <w:noProof/>
        </w:rPr>
        <w:t>(</w:t>
      </w:r>
      <w:hyperlink w:anchor="_ENREF_9" w:tooltip="Anderson, 1973 #429" w:history="1">
        <w:r w:rsidR="006646DF">
          <w:rPr>
            <w:noProof/>
          </w:rPr>
          <w:t>Anderson et al. 1973</w:t>
        </w:r>
      </w:hyperlink>
      <w:r w:rsidR="00000214">
        <w:rPr>
          <w:noProof/>
        </w:rPr>
        <w:t xml:space="preserve">, </w:t>
      </w:r>
      <w:hyperlink w:anchor="_ENREF_213" w:tooltip="Taylor, 1995 #432" w:history="1">
        <w:r w:rsidR="006646DF">
          <w:rPr>
            <w:noProof/>
          </w:rPr>
          <w:t>Taylor et al. 1995</w:t>
        </w:r>
      </w:hyperlink>
      <w:r w:rsidR="00000214">
        <w:rPr>
          <w:noProof/>
        </w:rPr>
        <w:t xml:space="preserve">, </w:t>
      </w:r>
      <w:hyperlink w:anchor="_ENREF_5" w:tooltip="Alberta NAWMP Partnership, 2017 #494" w:history="1">
        <w:r w:rsidR="006646DF">
          <w:rPr>
            <w:noProof/>
          </w:rPr>
          <w:t>Alberta NAWMP Partnership 2017</w:t>
        </w:r>
      </w:hyperlink>
      <w:r w:rsidR="00000214">
        <w:rPr>
          <w:noProof/>
        </w:rPr>
        <w:t xml:space="preserve">, </w:t>
      </w:r>
      <w:hyperlink w:anchor="_ENREF_142" w:tooltip="Mahoney, 2017 #440" w:history="1">
        <w:r w:rsidR="006646DF">
          <w:rPr>
            <w:noProof/>
          </w:rPr>
          <w:t>Mahoney et al. 2017</w:t>
        </w:r>
      </w:hyperlink>
      <w:r w:rsidR="00000214">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67" w:tooltip="Gallant, 2015 #439" w:history="1">
        <w:r w:rsidR="006646DF">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CD7992">
        <w:t xml:space="preserve">However, a number of aerial photography acquisition program within the context of wetland mapping are still conducted at present.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3074544"/>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9" w:tooltip="Anderson, 1973 #429" w:history="1">
        <w:r w:rsidR="006646DF">
          <w:rPr>
            <w:noProof/>
          </w:rPr>
          <w:t>Anderson et al. 1973</w:t>
        </w:r>
      </w:hyperlink>
      <w:r w:rsidR="0057706F">
        <w:rPr>
          <w:noProof/>
        </w:rPr>
        <w:t xml:space="preserve">, </w:t>
      </w:r>
      <w:hyperlink w:anchor="_ENREF_242" w:tooltip="Wilen, 1995 #430" w:history="1">
        <w:r w:rsidR="006646DF">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B73371">
        <w:instrText xml:space="preserve"> ADDIN EN.CITE &lt;EndNote&gt;&lt;Cite&gt;&lt;Author&gt;Klemas&lt;/Author&gt;&lt;Year&gt;2013&lt;/Year&gt;&lt;RecNum&gt;441&lt;/RecNum&gt;&lt;DisplayText&gt;(Klemas 2013b)&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B73371">
        <w:rPr>
          <w:noProof/>
        </w:rPr>
        <w:t>(</w:t>
      </w:r>
      <w:hyperlink w:anchor="_ENREF_114" w:tooltip="Klemas, 2013 #441" w:history="1">
        <w:r w:rsidR="006646DF">
          <w:rPr>
            <w:noProof/>
          </w:rPr>
          <w:t>Klemas 2013b</w:t>
        </w:r>
      </w:hyperlink>
      <w:r w:rsidR="00B73371">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proofErr w:type="spellStart"/>
      <w:r w:rsidR="001878B2">
        <w:t>eco</w:t>
      </w:r>
      <w:r>
        <w:t>zones</w:t>
      </w:r>
      <w:proofErr w:type="spellEnd"/>
      <w:r>
        <w:t xml:space="preserve">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247" w:tooltip="Work, 1976 #425" w:history="1">
        <w:r w:rsidR="006646DF">
          <w:rPr>
            <w:noProof/>
          </w:rPr>
          <w:t>Work et al. 1976</w:t>
        </w:r>
      </w:hyperlink>
      <w:r w:rsidR="0057706F">
        <w:rPr>
          <w:noProof/>
        </w:rPr>
        <w:t xml:space="preserve">, </w:t>
      </w:r>
      <w:hyperlink w:anchor="_ENREF_201" w:tooltip="Sethre, 2005 #413" w:history="1">
        <w:r w:rsidR="006646DF">
          <w:rPr>
            <w:noProof/>
          </w:rPr>
          <w:t>Sethre et al. 2005</w:t>
        </w:r>
      </w:hyperlink>
      <w:r w:rsidR="0057706F">
        <w:rPr>
          <w:noProof/>
        </w:rPr>
        <w:t xml:space="preserve">, </w:t>
      </w:r>
      <w:hyperlink w:anchor="_ENREF_16" w:tooltip="Baker, 2006 #442" w:history="1">
        <w:r w:rsidR="006646DF">
          <w:rPr>
            <w:noProof/>
          </w:rPr>
          <w:t>Baker et al. 2006</w:t>
        </w:r>
      </w:hyperlink>
      <w:r w:rsidR="0057706F">
        <w:rPr>
          <w:noProof/>
        </w:rPr>
        <w:t xml:space="preserve">, </w:t>
      </w:r>
      <w:hyperlink w:anchor="_ENREF_188" w:tooltip="Riordan, 2006 #418" w:history="1">
        <w:r w:rsidR="006646DF">
          <w:rPr>
            <w:noProof/>
          </w:rPr>
          <w:t>Riordan et al. 2006</w:t>
        </w:r>
      </w:hyperlink>
      <w:r w:rsidR="0057706F">
        <w:rPr>
          <w:noProof/>
        </w:rPr>
        <w:t xml:space="preserve">, </w:t>
      </w:r>
      <w:hyperlink w:anchor="_ENREF_196" w:tooltip="Sass, 2007 #445" w:history="1">
        <w:r w:rsidR="006646DF">
          <w:rPr>
            <w:noProof/>
          </w:rPr>
          <w:t>Sass et al. 2007</w:t>
        </w:r>
      </w:hyperlink>
      <w:r w:rsidR="0057706F">
        <w:rPr>
          <w:noProof/>
        </w:rPr>
        <w:t xml:space="preserve">, </w:t>
      </w:r>
      <w:hyperlink w:anchor="_ENREF_64" w:tooltip="Frohn, 2009 #443" w:history="1">
        <w:r w:rsidR="006646DF">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B73371">
        <w:instrText xml:space="preserve"> ADDIN EN.CITE &lt;EndNote&gt;&lt;Cite&gt;&lt;Author&gt;Klemas&lt;/Author&gt;&lt;Year&gt;2013&lt;/Year&gt;&lt;RecNum&gt;441&lt;/RecNum&gt;&lt;DisplayText&gt;(Klemas 2013b)&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B73371">
        <w:rPr>
          <w:noProof/>
        </w:rPr>
        <w:t>(</w:t>
      </w:r>
      <w:hyperlink w:anchor="_ENREF_114" w:tooltip="Klemas, 2013 #441" w:history="1">
        <w:r w:rsidR="006646DF">
          <w:rPr>
            <w:noProof/>
          </w:rPr>
          <w:t>Klemas 2013b</w:t>
        </w:r>
      </w:hyperlink>
      <w:r w:rsidR="00B73371">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 xml:space="preserve">Satellite Pour </w:t>
      </w:r>
      <w:proofErr w:type="spellStart"/>
      <w:r w:rsidR="00D83E0C" w:rsidRPr="00D83E0C">
        <w:t>l’Observation</w:t>
      </w:r>
      <w:proofErr w:type="spellEnd"/>
      <w:r w:rsidR="00D83E0C" w:rsidRPr="00D83E0C">
        <w:t xml:space="preserve"> de la Terre</w:t>
      </w:r>
      <w:r w:rsidR="00D83E0C">
        <w:t xml:space="preserve">) Worldview, </w:t>
      </w:r>
      <w:proofErr w:type="spellStart"/>
      <w:r w:rsidR="00D83E0C">
        <w:t>Quickbird</w:t>
      </w:r>
      <w:proofErr w:type="spellEnd"/>
      <w:r w:rsidR="00D83E0C">
        <w:t xml:space="preserve">, and MODIS (Moderate Resolution Imaging </w:t>
      </w:r>
      <w:proofErr w:type="spellStart"/>
      <w:r w:rsidR="00D83E0C">
        <w:t>Spectroradiometer</w:t>
      </w:r>
      <w:proofErr w:type="spellEnd"/>
      <w:r w:rsidR="00D83E0C">
        <w:t>)</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78" w:tooltip="Grenier, 2008 #450" w:history="1">
        <w:r w:rsidR="006646DF">
          <w:rPr>
            <w:noProof/>
          </w:rPr>
          <w:t>Grenier et al. 2008</w:t>
        </w:r>
      </w:hyperlink>
      <w:r w:rsidR="0057706F">
        <w:rPr>
          <w:noProof/>
        </w:rPr>
        <w:t xml:space="preserve">, </w:t>
      </w:r>
      <w:hyperlink w:anchor="_ENREF_121" w:tooltip="Laba, 2008 #447" w:history="1">
        <w:r w:rsidR="006646DF">
          <w:rPr>
            <w:noProof/>
          </w:rPr>
          <w:t>Laba et al. 2008</w:t>
        </w:r>
      </w:hyperlink>
      <w:r w:rsidR="0057706F">
        <w:rPr>
          <w:noProof/>
        </w:rPr>
        <w:t xml:space="preserve">, </w:t>
      </w:r>
      <w:hyperlink w:anchor="_ENREF_33" w:tooltip="Carle, 2014 #446" w:history="1">
        <w:r w:rsidR="006646DF">
          <w:rPr>
            <w:noProof/>
          </w:rPr>
          <w:t>Carle et al. 2014</w:t>
        </w:r>
      </w:hyperlink>
      <w:r w:rsidR="0057706F">
        <w:rPr>
          <w:noProof/>
        </w:rPr>
        <w:t xml:space="preserve">, </w:t>
      </w:r>
      <w:hyperlink w:anchor="_ENREF_98" w:tooltip="Hu, 2015 #448" w:history="1">
        <w:r w:rsidR="006646DF">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129" w:tooltip="Li, 2005 #435" w:history="1">
        <w:r w:rsidR="006646DF">
          <w:rPr>
            <w:noProof/>
          </w:rPr>
          <w:t>Li et al. 2005</w:t>
        </w:r>
      </w:hyperlink>
      <w:r w:rsidR="0057706F">
        <w:rPr>
          <w:noProof/>
        </w:rPr>
        <w:t xml:space="preserve">, </w:t>
      </w:r>
      <w:hyperlink w:anchor="_ENREF_23" w:tooltip="Bourgeau-Chavez, 2009 #436" w:history="1">
        <w:r w:rsidR="006646DF">
          <w:rPr>
            <w:noProof/>
          </w:rPr>
          <w:t>Bourgeau-Chavez et al. 2009</w:t>
        </w:r>
      </w:hyperlink>
      <w:r w:rsidR="0057706F">
        <w:rPr>
          <w:noProof/>
        </w:rPr>
        <w:t xml:space="preserve">, </w:t>
      </w:r>
      <w:hyperlink w:anchor="_ENREF_151" w:tooltip="Maxa, 2009 #437" w:history="1">
        <w:r w:rsidR="006646DF">
          <w:rPr>
            <w:noProof/>
          </w:rPr>
          <w:t>Maxa et al. 2009</w:t>
        </w:r>
      </w:hyperlink>
      <w:r w:rsidR="0057706F">
        <w:rPr>
          <w:noProof/>
        </w:rPr>
        <w:t xml:space="preserve">, </w:t>
      </w:r>
      <w:hyperlink w:anchor="_ENREF_156" w:tooltip="Millard, 2013 #438" w:history="1">
        <w:r w:rsidR="006646DF">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B73371">
        <w:instrText xml:space="preserve"> ADDIN EN.CITE &lt;EndNote&gt;&lt;Cite&gt;&lt;Author&gt;Klemas&lt;/Author&gt;&lt;Year&gt;2013&lt;/Year&gt;&lt;RecNum&gt;441&lt;/RecNum&gt;&lt;DisplayText&gt;(Klemas 2013b,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B73371">
        <w:rPr>
          <w:noProof/>
        </w:rPr>
        <w:t>(</w:t>
      </w:r>
      <w:hyperlink w:anchor="_ENREF_114" w:tooltip="Klemas, 2013 #441" w:history="1">
        <w:r w:rsidR="006646DF">
          <w:rPr>
            <w:noProof/>
          </w:rPr>
          <w:t>Klemas 2013b</w:t>
        </w:r>
      </w:hyperlink>
      <w:r w:rsidR="00B73371">
        <w:rPr>
          <w:noProof/>
        </w:rPr>
        <w:t xml:space="preserve">, </w:t>
      </w:r>
      <w:hyperlink w:anchor="_ENREF_75" w:tooltip="Government of Alberta, 2017 #493" w:history="1">
        <w:r w:rsidR="006646DF">
          <w:rPr>
            <w:noProof/>
          </w:rPr>
          <w:t>Government of Alberta 2017</w:t>
        </w:r>
      </w:hyperlink>
      <w:r w:rsidR="00B73371">
        <w:rPr>
          <w:noProof/>
        </w:rPr>
        <w:t>)</w:t>
      </w:r>
      <w:r w:rsidR="00F373AF">
        <w:fldChar w:fldCharType="end"/>
      </w:r>
      <w:r w:rsidR="00AD293C">
        <w:t>.</w:t>
      </w:r>
    </w:p>
    <w:p w:rsidR="00DA487A" w:rsidRDefault="00DA487A" w:rsidP="001D2463">
      <w:pPr>
        <w:pStyle w:val="Heading2"/>
      </w:pPr>
      <w:bookmarkStart w:id="30" w:name="_Toc493074545"/>
      <w:r>
        <w:lastRenderedPageBreak/>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73" w:tooltip="Govender, 2007 #433" w:history="1">
        <w:r w:rsidR="006646DF">
          <w:rPr>
            <w:noProof/>
          </w:rPr>
          <w:t>Govender et al. 2007</w:t>
        </w:r>
      </w:hyperlink>
      <w:r w:rsidR="0057706F">
        <w:rPr>
          <w:noProof/>
        </w:rPr>
        <w:t xml:space="preserve">, </w:t>
      </w:r>
      <w:hyperlink w:anchor="_ENREF_2" w:tooltip="Adam, 2010 #434" w:history="1">
        <w:r w:rsidR="006646DF">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58" w:tooltip="Erwin, 2008 #486" w:history="1">
        <w:r w:rsidR="006646DF">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6646DF">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proofErr w:type="spellStart"/>
      <w:r w:rsidR="00B54634">
        <w:t>un</w:t>
      </w:r>
      <w:r w:rsidR="0057706F">
        <w:t>mixing</w:t>
      </w:r>
      <w:proofErr w:type="spellEnd"/>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89" w:tooltip="Hirano, 2003 #453" w:history="1">
        <w:r w:rsidR="006646DF">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w:t>
      </w:r>
      <w:proofErr w:type="spellStart"/>
      <w:r>
        <w:t>Itres</w:t>
      </w:r>
      <w:proofErr w:type="spellEnd"/>
      <w:r>
        <w:t xml:space="preserve">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76" w:tooltip="Government of Canada, 1991 #491" w:history="1">
        <w:r w:rsidR="006646DF">
          <w:rPr>
            <w:noProof/>
          </w:rPr>
          <w:t>Government of Canada 1991</w:t>
        </w:r>
      </w:hyperlink>
      <w:r w:rsidR="00DF00D8">
        <w:rPr>
          <w:noProof/>
        </w:rPr>
        <w:t xml:space="preserve">, </w:t>
      </w:r>
      <w:hyperlink w:anchor="_ENREF_89" w:tooltip="Hirano, 2003 #453" w:history="1">
        <w:r w:rsidR="006646DF">
          <w:rPr>
            <w:noProof/>
          </w:rPr>
          <w:t>Hirano et al. 2003</w:t>
        </w:r>
      </w:hyperlink>
      <w:r w:rsidR="00DF00D8">
        <w:rPr>
          <w:noProof/>
        </w:rPr>
        <w:t xml:space="preserve">, </w:t>
      </w:r>
      <w:hyperlink w:anchor="_ENREF_97" w:tooltip="Howard, 2017 #489" w:history="1">
        <w:r w:rsidR="006646DF">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3074546"/>
      <w:r>
        <w:t>LiDAR</w:t>
      </w:r>
      <w:bookmarkEnd w:id="31"/>
    </w:p>
    <w:p w:rsidR="00687A7E" w:rsidRDefault="001D6CAF" w:rsidP="001278F9">
      <w:r>
        <w:t xml:space="preserve">Light Detection </w:t>
      </w:r>
      <w:proofErr w:type="gramStart"/>
      <w:r>
        <w:t>And</w:t>
      </w:r>
      <w:proofErr w:type="gramEnd"/>
      <w:r>
        <w:t xml:space="preserve">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95" w:tooltip="Hopkinson, 2005 #422" w:history="1">
        <w:r w:rsidR="006646DF">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153" w:tooltip="Means, 2000 #118" w:history="1">
        <w:r w:rsidR="006646DF">
          <w:rPr>
            <w:noProof/>
          </w:rPr>
          <w:t>Means et al. 2000</w:t>
        </w:r>
      </w:hyperlink>
      <w:r w:rsidR="00CB6CD4">
        <w:rPr>
          <w:noProof/>
        </w:rPr>
        <w:t xml:space="preserve">, </w:t>
      </w:r>
      <w:hyperlink w:anchor="_ENREF_127" w:tooltip="Lefsky, 2002 #57" w:history="1">
        <w:r w:rsidR="006646DF">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82" w:tooltip="Ramsar, 2015 #488" w:history="1">
        <w:r w:rsidR="006646DF">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48" w:tooltip="Crooks, 2011 #487" w:history="1">
        <w:r w:rsidR="006646DF">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210" w:tooltip="Sun, 2008 #136" w:history="1">
        <w:r w:rsidR="006646DF">
          <w:rPr>
            <w:noProof/>
          </w:rPr>
          <w:t>Sun et al. 2008</w:t>
        </w:r>
      </w:hyperlink>
      <w:r w:rsidR="001278F9">
        <w:rPr>
          <w:noProof/>
        </w:rPr>
        <w:t>)</w:t>
      </w:r>
      <w:r w:rsidR="001278F9">
        <w:fldChar w:fldCharType="end"/>
      </w:r>
      <w:r w:rsidR="001D47B2">
        <w:t>.</w:t>
      </w:r>
      <w:r w:rsidR="001278F9">
        <w:t xml:space="preserve"> </w:t>
      </w:r>
      <w:r w:rsidR="001D47B2">
        <w:t>Waveform LiDAR data were historically recorded (from 2003 to 2009) by the Geoscience Laser Altimeter System (GLAS) previously onboard NASA’s Ice, Cloud, and land Elevation Satellite (</w:t>
      </w:r>
      <w:proofErr w:type="spellStart"/>
      <w:r w:rsidR="001D47B2">
        <w:t>ICESat</w:t>
      </w:r>
      <w:proofErr w:type="spellEnd"/>
      <w:r w:rsidR="001D47B2">
        <w:t xml:space="preserve">)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259" w:tooltip="Zwally, 2002 #4" w:history="1">
        <w:r w:rsidR="006646DF">
          <w:rPr>
            <w:noProof/>
          </w:rPr>
          <w:t>Zwally et al. 2002</w:t>
        </w:r>
      </w:hyperlink>
      <w:r w:rsidR="001D47B2">
        <w:rPr>
          <w:noProof/>
        </w:rPr>
        <w:t xml:space="preserve">, </w:t>
      </w:r>
      <w:hyperlink w:anchor="_ENREF_1" w:tooltip="Abshire, 2005 #75" w:history="1">
        <w:r w:rsidR="006646DF">
          <w:rPr>
            <w:noProof/>
          </w:rPr>
          <w:t>Abshire et al. 2005</w:t>
        </w:r>
      </w:hyperlink>
      <w:r w:rsidR="001D47B2">
        <w:rPr>
          <w:noProof/>
        </w:rPr>
        <w:t>)</w:t>
      </w:r>
      <w:r w:rsidR="001D47B2">
        <w:fldChar w:fldCharType="end"/>
      </w:r>
      <w:r w:rsidR="001D47B2">
        <w:t xml:space="preserve">. Data proved </w:t>
      </w:r>
      <w:r w:rsidR="00CB6CD4">
        <w:t xml:space="preserve">useful in </w:t>
      </w:r>
      <w:r w:rsidR="00CB6CD4">
        <w:lastRenderedPageBreak/>
        <w:t>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61" w:tooltip="Molijn, 2011 #8" w:history="1">
        <w:r w:rsidR="006646DF">
          <w:rPr>
            <w:noProof/>
          </w:rPr>
          <w:t>Molijn et al. 2011</w:t>
        </w:r>
      </w:hyperlink>
      <w:r w:rsidR="001278F9">
        <w:rPr>
          <w:noProof/>
        </w:rPr>
        <w:t xml:space="preserve">, </w:t>
      </w:r>
      <w:hyperlink w:anchor="_ENREF_132" w:tooltip="Los, 2012 #172" w:history="1">
        <w:r w:rsidR="006646DF">
          <w:rPr>
            <w:noProof/>
          </w:rPr>
          <w:t>Los et al. 2012</w:t>
        </w:r>
      </w:hyperlink>
      <w:r w:rsidR="001278F9">
        <w:rPr>
          <w:noProof/>
        </w:rPr>
        <w:t xml:space="preserve">, </w:t>
      </w:r>
      <w:hyperlink w:anchor="_ENREF_143" w:tooltip="Mahoney, 2016 #349" w:history="1">
        <w:r w:rsidR="006646DF">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85" w:tooltip="Harding, 2005 #97" w:history="1">
        <w:r w:rsidR="006646DF">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95" w:tooltip="Hopkinson, 2005 #422" w:history="1">
        <w:r w:rsidR="006646DF">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D85ABA">
        <w:t xml:space="preserve">morphological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 </w:instrText>
      </w:r>
      <w:r w:rsidR="00D85ABA">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DATA </w:instrText>
      </w:r>
      <w:r w:rsidR="00D85ABA">
        <w:fldChar w:fldCharType="end"/>
      </w:r>
      <w:r w:rsidR="00B547FD">
        <w:fldChar w:fldCharType="separate"/>
      </w:r>
      <w:r w:rsidR="00D85ABA">
        <w:rPr>
          <w:noProof/>
        </w:rPr>
        <w:t>(</w:t>
      </w:r>
      <w:hyperlink w:anchor="_ENREF_258" w:tooltip="Zoltai, 1975 #483" w:history="1">
        <w:r w:rsidR="006646DF">
          <w:rPr>
            <w:noProof/>
          </w:rPr>
          <w:t>Zoltai et al. 1975</w:t>
        </w:r>
      </w:hyperlink>
      <w:r w:rsidR="00D85ABA">
        <w:rPr>
          <w:noProof/>
        </w:rPr>
        <w:t xml:space="preserve">, </w:t>
      </w:r>
      <w:hyperlink w:anchor="_ENREF_168" w:tooltip="Nico, 2004 #496" w:history="1">
        <w:r w:rsidR="006646DF">
          <w:rPr>
            <w:noProof/>
          </w:rPr>
          <w:t>Nico et al. 2004</w:t>
        </w:r>
      </w:hyperlink>
      <w:r w:rsidR="00D85ABA">
        <w:rPr>
          <w:noProof/>
        </w:rPr>
        <w:t xml:space="preserve">, </w:t>
      </w:r>
      <w:hyperlink w:anchor="_ENREF_181" w:tooltip="Quinton, 2009 #492" w:history="1">
        <w:r w:rsidR="006646DF">
          <w:rPr>
            <w:noProof/>
          </w:rPr>
          <w:t>Quinton et al. 2009</w:t>
        </w:r>
      </w:hyperlink>
      <w:r w:rsidR="00D85ABA">
        <w:rPr>
          <w:noProof/>
        </w:rPr>
        <w:t xml:space="preserve">, </w:t>
      </w:r>
      <w:hyperlink w:anchor="_ENREF_185" w:tooltip="Richardson, 2009 #462" w:history="1">
        <w:r w:rsidR="006646DF">
          <w:rPr>
            <w:noProof/>
          </w:rPr>
          <w:t>Richardson et al. 2009</w:t>
        </w:r>
      </w:hyperlink>
      <w:r w:rsidR="00D85ABA">
        <w:rPr>
          <w:noProof/>
        </w:rPr>
        <w:t xml:space="preserve">, </w:t>
      </w:r>
      <w:hyperlink w:anchor="_ENREF_186" w:tooltip="Richardson, 2010 #461" w:history="1">
        <w:r w:rsidR="006646DF">
          <w:rPr>
            <w:noProof/>
          </w:rPr>
          <w:t>Richardson et al. 2010</w:t>
        </w:r>
      </w:hyperlink>
      <w:r w:rsidR="00D85ABA">
        <w:rPr>
          <w:noProof/>
        </w:rPr>
        <w:t xml:space="preserve">, </w:t>
      </w:r>
      <w:hyperlink w:anchor="_ENREF_57" w:tooltip="Ducks Unlimited Canada, 2011 #495" w:history="1">
        <w:r w:rsidR="006646DF">
          <w:rPr>
            <w:noProof/>
          </w:rPr>
          <w:t>Ducks Unlimited Canada 2011</w:t>
        </w:r>
      </w:hyperlink>
      <w:r w:rsidR="00D85ABA">
        <w:rPr>
          <w:noProof/>
        </w:rPr>
        <w:t xml:space="preserve">, </w:t>
      </w:r>
      <w:hyperlink w:anchor="_ENREF_36" w:tooltip="Chasmer, 2016 #460" w:history="1">
        <w:r w:rsidR="006646DF">
          <w:rPr>
            <w:noProof/>
          </w:rPr>
          <w:t>Chasmer et al. 2016b</w:t>
        </w:r>
      </w:hyperlink>
      <w:r w:rsidR="00D85ABA">
        <w:rPr>
          <w:noProof/>
        </w:rPr>
        <w:t xml:space="preserve">, </w:t>
      </w:r>
      <w:hyperlink w:anchor="_ENREF_126" w:tooltip="Langlois, 2017 #590" w:history="1">
        <w:r w:rsidR="006646DF">
          <w:rPr>
            <w:noProof/>
          </w:rPr>
          <w:t>Langlois et al. 2017</w:t>
        </w:r>
      </w:hyperlink>
      <w:r w:rsidR="00D85ABA">
        <w:rPr>
          <w:noProof/>
        </w:rPr>
        <w:t>)</w:t>
      </w:r>
      <w:r w:rsidR="00B547FD">
        <w:fldChar w:fldCharType="end"/>
      </w:r>
      <w:r w:rsidR="00604DCB">
        <w:t>.</w:t>
      </w:r>
      <w:r w:rsidR="007A3295">
        <w:t xml:space="preserve"> In addition, the benefit of utilizing multiple LiDAR acquisitions to monitor wetland dynamics and extent over time have been noted </w:t>
      </w:r>
      <w:r w:rsidR="007A3295">
        <w:fldChar w:fldCharType="begin"/>
      </w:r>
      <w:r w:rsidR="007A3295">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7A3295">
        <w:fldChar w:fldCharType="separate"/>
      </w:r>
      <w:r w:rsidR="007A3295">
        <w:rPr>
          <w:noProof/>
        </w:rPr>
        <w:t>(</w:t>
      </w:r>
      <w:hyperlink w:anchor="_ENREF_125" w:tooltip="Lang, 2009 #588" w:history="1">
        <w:r w:rsidR="006646DF">
          <w:rPr>
            <w:noProof/>
          </w:rPr>
          <w:t>Lang et al. 2009</w:t>
        </w:r>
      </w:hyperlink>
      <w:r w:rsidR="007A3295">
        <w:rPr>
          <w:noProof/>
        </w:rPr>
        <w:t>)</w:t>
      </w:r>
      <w:r w:rsidR="007A3295">
        <w:fldChar w:fldCharType="end"/>
      </w:r>
      <w:r w:rsidR="007A3295">
        <w:t xml:space="preserve">, however, such an approach is often cost-prohibitive </w:t>
      </w:r>
      <w:r w:rsidR="007A3295">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 </w:instrText>
      </w:r>
      <w:r w:rsidR="00F2418A">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DATA </w:instrText>
      </w:r>
      <w:r w:rsidR="00F2418A">
        <w:fldChar w:fldCharType="end"/>
      </w:r>
      <w:r w:rsidR="007A3295">
        <w:fldChar w:fldCharType="separate"/>
      </w:r>
      <w:r w:rsidR="00F2418A">
        <w:rPr>
          <w:noProof/>
        </w:rPr>
        <w:t>(</w:t>
      </w:r>
      <w:hyperlink w:anchor="_ENREF_122" w:tooltip="Lang, 2013 #587" w:history="1">
        <w:r w:rsidR="006646DF">
          <w:rPr>
            <w:noProof/>
          </w:rPr>
          <w:t>Lang et al. 2013</w:t>
        </w:r>
      </w:hyperlink>
      <w:r w:rsidR="00F2418A">
        <w:rPr>
          <w:noProof/>
        </w:rPr>
        <w:t xml:space="preserve">, </w:t>
      </w:r>
      <w:hyperlink w:anchor="_ENREF_187" w:tooltip="Riley, 2017 #589" w:history="1">
        <w:r w:rsidR="006646DF">
          <w:rPr>
            <w:noProof/>
          </w:rPr>
          <w:t>Riley et al. 2017</w:t>
        </w:r>
      </w:hyperlink>
      <w:r w:rsidR="00F2418A">
        <w:rPr>
          <w:noProof/>
        </w:rPr>
        <w:t>)</w:t>
      </w:r>
      <w:r w:rsidR="007A3295">
        <w:fldChar w:fldCharType="end"/>
      </w:r>
      <w:r w:rsidR="007A3295">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26" w:tooltip="Brisco, 2011 #505" w:history="1">
        <w:r w:rsidR="006646DF">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86" w:tooltip="Henderson, 2008 #504" w:history="1">
        <w:r w:rsidR="006646DF">
          <w:rPr>
            <w:noProof/>
          </w:rPr>
          <w:t>Henderson et al. 2008</w:t>
        </w:r>
      </w:hyperlink>
      <w:r w:rsidR="0011514A">
        <w:rPr>
          <w:noProof/>
        </w:rPr>
        <w:t xml:space="preserve">, </w:t>
      </w:r>
      <w:hyperlink w:anchor="_ENREF_238" w:tooltip="White, 2015 #476" w:history="1">
        <w:r w:rsidR="006646DF">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3074547"/>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86" w:tooltip="Henderson, 2008 #504" w:history="1">
        <w:r w:rsidR="006646DF">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68" w:tooltip="Nico, 2004 #496" w:history="1">
        <w:r w:rsidR="006646DF">
          <w:rPr>
            <w:noProof/>
          </w:rPr>
          <w:t>Nico et al. 2004</w:t>
        </w:r>
      </w:hyperlink>
      <w:r w:rsidR="00DA6F7B">
        <w:rPr>
          <w:noProof/>
        </w:rPr>
        <w:t xml:space="preserve">, </w:t>
      </w:r>
      <w:hyperlink w:anchor="_ENREF_26" w:tooltip="Brisco, 2011 #505" w:history="1">
        <w:r w:rsidR="006646DF">
          <w:rPr>
            <w:noProof/>
          </w:rPr>
          <w:t>Brisco et al. 2011</w:t>
        </w:r>
      </w:hyperlink>
      <w:r w:rsidR="00DA6F7B">
        <w:rPr>
          <w:noProof/>
        </w:rPr>
        <w:t xml:space="preserve">, </w:t>
      </w:r>
      <w:hyperlink w:anchor="_ENREF_238" w:tooltip="White, 2015 #476" w:history="1">
        <w:r w:rsidR="006646DF">
          <w:rPr>
            <w:noProof/>
          </w:rPr>
          <w:t>White et al. 2015</w:t>
        </w:r>
      </w:hyperlink>
      <w:r w:rsidR="00DA6F7B">
        <w:rPr>
          <w:noProof/>
        </w:rPr>
        <w:t>)</w:t>
      </w:r>
      <w:r w:rsidR="00DA6F7B">
        <w:fldChar w:fldCharType="end"/>
      </w:r>
      <w:r w:rsidR="00C12FD9">
        <w:t>.</w:t>
      </w:r>
      <w:r w:rsidR="00176743">
        <w:t xml:space="preserve"> SAR has been utilised in both airborne and </w:t>
      </w:r>
      <w:proofErr w:type="spellStart"/>
      <w:r w:rsidR="00176743">
        <w:t>spaceborne</w:t>
      </w:r>
      <w:proofErr w:type="spellEnd"/>
      <w:r w:rsidR="00176743">
        <w:t xml:space="preserv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217" w:tooltip="Touzi, 2007 #506" w:history="1">
        <w:r w:rsidR="006646DF">
          <w:rPr>
            <w:noProof/>
          </w:rPr>
          <w:t>Touzi et al. 2007</w:t>
        </w:r>
      </w:hyperlink>
      <w:r w:rsidR="004F1D31">
        <w:rPr>
          <w:noProof/>
        </w:rPr>
        <w:t xml:space="preserve">, </w:t>
      </w:r>
      <w:hyperlink w:anchor="_ENREF_26" w:tooltip="Brisco, 2011 #505" w:history="1">
        <w:r w:rsidR="006646DF">
          <w:rPr>
            <w:noProof/>
          </w:rPr>
          <w:t>Brisco et al. 2011</w:t>
        </w:r>
      </w:hyperlink>
      <w:r w:rsidR="004F1D31">
        <w:rPr>
          <w:noProof/>
        </w:rPr>
        <w:t xml:space="preserve">, </w:t>
      </w:r>
      <w:hyperlink w:anchor="_ENREF_148" w:tooltip="Martinis, 2015 #507" w:history="1">
        <w:r w:rsidR="006646DF">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proofErr w:type="spellStart"/>
      <w:r w:rsidR="00176743">
        <w:t>Spaceborne</w:t>
      </w:r>
      <w:proofErr w:type="spellEnd"/>
      <w:r w:rsidR="00176743">
        <w:t xml:space="preserv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w:t>
      </w:r>
      <w:proofErr w:type="spellStart"/>
      <w:r w:rsidR="005A761F">
        <w:t>Radarsat</w:t>
      </w:r>
      <w:proofErr w:type="spellEnd"/>
      <w:r w:rsidR="005A761F">
        <w:t xml:space="preserve">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215" w:tooltip="Thompson, 2015 #508" w:history="1">
        <w:r w:rsidR="006646DF">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w:t>
      </w:r>
      <w:proofErr w:type="spellStart"/>
      <w:r w:rsidR="00444534">
        <w:t>spaceborne</w:t>
      </w:r>
      <w:proofErr w:type="spellEnd"/>
      <w:r w:rsidR="00E2544B">
        <w:t xml:space="preserve"> form only</w:t>
      </w:r>
      <w:r w:rsidR="00444534">
        <w:t>.</w:t>
      </w:r>
    </w:p>
    <w:p w:rsidR="00C16D27" w:rsidRDefault="00444534" w:rsidP="005A761F">
      <w:r>
        <w:lastRenderedPageBreak/>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86" w:tooltip="Henderson, 2008 #504" w:history="1">
        <w:r w:rsidR="006646DF">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147" w:tooltip="Martinez, 2007 #475" w:history="1">
        <w:r w:rsidR="006646DF">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155" w:tooltip="Miliaresis, 2009 #509" w:history="1">
        <w:r w:rsidR="006646DF">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135" w:tooltip="Lucas, 2007 #471" w:history="1">
        <w:r w:rsidR="006646DF">
          <w:rPr>
            <w:noProof/>
          </w:rPr>
          <w:t>Lucas et al. 2007</w:t>
        </w:r>
      </w:hyperlink>
      <w:r w:rsidR="00670AFE">
        <w:rPr>
          <w:noProof/>
        </w:rPr>
        <w:t xml:space="preserve">, </w:t>
      </w:r>
      <w:hyperlink w:anchor="_ENREF_236" w:tooltip="Wdowinski, 2008 #472" w:history="1">
        <w:r w:rsidR="006646DF">
          <w:rPr>
            <w:noProof/>
          </w:rPr>
          <w:t>Wdowinski et al. 2008b</w:t>
        </w:r>
      </w:hyperlink>
      <w:r w:rsidR="00670AFE">
        <w:rPr>
          <w:noProof/>
        </w:rPr>
        <w:t xml:space="preserve">, </w:t>
      </w:r>
      <w:hyperlink w:anchor="_ENREF_93" w:tooltip="Hong, 2010 #473" w:history="1">
        <w:r w:rsidR="006646DF">
          <w:rPr>
            <w:noProof/>
          </w:rPr>
          <w:t>Hong et al. 2010b</w:t>
        </w:r>
      </w:hyperlink>
      <w:r w:rsidR="00670AFE">
        <w:rPr>
          <w:noProof/>
        </w:rPr>
        <w:t xml:space="preserve">, </w:t>
      </w:r>
      <w:hyperlink w:anchor="_ENREF_26" w:tooltip="Brisco, 2011 #505" w:history="1">
        <w:r w:rsidR="006646DF">
          <w:rPr>
            <w:noProof/>
          </w:rPr>
          <w:t>Brisco et al. 2011</w:t>
        </w:r>
      </w:hyperlink>
      <w:r w:rsidR="00670AFE">
        <w:rPr>
          <w:noProof/>
        </w:rPr>
        <w:t xml:space="preserve">, </w:t>
      </w:r>
      <w:hyperlink w:anchor="_ENREF_154" w:tooltip="Merchant, 2017 #470" w:history="1">
        <w:r w:rsidR="006646DF">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83" w:tooltip="Hall, 1996 #527" w:history="1">
        <w:r w:rsidR="006646DF">
          <w:rPr>
            <w:noProof/>
          </w:rPr>
          <w:t>Hall 1996</w:t>
        </w:r>
      </w:hyperlink>
      <w:r w:rsidR="003421C3">
        <w:rPr>
          <w:noProof/>
        </w:rPr>
        <w:t xml:space="preserve">, </w:t>
      </w:r>
      <w:hyperlink w:anchor="_ENREF_173" w:tooltip="Ouchi, 2013 #522" w:history="1">
        <w:r w:rsidR="006646DF">
          <w:rPr>
            <w:noProof/>
          </w:rPr>
          <w:t>Ouchi 2013</w:t>
        </w:r>
      </w:hyperlink>
      <w:r w:rsidR="003421C3">
        <w:rPr>
          <w:noProof/>
        </w:rPr>
        <w:t xml:space="preserve">, </w:t>
      </w:r>
      <w:hyperlink w:anchor="_ENREF_27" w:tooltip="Brisco, 2015 #520" w:history="1">
        <w:r w:rsidR="006646DF">
          <w:rPr>
            <w:noProof/>
          </w:rPr>
          <w:t>Brisco et al. 2015</w:t>
        </w:r>
      </w:hyperlink>
      <w:r w:rsidR="003421C3">
        <w:rPr>
          <w:noProof/>
        </w:rPr>
        <w:t xml:space="preserve">, </w:t>
      </w:r>
      <w:hyperlink w:anchor="_ENREF_144" w:tooltip="Manavalan, 2017 #521" w:history="1">
        <w:r w:rsidR="006646DF">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238" w:tooltip="White, 2015 #476" w:history="1">
        <w:r w:rsidR="006646DF">
          <w:rPr>
            <w:noProof/>
          </w:rPr>
          <w:t>White et al. 2015</w:t>
        </w:r>
      </w:hyperlink>
      <w:r w:rsidR="001B3B32">
        <w:rPr>
          <w:noProof/>
        </w:rPr>
        <w:t xml:space="preserve">, </w:t>
      </w:r>
      <w:hyperlink w:anchor="_ENREF_154" w:tooltip="Merchant, 2017 #470" w:history="1">
        <w:r w:rsidR="006646DF">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145" w:tooltip="Marechal, 2012 #510" w:history="1">
        <w:r w:rsidR="006646DF">
          <w:rPr>
            <w:noProof/>
          </w:rPr>
          <w:t>Marechal et al. 2012</w:t>
        </w:r>
      </w:hyperlink>
      <w:r>
        <w:rPr>
          <w:noProof/>
        </w:rPr>
        <w:t xml:space="preserve">, </w:t>
      </w:r>
      <w:hyperlink w:anchor="_ENREF_120" w:tooltip="Kuenzer, 2013 #511" w:history="1">
        <w:r w:rsidR="006646DF">
          <w:rPr>
            <w:noProof/>
          </w:rPr>
          <w:t>Kuenzer et al. 2013</w:t>
        </w:r>
      </w:hyperlink>
      <w:r>
        <w:rPr>
          <w:noProof/>
        </w:rPr>
        <w:t xml:space="preserve">, </w:t>
      </w:r>
      <w:hyperlink w:anchor="_ENREF_21" w:tooltip="Bolanos, 2016 #512" w:history="1">
        <w:r w:rsidR="006646DF">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B73371">
        <w:instrText xml:space="preserve"> ADDIN EN.CITE &lt;EndNote&gt;&lt;Cite&gt;&lt;Author&gt;Klemas&lt;/Author&gt;&lt;Year&gt;2013&lt;/Year&gt;&lt;RecNum&gt;474&lt;/RecNum&gt;&lt;DisplayText&gt;(Klemas 2013a)&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B73371">
        <w:rPr>
          <w:noProof/>
        </w:rPr>
        <w:t>(</w:t>
      </w:r>
      <w:hyperlink w:anchor="_ENREF_113" w:tooltip="Klemas, 2013 #474" w:history="1">
        <w:r w:rsidR="006646DF">
          <w:rPr>
            <w:noProof/>
          </w:rPr>
          <w:t>Klemas 2013a</w:t>
        </w:r>
      </w:hyperlink>
      <w:r w:rsidR="00B73371">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238" w:tooltip="White, 2015 #476" w:history="1">
        <w:r w:rsidR="006646DF">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h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B73371">
        <w:instrText xml:space="preserve"> ADDIN EN.CITE </w:instrText>
      </w:r>
      <w:r w:rsidR="00B73371">
        <w:fldChar w:fldCharType="begin">
          <w:fldData xml:space="preserve">PEVuZE5vdGU+PENpdGU+PEF1dGhvcj5CcmlzY288L0F1dGhvcj48WWVhcj4yMDExPC9ZZWFyPjxS
ZWNOdW0+NTA1PC9SZWNOdW0+PERpc3BsYXlUZXh0PihEb2Jzb24gZXQgYWwuIDE5OTIsIEJyaXNj
byBldCBhbC4gMjAxMSwgS2xlbWFzIDIwMTNh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B73371">
        <w:instrText xml:space="preserve"> ADDIN EN.CITE.DATA </w:instrText>
      </w:r>
      <w:r w:rsidR="00B73371">
        <w:fldChar w:fldCharType="end"/>
      </w:r>
      <w:r w:rsidR="00AC14B0">
        <w:fldChar w:fldCharType="separate"/>
      </w:r>
      <w:r w:rsidR="00B73371">
        <w:rPr>
          <w:noProof/>
        </w:rPr>
        <w:t>(</w:t>
      </w:r>
      <w:hyperlink w:anchor="_ENREF_55" w:tooltip="Dobson, 1992 #513" w:history="1">
        <w:r w:rsidR="006646DF">
          <w:rPr>
            <w:noProof/>
          </w:rPr>
          <w:t>Dobson et al. 1992</w:t>
        </w:r>
      </w:hyperlink>
      <w:r w:rsidR="00B73371">
        <w:rPr>
          <w:noProof/>
        </w:rPr>
        <w:t xml:space="preserve">, </w:t>
      </w:r>
      <w:hyperlink w:anchor="_ENREF_26" w:tooltip="Brisco, 2011 #505" w:history="1">
        <w:r w:rsidR="006646DF">
          <w:rPr>
            <w:noProof/>
          </w:rPr>
          <w:t>Brisco et al. 2011</w:t>
        </w:r>
      </w:hyperlink>
      <w:r w:rsidR="00B73371">
        <w:rPr>
          <w:noProof/>
        </w:rPr>
        <w:t xml:space="preserve">, </w:t>
      </w:r>
      <w:hyperlink w:anchor="_ENREF_113" w:tooltip="Klemas, 2013 #474" w:history="1">
        <w:r w:rsidR="006646DF">
          <w:rPr>
            <w:noProof/>
          </w:rPr>
          <w:t>Klemas 2013a</w:t>
        </w:r>
      </w:hyperlink>
      <w:r w:rsidR="00B73371">
        <w:rPr>
          <w:noProof/>
        </w:rPr>
        <w:t xml:space="preserve">, </w:t>
      </w:r>
      <w:hyperlink w:anchor="_ENREF_141" w:tooltip="Mahdianpari, 2017 #514" w:history="1">
        <w:r w:rsidR="006646DF">
          <w:rPr>
            <w:noProof/>
          </w:rPr>
          <w:t>Mahdianpari et al. 2017</w:t>
        </w:r>
      </w:hyperlink>
      <w:r w:rsidR="00B73371">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w:t>
      </w:r>
      <w:r w:rsidR="00516811">
        <w:lastRenderedPageBreak/>
        <w:t xml:space="preserve">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 </w:instrText>
      </w:r>
      <w:r w:rsidR="0075367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DATA </w:instrText>
      </w:r>
      <w:r w:rsidR="00753671">
        <w:fldChar w:fldCharType="end"/>
      </w:r>
      <w:r w:rsidR="00516811">
        <w:fldChar w:fldCharType="separate"/>
      </w:r>
      <w:r w:rsidR="00753671">
        <w:rPr>
          <w:noProof/>
        </w:rPr>
        <w:t>(</w:t>
      </w:r>
      <w:hyperlink w:anchor="_ENREF_88" w:tooltip="Hess, 1990 #477" w:history="1">
        <w:r w:rsidR="006646DF">
          <w:rPr>
            <w:noProof/>
          </w:rPr>
          <w:t>Hess et al. 1990</w:t>
        </w:r>
      </w:hyperlink>
      <w:r w:rsidR="00753671">
        <w:rPr>
          <w:noProof/>
        </w:rPr>
        <w:t xml:space="preserve">, </w:t>
      </w:r>
      <w:hyperlink w:anchor="_ENREF_47" w:tooltip="Crevier, 1996 #525" w:history="1">
        <w:r w:rsidR="006646DF">
          <w:rPr>
            <w:noProof/>
          </w:rPr>
          <w:t>Crevier et al. 1996</w:t>
        </w:r>
      </w:hyperlink>
      <w:r w:rsidR="00753671">
        <w:rPr>
          <w:noProof/>
        </w:rPr>
        <w:t xml:space="preserve">, </w:t>
      </w:r>
      <w:hyperlink w:anchor="_ENREF_3" w:tooltip="Adam, 1998 #526" w:history="1">
        <w:r w:rsidR="006646DF">
          <w:rPr>
            <w:noProof/>
          </w:rPr>
          <w:t>Adam et al. 1998</w:t>
        </w:r>
      </w:hyperlink>
      <w:r w:rsidR="00753671">
        <w:rPr>
          <w:noProof/>
        </w:rPr>
        <w:t xml:space="preserve">, </w:t>
      </w:r>
      <w:hyperlink w:anchor="_ENREF_124" w:tooltip="Lang, 2008 #515" w:history="1">
        <w:r w:rsidR="006646DF">
          <w:rPr>
            <w:noProof/>
          </w:rPr>
          <w:t>Lang et al. 2008b</w:t>
        </w:r>
      </w:hyperlink>
      <w:r w:rsidR="00753671">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26" w:tooltip="Brisco, 2011 #505" w:history="1">
        <w:r w:rsidR="006646DF">
          <w:rPr>
            <w:noProof/>
          </w:rPr>
          <w:t>Brisco et al. 2011</w:t>
        </w:r>
      </w:hyperlink>
      <w:r w:rsidR="00037BB0">
        <w:rPr>
          <w:noProof/>
        </w:rPr>
        <w:t xml:space="preserve">, </w:t>
      </w:r>
      <w:hyperlink w:anchor="_ENREF_198" w:tooltip="Schmitt, 2013 #516" w:history="1">
        <w:r w:rsidR="006646DF">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3074548"/>
      <w:r>
        <w:t>Polarimetry</w:t>
      </w:r>
      <w:bookmarkEnd w:id="33"/>
    </w:p>
    <w:p w:rsidR="0087386D" w:rsidRDefault="00B67D9F" w:rsidP="005A761F">
      <w:r>
        <w:t>The high utility of SAR data for water detection is in part</w:t>
      </w:r>
      <w:r w:rsidR="00195E7D">
        <w:t xml:space="preserve"> due</w:t>
      </w:r>
      <w:r>
        <w:t xml:space="preserve"> to its ability to </w:t>
      </w:r>
      <w:proofErr w:type="spellStart"/>
      <w:r w:rsidR="00195E7D">
        <w:t>polarimetrically</w:t>
      </w:r>
      <w:proofErr w:type="spellEnd"/>
      <w:r w:rsidR="00195E7D">
        <w:t xml:space="preserve"> discriminate signal information, where the definition of polarization follows the strict physics definition (i.e. restricting 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772F3F">
        <w:t xml:space="preserve"> </w:t>
      </w:r>
      <w:r w:rsidR="00772F3F">
        <w:fldChar w:fldCharType="begin"/>
      </w:r>
      <w:r w:rsidR="00DD5D76">
        <w:instrText xml:space="preserve"> ADDIN EN.CITE &lt;EndNote&gt;&lt;Cite&gt;&lt;Author&gt;Boerner&lt;/Author&gt;&lt;Year&gt;1998&lt;/Year&gt;&lt;RecNum&gt;595&lt;/RecNum&gt;&lt;DisplayText&gt;(Boerner et al. 1998)&lt;/DisplayText&gt;&lt;record&gt;&lt;rec-number&gt;595&lt;/rec-number&gt;&lt;foreign-keys&gt;&lt;key app="EN" db-id="25teddewsvepe9e5faxptreqrptrz95ftz5d" timestamp="1505754187"&gt;595&lt;/key&gt;&lt;/foreign-keys&gt;&lt;ref-type name="Book Section"&gt;5&lt;/ref-type&gt;&lt;contributors&gt;&lt;authors&gt;&lt;author&gt;Boerner, W-M.&lt;/author&gt;&lt;author&gt;Mott, H.&lt;/author&gt;&lt;author&gt;Luneburg, E.&lt;/author&gt;&lt;author&gt;Livingstone, C.&lt;/author&gt;&lt;author&gt;Brisco, B.&lt;/author&gt;&lt;author&gt;Brown, R. J.&lt;/author&gt;&lt;author&gt;Patterson, J. S.&lt;/author&gt;&lt;/authors&gt;&lt;secondary-authors&gt;&lt;author&gt;Henderson, F. M.&lt;/author&gt;&lt;author&gt;Lewis, A. J.&lt;/author&gt;&lt;/secondary-authors&gt;&lt;/contributors&gt;&lt;titles&gt;&lt;title&gt;Polarimetry in Radar Remote Sensing: Basic and Applied Concepts&lt;/title&gt;&lt;secondary-title&gt;Principles and Applications of Imaging Radar, Manual of Remote Sensing, Third Edition, Volume 2&lt;/secondary-title&gt;&lt;/titles&gt;&lt;pages&gt;271-356&lt;/pages&gt;&lt;section&gt;5&lt;/section&gt;&lt;dates&gt;&lt;year&gt;1998&lt;/year&gt;&lt;/dates&gt;&lt;pub-location&gt;Toronto, Ontario, Canada&lt;/pub-location&gt;&lt;publisher&gt;John Wiley &amp;amp; Sons, Inc.&lt;/publisher&gt;&lt;urls&gt;&lt;/urls&gt;&lt;/record&gt;&lt;/Cite&gt;&lt;/EndNote&gt;</w:instrText>
      </w:r>
      <w:r w:rsidR="00772F3F">
        <w:fldChar w:fldCharType="separate"/>
      </w:r>
      <w:r w:rsidR="00772F3F">
        <w:rPr>
          <w:noProof/>
        </w:rPr>
        <w:t>(</w:t>
      </w:r>
      <w:hyperlink w:anchor="_ENREF_20" w:tooltip="Boerner, 1998 #595" w:history="1">
        <w:r w:rsidR="006646DF">
          <w:rPr>
            <w:noProof/>
          </w:rPr>
          <w:t>Boerner et al. 1998</w:t>
        </w:r>
      </w:hyperlink>
      <w:r w:rsidR="00772F3F">
        <w:rPr>
          <w:noProof/>
        </w:rPr>
        <w:t>)</w:t>
      </w:r>
      <w:r w:rsidR="00772F3F">
        <w:fldChar w:fldCharType="end"/>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238" w:tooltip="White, 2015 #476" w:history="1">
        <w:r w:rsidR="006646DF">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 xml:space="preserve">Some SAR systems are capable of recording these polarizations and the associated phase difference between channels and magnitudes, however, such capabilities are limited to quadrature (four) polarized (i.e. </w:t>
      </w:r>
      <w:proofErr w:type="spellStart"/>
      <w:r>
        <w:t>polarimetric</w:t>
      </w:r>
      <w:proofErr w:type="spellEnd"/>
      <w:r>
        <w:t>)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71" w:tooltip="Oberstadler, 1997 #529" w:history="1">
        <w:r w:rsidR="006646DF">
          <w:rPr>
            <w:noProof/>
          </w:rPr>
          <w:t>Oberstadler et al. 1997</w:t>
        </w:r>
      </w:hyperlink>
      <w:r w:rsidR="002E468D">
        <w:rPr>
          <w:noProof/>
        </w:rPr>
        <w:t xml:space="preserve">, </w:t>
      </w:r>
      <w:hyperlink w:anchor="_ENREF_96" w:tooltip="Horritt, 2001 #528" w:history="1">
        <w:r w:rsidR="006646DF">
          <w:rPr>
            <w:noProof/>
          </w:rPr>
          <w:t>Horritt et al. 2001</w:t>
        </w:r>
      </w:hyperlink>
      <w:r w:rsidR="002E468D">
        <w:rPr>
          <w:noProof/>
        </w:rPr>
        <w:t xml:space="preserve">, </w:t>
      </w:r>
      <w:hyperlink w:anchor="_ENREF_218" w:tooltip="Townsend, 2001 #530" w:history="1">
        <w:r w:rsidR="006646DF">
          <w:rPr>
            <w:noProof/>
          </w:rPr>
          <w:t>Townsend 2001</w:t>
        </w:r>
      </w:hyperlink>
      <w:r w:rsidR="002E468D">
        <w:rPr>
          <w:noProof/>
        </w:rPr>
        <w:t xml:space="preserve">, </w:t>
      </w:r>
      <w:hyperlink w:anchor="_ENREF_220" w:tooltip="Töyrä, 2001 #524" w:history="1">
        <w:r w:rsidR="006646DF">
          <w:rPr>
            <w:noProof/>
          </w:rPr>
          <w:t>Töyrä et al. 2001</w:t>
        </w:r>
      </w:hyperlink>
      <w:r w:rsidR="002E468D">
        <w:rPr>
          <w:noProof/>
        </w:rPr>
        <w:t xml:space="preserve">, </w:t>
      </w:r>
      <w:hyperlink w:anchor="_ENREF_107" w:tooltip="Karvonen, 2005 #531" w:history="1">
        <w:r w:rsidR="006646DF">
          <w:rPr>
            <w:noProof/>
          </w:rPr>
          <w:t>Karvonen et al. 2005</w:t>
        </w:r>
      </w:hyperlink>
      <w:r w:rsidR="002E468D">
        <w:rPr>
          <w:noProof/>
        </w:rPr>
        <w:t xml:space="preserve">, </w:t>
      </w:r>
      <w:hyperlink w:anchor="_ENREF_129" w:tooltip="Li, 2005 #435" w:history="1">
        <w:r w:rsidR="006646DF">
          <w:rPr>
            <w:noProof/>
          </w:rPr>
          <w:t>Li et al. 2005</w:t>
        </w:r>
      </w:hyperlink>
      <w:r w:rsidR="002E468D">
        <w:rPr>
          <w:noProof/>
        </w:rPr>
        <w:t xml:space="preserve">, </w:t>
      </w:r>
      <w:hyperlink w:anchor="_ENREF_118" w:tooltip="Kuang, 2011 #532" w:history="1">
        <w:r w:rsidR="006646DF">
          <w:rPr>
            <w:noProof/>
          </w:rPr>
          <w:t>Kuang et al. 2011</w:t>
        </w:r>
      </w:hyperlink>
      <w:r w:rsidR="002E468D">
        <w:rPr>
          <w:noProof/>
        </w:rPr>
        <w:t xml:space="preserve">, </w:t>
      </w:r>
      <w:hyperlink w:anchor="_ENREF_238" w:tooltip="White, 2015 #476" w:history="1">
        <w:r w:rsidR="006646DF">
          <w:rPr>
            <w:noProof/>
          </w:rPr>
          <w:t>White et al. 2015</w:t>
        </w:r>
      </w:hyperlink>
      <w:r w:rsidR="002E468D">
        <w:rPr>
          <w:noProof/>
        </w:rPr>
        <w:t xml:space="preserve">, </w:t>
      </w:r>
      <w:hyperlink w:anchor="_ENREF_244" w:tooltip="Wilusz, 2017 #538" w:history="1">
        <w:r w:rsidR="006646DF">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217" w:tooltip="Touzi, 2007 #506" w:history="1">
        <w:r w:rsidR="006646DF">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220" w:tooltip="Töyrä, 2001 #524" w:history="1">
        <w:r w:rsidR="006646DF">
          <w:rPr>
            <w:noProof/>
          </w:rPr>
          <w:t>Töyrä et al. 2001</w:t>
        </w:r>
      </w:hyperlink>
      <w:r w:rsidR="00BF0155">
        <w:rPr>
          <w:noProof/>
        </w:rPr>
        <w:t xml:space="preserve">, </w:t>
      </w:r>
      <w:hyperlink w:anchor="_ENREF_129" w:tooltip="Li, 2005 #435" w:history="1">
        <w:r w:rsidR="006646DF">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225" w:tooltip="Ustin, 1991 #540" w:history="1">
        <w:r w:rsidR="006646DF">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239" w:tooltip="White, 2014 #534" w:history="1">
        <w:r w:rsidR="006646DF">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w:t>
      </w:r>
      <w:r w:rsidR="00555CF2">
        <w:lastRenderedPageBreak/>
        <w:t xml:space="preserve">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87" w:tooltip="Hess, 1995 #517" w:history="1">
        <w:r w:rsidR="006646DF">
          <w:rPr>
            <w:noProof/>
          </w:rPr>
          <w:t>Hess et al. 1995</w:t>
        </w:r>
      </w:hyperlink>
      <w:r w:rsidR="00F6484C">
        <w:rPr>
          <w:noProof/>
        </w:rPr>
        <w:t xml:space="preserve">, </w:t>
      </w:r>
      <w:hyperlink w:anchor="_ENREF_22" w:tooltip="Bourgeau-Chavez, 2001 #537" w:history="1">
        <w:r w:rsidR="006646DF">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97" w:tooltip="Scheuchl, 2004 #535" w:history="1">
        <w:r w:rsidR="006646DF">
          <w:rPr>
            <w:noProof/>
          </w:rPr>
          <w:t>Scheuchl et al. 2004</w:t>
        </w:r>
      </w:hyperlink>
      <w:r w:rsidR="00F6484C">
        <w:rPr>
          <w:noProof/>
        </w:rPr>
        <w:t xml:space="preserve">, </w:t>
      </w:r>
      <w:hyperlink w:anchor="_ENREF_226" w:tooltip="Vachon, 2011 #536" w:history="1">
        <w:r w:rsidR="006646DF">
          <w:rPr>
            <w:noProof/>
          </w:rPr>
          <w:t>Vachon et al. 2011</w:t>
        </w:r>
      </w:hyperlink>
      <w:r w:rsidR="00F6484C">
        <w:rPr>
          <w:noProof/>
        </w:rPr>
        <w:t xml:space="preserve">, </w:t>
      </w:r>
      <w:hyperlink w:anchor="_ENREF_239" w:tooltip="White, 2014 #534" w:history="1">
        <w:r w:rsidR="006646DF">
          <w:rPr>
            <w:noProof/>
          </w:rPr>
          <w:t>White et al. 2014</w:t>
        </w:r>
      </w:hyperlink>
      <w:r w:rsidR="00F6484C">
        <w:rPr>
          <w:noProof/>
        </w:rPr>
        <w:t>)</w:t>
      </w:r>
      <w:r w:rsidR="00555CF2">
        <w:fldChar w:fldCharType="end"/>
      </w:r>
      <w:r w:rsidR="00555CF2">
        <w:t>.</w:t>
      </w:r>
    </w:p>
    <w:p w:rsidR="002638DF" w:rsidRDefault="00555CF2" w:rsidP="005A761F">
      <w:r>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238" w:tooltip="White, 2015 #476" w:history="1">
        <w:r w:rsidR="006646DF">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180" w:tooltip="Pope, 1997 #542" w:history="1">
        <w:r w:rsidR="006646DF">
          <w:rPr>
            <w:noProof/>
          </w:rPr>
          <w:t>Pope et al. 1997</w:t>
        </w:r>
      </w:hyperlink>
      <w:r w:rsidR="00860D4D">
        <w:rPr>
          <w:noProof/>
        </w:rPr>
        <w:t xml:space="preserve">, </w:t>
      </w:r>
      <w:hyperlink w:anchor="_ENREF_219" w:tooltip="Townsend, 2002 #543" w:history="1">
        <w:r w:rsidR="006646DF">
          <w:rPr>
            <w:noProof/>
          </w:rPr>
          <w:t>Townsend 2002</w:t>
        </w:r>
      </w:hyperlink>
      <w:r w:rsidR="00860D4D">
        <w:rPr>
          <w:noProof/>
        </w:rPr>
        <w:t xml:space="preserve">, </w:t>
      </w:r>
      <w:hyperlink w:anchor="_ENREF_216" w:tooltip="Touzi, 2004 #544" w:history="1">
        <w:r w:rsidR="006646DF">
          <w:rPr>
            <w:noProof/>
          </w:rPr>
          <w:t>Touzi et al. 2004</w:t>
        </w:r>
      </w:hyperlink>
      <w:r w:rsidR="00860D4D">
        <w:rPr>
          <w:noProof/>
        </w:rPr>
        <w:t xml:space="preserve">, </w:t>
      </w:r>
      <w:hyperlink w:anchor="_ENREF_26" w:tooltip="Brisco, 2011 #505" w:history="1">
        <w:r w:rsidR="006646DF">
          <w:rPr>
            <w:noProof/>
          </w:rPr>
          <w:t>Brisco et al. 2011</w:t>
        </w:r>
      </w:hyperlink>
      <w:r w:rsidR="00860D4D">
        <w:rPr>
          <w:noProof/>
        </w:rPr>
        <w:t xml:space="preserve">, </w:t>
      </w:r>
      <w:hyperlink w:anchor="_ENREF_131" w:tooltip="Lopez-Sanchez, 2011 #539" w:history="1">
        <w:r w:rsidR="006646DF">
          <w:rPr>
            <w:noProof/>
          </w:rPr>
          <w:t>Lopez-Sanchez et al. 2011</w:t>
        </w:r>
      </w:hyperlink>
      <w:r w:rsidR="00860D4D">
        <w:rPr>
          <w:noProof/>
        </w:rPr>
        <w:t xml:space="preserve">, </w:t>
      </w:r>
      <w:hyperlink w:anchor="_ENREF_91" w:tooltip="Hong, 2015 #545" w:history="1">
        <w:r w:rsidR="006646DF">
          <w:rPr>
            <w:noProof/>
          </w:rPr>
          <w:t>Hong et al. 2015</w:t>
        </w:r>
      </w:hyperlink>
      <w:r w:rsidR="00860D4D">
        <w:rPr>
          <w:noProof/>
        </w:rPr>
        <w:t xml:space="preserve">, </w:t>
      </w:r>
      <w:hyperlink w:anchor="_ENREF_8" w:tooltip="Amani, 2017 #548" w:history="1">
        <w:r w:rsidR="006646DF">
          <w:rPr>
            <w:noProof/>
          </w:rPr>
          <w:t>Amani et al. 2017</w:t>
        </w:r>
      </w:hyperlink>
      <w:r w:rsidR="00860D4D">
        <w:rPr>
          <w:noProof/>
        </w:rPr>
        <w:t xml:space="preserve">, </w:t>
      </w:r>
      <w:hyperlink w:anchor="_ENREF_30" w:tooltip="Buono, 2017 #549" w:history="1">
        <w:r w:rsidR="006646DF">
          <w:rPr>
            <w:noProof/>
          </w:rPr>
          <w:t>Buono et al. 2017</w:t>
        </w:r>
      </w:hyperlink>
      <w:r w:rsidR="00860D4D">
        <w:rPr>
          <w:noProof/>
        </w:rPr>
        <w:t xml:space="preserve">, </w:t>
      </w:r>
      <w:hyperlink w:anchor="_ENREF_140" w:tooltip="Mahdavi, 2017 #546" w:history="1">
        <w:r w:rsidR="006646DF">
          <w:rPr>
            <w:noProof/>
          </w:rPr>
          <w:t>Mahdavi et al. 2017</w:t>
        </w:r>
      </w:hyperlink>
      <w:r w:rsidR="00860D4D">
        <w:rPr>
          <w:noProof/>
        </w:rPr>
        <w:t xml:space="preserve">, </w:t>
      </w:r>
      <w:hyperlink w:anchor="_ENREF_144" w:tooltip="Manavalan, 2017 #521" w:history="1">
        <w:r w:rsidR="006646DF">
          <w:rPr>
            <w:noProof/>
          </w:rPr>
          <w:t>Manavalan et al. 2017</w:t>
        </w:r>
      </w:hyperlink>
      <w:r w:rsidR="00860D4D">
        <w:rPr>
          <w:noProof/>
        </w:rPr>
        <w:t xml:space="preserve">, </w:t>
      </w:r>
      <w:hyperlink w:anchor="_ENREF_154" w:tooltip="Merchant, 2017 #470" w:history="1">
        <w:r w:rsidR="006646DF">
          <w:rPr>
            <w:noProof/>
          </w:rPr>
          <w:t>Merchant et al. 2017</w:t>
        </w:r>
      </w:hyperlink>
      <w:r w:rsidR="00860D4D">
        <w:rPr>
          <w:noProof/>
        </w:rPr>
        <w:t xml:space="preserve">, </w:t>
      </w:r>
      <w:hyperlink w:anchor="_ENREF_179" w:tooltip="Pham-Duc, 2017 #547" w:history="1">
        <w:r w:rsidR="006646DF">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67" w:tooltip="Gallant, 2015 #439" w:history="1">
        <w:r w:rsidR="006646DF">
          <w:rPr>
            <w:noProof/>
          </w:rPr>
          <w:t>Gallant 2015</w:t>
        </w:r>
      </w:hyperlink>
      <w:r w:rsidR="00860D4D">
        <w:rPr>
          <w:noProof/>
        </w:rPr>
        <w:t xml:space="preserve">, </w:t>
      </w:r>
      <w:hyperlink w:anchor="_ENREF_238" w:tooltip="White, 2015 #476" w:history="1">
        <w:r w:rsidR="006646DF">
          <w:rPr>
            <w:noProof/>
          </w:rPr>
          <w:t>White et al. 2015</w:t>
        </w:r>
      </w:hyperlink>
      <w:r w:rsidR="00860D4D">
        <w:rPr>
          <w:noProof/>
        </w:rPr>
        <w:t xml:space="preserve">, </w:t>
      </w:r>
      <w:hyperlink w:anchor="_ENREF_81" w:tooltip="Guo, 2017 #550" w:history="1">
        <w:r w:rsidR="006646DF">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73" w:tooltip="Ouchi, 2013 #522" w:history="1">
        <w:r w:rsidR="006646DF">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3074549"/>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216" w:tooltip="Touzi, 2004 #544" w:history="1">
        <w:r w:rsidR="006646DF">
          <w:rPr>
            <w:noProof/>
          </w:rPr>
          <w:t>Touzi et al. 2004</w:t>
        </w:r>
      </w:hyperlink>
      <w:r w:rsidR="005653FA">
        <w:rPr>
          <w:noProof/>
        </w:rPr>
        <w:t xml:space="preserve">, </w:t>
      </w:r>
      <w:hyperlink w:anchor="_ENREF_29" w:tooltip="Brisco, 2008 #551" w:history="1">
        <w:r w:rsidR="006646DF">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216" w:tooltip="Touzi, 2004 #544" w:history="1">
        <w:r w:rsidR="006646DF">
          <w:rPr>
            <w:noProof/>
          </w:rPr>
          <w:t>Touzi et al. 2004</w:t>
        </w:r>
      </w:hyperlink>
      <w:r>
        <w:rPr>
          <w:noProof/>
        </w:rPr>
        <w:t xml:space="preserve">, </w:t>
      </w:r>
      <w:hyperlink w:anchor="_ENREF_26" w:tooltip="Brisco, 2011 #505" w:history="1">
        <w:r w:rsidR="006646DF">
          <w:rPr>
            <w:noProof/>
          </w:rPr>
          <w:t>Brisco et al. 2011</w:t>
        </w:r>
      </w:hyperlink>
      <w:r>
        <w:rPr>
          <w:noProof/>
        </w:rPr>
        <w:t xml:space="preserve">, </w:t>
      </w:r>
      <w:hyperlink w:anchor="_ENREF_238" w:tooltip="White, 2015 #476" w:history="1">
        <w:r w:rsidR="006646DF">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w:t>
      </w:r>
      <w:proofErr w:type="spellStart"/>
      <w:r w:rsidR="00BB17A2">
        <w:t>polarimetric</w:t>
      </w:r>
      <w:proofErr w:type="spellEnd"/>
      <w:r w:rsidR="00BB17A2">
        <w:t xml:space="preserve">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40" w:tooltip="Cloude, 1996 #553" w:history="1">
        <w:r w:rsidR="006646DF">
          <w:rPr>
            <w:noProof/>
          </w:rPr>
          <w:t>Cloude et al. 1996</w:t>
        </w:r>
      </w:hyperlink>
      <w:r w:rsidR="004B7EDF">
        <w:rPr>
          <w:noProof/>
        </w:rPr>
        <w:t xml:space="preserve">, </w:t>
      </w:r>
      <w:hyperlink w:anchor="_ENREF_82" w:tooltip="Hajnsek, 2003 #552" w:history="1">
        <w:r w:rsidR="006646DF">
          <w:rPr>
            <w:noProof/>
          </w:rPr>
          <w:t>Hajnsek et al. 2003</w:t>
        </w:r>
      </w:hyperlink>
      <w:r w:rsidR="004B7EDF">
        <w:rPr>
          <w:noProof/>
        </w:rPr>
        <w:t xml:space="preserve">, </w:t>
      </w:r>
      <w:hyperlink w:anchor="_ENREF_216" w:tooltip="Touzi, 2004 #544" w:history="1">
        <w:r w:rsidR="006646DF">
          <w:rPr>
            <w:noProof/>
          </w:rPr>
          <w:t>Touzi et al. 2004</w:t>
        </w:r>
      </w:hyperlink>
      <w:r w:rsidR="004B7EDF">
        <w:rPr>
          <w:noProof/>
        </w:rPr>
        <w:t xml:space="preserve">, </w:t>
      </w:r>
      <w:hyperlink w:anchor="_ENREF_154" w:tooltip="Merchant, 2017 #470" w:history="1">
        <w:r w:rsidR="006646DF">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w:t>
      </w:r>
      <w:proofErr w:type="spellStart"/>
      <w:r w:rsidR="00090074">
        <w:t>Cloude-Pottier</w:t>
      </w:r>
      <w:proofErr w:type="spellEnd"/>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41" w:tooltip="Cloude, 1997 #555" w:history="1">
        <w:r w:rsidR="006646DF">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63" w:tooltip="Freeman, 1998 #556" w:history="1">
        <w:r w:rsidR="006646DF">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40" w:tooltip="Cloude, 1996 #553" w:history="1">
        <w:r w:rsidR="006646DF">
          <w:rPr>
            <w:noProof/>
          </w:rPr>
          <w:t>Cloude et al. 1996</w:t>
        </w:r>
      </w:hyperlink>
      <w:r w:rsidR="004B7EDF">
        <w:rPr>
          <w:noProof/>
        </w:rPr>
        <w:t>)</w:t>
      </w:r>
      <w:r w:rsidR="004B7EDF">
        <w:fldChar w:fldCharType="end"/>
      </w:r>
      <w:r w:rsidR="00090074">
        <w:t xml:space="preserve">, the Van </w:t>
      </w:r>
      <w:proofErr w:type="spellStart"/>
      <w:r w:rsidR="00090074">
        <w:t>Zyl</w:t>
      </w:r>
      <w:proofErr w:type="spellEnd"/>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229" w:tooltip="van Zyl, 1989 #554" w:history="1">
        <w:r w:rsidR="006646DF">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251" w:tooltip="Yamaguchi, 2005 #557" w:history="1">
        <w:r w:rsidR="006646DF">
          <w:rPr>
            <w:noProof/>
          </w:rPr>
          <w:t>Yamaguchi et al. 2005</w:t>
        </w:r>
      </w:hyperlink>
      <w:r w:rsidR="007B1530">
        <w:rPr>
          <w:noProof/>
        </w:rPr>
        <w:t xml:space="preserve">, </w:t>
      </w:r>
      <w:hyperlink w:anchor="_ENREF_252" w:tooltip="Yamaguchi, 2011 #559" w:history="1">
        <w:r w:rsidR="006646DF">
          <w:rPr>
            <w:noProof/>
          </w:rPr>
          <w:t>Yamaguchi et al. 2011</w:t>
        </w:r>
      </w:hyperlink>
      <w:r w:rsidR="007B1530">
        <w:rPr>
          <w:noProof/>
        </w:rPr>
        <w:t>)</w:t>
      </w:r>
      <w:r w:rsidR="004B7EDF">
        <w:fldChar w:fldCharType="end"/>
      </w:r>
      <w:r w:rsidR="00090074">
        <w:t xml:space="preserve">, the </w:t>
      </w:r>
      <w:proofErr w:type="spellStart"/>
      <w:r w:rsidR="00090074">
        <w:t>Touzi</w:t>
      </w:r>
      <w:proofErr w:type="spellEnd"/>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217" w:tooltip="Touzi, 2007 #506" w:history="1">
        <w:r w:rsidR="006646DF">
          <w:rPr>
            <w:noProof/>
          </w:rPr>
          <w:t>Touzi et al. 2007</w:t>
        </w:r>
      </w:hyperlink>
      <w:r w:rsidR="004B7EDF">
        <w:rPr>
          <w:noProof/>
        </w:rPr>
        <w:t>)</w:t>
      </w:r>
      <w:r w:rsidR="004B7EDF">
        <w:fldChar w:fldCharType="end"/>
      </w:r>
      <w:r w:rsidR="007B1530">
        <w:t xml:space="preserve">, and the </w:t>
      </w:r>
      <w:r w:rsidR="00483789">
        <w:t xml:space="preserve">Hong and </w:t>
      </w:r>
      <w:proofErr w:type="spellStart"/>
      <w:r w:rsidR="00483789" w:rsidRPr="00483789">
        <w:t>Wdowinski</w:t>
      </w:r>
      <w:proofErr w:type="spellEnd"/>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91" w:tooltip="Hong, 2015 #545" w:history="1">
        <w:r w:rsidR="006646DF">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62" w:tooltip="Franklin, 2017 #561" w:history="1">
        <w:r w:rsidR="006646DF">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28" w:tooltip="Brisco, 2013 #558" w:history="1">
        <w:r w:rsidR="006646DF">
          <w:rPr>
            <w:noProof/>
          </w:rPr>
          <w:t>Brisco et al. 2013</w:t>
        </w:r>
      </w:hyperlink>
      <w:r w:rsidR="00681FB5">
        <w:rPr>
          <w:noProof/>
        </w:rPr>
        <w:t xml:space="preserve">, </w:t>
      </w:r>
      <w:hyperlink w:anchor="_ENREF_154" w:tooltip="Merchant, 2017 #470" w:history="1">
        <w:r w:rsidR="006646DF">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26" w:tooltip="Brisco, 2011 #505" w:history="1">
        <w:r w:rsidR="006646DF">
          <w:rPr>
            <w:noProof/>
          </w:rPr>
          <w:t>Brisco et al. 2011</w:t>
        </w:r>
      </w:hyperlink>
      <w:r w:rsidR="006B2917">
        <w:rPr>
          <w:noProof/>
        </w:rPr>
        <w:t xml:space="preserve">, </w:t>
      </w:r>
      <w:hyperlink w:anchor="_ENREF_68" w:tooltip="Gallant, 2014 #560" w:history="1">
        <w:r w:rsidR="006646DF">
          <w:rPr>
            <w:noProof/>
          </w:rPr>
          <w:t>Gallant et al. 2014</w:t>
        </w:r>
      </w:hyperlink>
      <w:r w:rsidR="006B2917">
        <w:rPr>
          <w:noProof/>
        </w:rPr>
        <w:t>)</w:t>
      </w:r>
      <w:r w:rsidR="008D3521">
        <w:fldChar w:fldCharType="end"/>
      </w:r>
      <w:r w:rsidR="008D3521">
        <w:t>.</w:t>
      </w:r>
      <w:r w:rsidR="00483789">
        <w:t xml:space="preserve"> The </w:t>
      </w:r>
      <w:proofErr w:type="spellStart"/>
      <w:r w:rsidR="00483789">
        <w:t>Cloude-Pottier</w:t>
      </w:r>
      <w:proofErr w:type="spellEnd"/>
      <w:r w:rsidR="00483789">
        <w:t xml:space="preserve">, Yamaguchi, and Hong and </w:t>
      </w:r>
      <w:proofErr w:type="spellStart"/>
      <w:r w:rsidR="00483789">
        <w:t>Wdowinski</w:t>
      </w:r>
      <w:proofErr w:type="spellEnd"/>
      <w:r w:rsidR="00483789">
        <w:t xml:space="preserve">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26" w:tooltip="Brisco, 2011 #505" w:history="1">
        <w:r w:rsidR="006646DF">
          <w:rPr>
            <w:noProof/>
          </w:rPr>
          <w:t>Brisco et al. 2011</w:t>
        </w:r>
      </w:hyperlink>
      <w:r w:rsidR="00483789">
        <w:rPr>
          <w:noProof/>
        </w:rPr>
        <w:t xml:space="preserve">, </w:t>
      </w:r>
      <w:hyperlink w:anchor="_ENREF_91" w:tooltip="Hong, 2015 #545" w:history="1">
        <w:r w:rsidR="006646DF">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38" w:tooltip="Clewley, 2015 #562" w:history="1">
        <w:r w:rsidR="006646DF">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26" w:tooltip="Brisco, 2011 #505" w:history="1">
        <w:r w:rsidR="006646DF">
          <w:rPr>
            <w:noProof/>
          </w:rPr>
          <w:t>Brisco et al. 2011</w:t>
        </w:r>
      </w:hyperlink>
      <w:r w:rsidR="00A10264">
        <w:rPr>
          <w:noProof/>
        </w:rPr>
        <w:t xml:space="preserve">, </w:t>
      </w:r>
      <w:hyperlink w:anchor="_ENREF_68" w:tooltip="Gallant, 2014 #560" w:history="1">
        <w:r w:rsidR="006646DF">
          <w:rPr>
            <w:noProof/>
          </w:rPr>
          <w:t>Gallant et al. 2014</w:t>
        </w:r>
      </w:hyperlink>
      <w:r w:rsidR="00A10264">
        <w:rPr>
          <w:noProof/>
        </w:rPr>
        <w:t xml:space="preserve">, </w:t>
      </w:r>
      <w:hyperlink w:anchor="_ENREF_154" w:tooltip="Merchant, 2017 #470" w:history="1">
        <w:r w:rsidR="006646DF">
          <w:rPr>
            <w:noProof/>
          </w:rPr>
          <w:t>Merchant et al. 2017</w:t>
        </w:r>
      </w:hyperlink>
      <w:r w:rsidR="00A10264">
        <w:rPr>
          <w:noProof/>
        </w:rPr>
        <w:t>)</w:t>
      </w:r>
      <w:r w:rsidR="00A10264">
        <w:fldChar w:fldCharType="end"/>
      </w:r>
      <w:r w:rsidR="00A10264">
        <w:t>.</w:t>
      </w:r>
    </w:p>
    <w:p w:rsidR="00101360" w:rsidRDefault="004944A7" w:rsidP="004944A7">
      <w:pPr>
        <w:pStyle w:val="Heading3"/>
      </w:pPr>
      <w:bookmarkStart w:id="35" w:name="_Toc493074550"/>
      <w:r>
        <w:lastRenderedPageBreak/>
        <w:t>Interferometry</w:t>
      </w:r>
      <w:bookmarkEnd w:id="35"/>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39" w:tooltip="Cloude, 1998 #569" w:history="1">
        <w:r w:rsidR="006646DF">
          <w:rPr>
            <w:noProof/>
          </w:rPr>
          <w:t>Cloude et al. 1998</w:t>
        </w:r>
      </w:hyperlink>
      <w:r w:rsidR="00683BB9">
        <w:rPr>
          <w:noProof/>
        </w:rPr>
        <w:t>)</w:t>
      </w:r>
      <w:r w:rsidR="00683BB9">
        <w:fldChar w:fldCharType="end"/>
      </w:r>
      <w:r w:rsidR="0043691A">
        <w:t xml:space="preserve">, where the resulting interferogram allows the 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139" w:tooltip="Madsen, 1998 #567" w:history="1">
        <w:r w:rsidR="006646DF">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139" w:tooltip="Madsen, 1998 #567" w:history="1">
        <w:r w:rsidR="006646DF">
          <w:fldChar w:fldCharType="begin"/>
        </w:r>
        <w:r w:rsidR="006646DF">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6646DF">
          <w:fldChar w:fldCharType="separate"/>
        </w:r>
        <w:r w:rsidR="006646DF">
          <w:rPr>
            <w:noProof/>
          </w:rPr>
          <w:t>Madsen et al. (1998)</w:t>
        </w:r>
        <w:r w:rsidR="006646DF">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64" w:tooltip="Moreira, 2004 #572" w:history="1">
        <w:r w:rsidR="006646DF">
          <w:rPr>
            <w:noProof/>
          </w:rPr>
          <w:t>Moreira et al. 2004</w:t>
        </w:r>
      </w:hyperlink>
      <w:r w:rsidR="00C858CD">
        <w:rPr>
          <w:noProof/>
        </w:rPr>
        <w:t xml:space="preserve">, </w:t>
      </w:r>
      <w:hyperlink w:anchor="_ENREF_117" w:tooltip="Krieger, 2007 #570" w:history="1">
        <w:r w:rsidR="006646DF">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235" w:tooltip="Wdowinski, 2008 #584" w:history="1">
        <w:r w:rsidR="006646DF">
          <w:rPr>
            <w:noProof/>
          </w:rPr>
          <w:t>Wdowinski et al. 2008a</w:t>
        </w:r>
      </w:hyperlink>
      <w:r w:rsidR="00670AFE">
        <w:rPr>
          <w:noProof/>
        </w:rPr>
        <w:t xml:space="preserve">, </w:t>
      </w:r>
      <w:hyperlink w:anchor="_ENREF_93" w:tooltip="Hong, 2010 #473" w:history="1">
        <w:r w:rsidR="006646DF">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7" w:tooltip="Alsdorf, 2001 #577" w:history="1">
        <w:r w:rsidR="006646DF">
          <w:rPr>
            <w:noProof/>
          </w:rPr>
          <w:t>Alsdorf et al. 2001</w:t>
        </w:r>
      </w:hyperlink>
      <w:r w:rsidR="00670AFE">
        <w:rPr>
          <w:noProof/>
        </w:rPr>
        <w:t xml:space="preserve">, </w:t>
      </w:r>
      <w:hyperlink w:anchor="_ENREF_72" w:tooltip="Gondwe, 2010 #580" w:history="1">
        <w:r w:rsidR="006646DF">
          <w:rPr>
            <w:noProof/>
          </w:rPr>
          <w:t>Gondwe et al. 2010</w:t>
        </w:r>
      </w:hyperlink>
      <w:r w:rsidR="00670AFE">
        <w:rPr>
          <w:noProof/>
        </w:rPr>
        <w:t xml:space="preserve">, </w:t>
      </w:r>
      <w:hyperlink w:anchor="_ENREF_92" w:tooltip="Hong, 2010 #575" w:history="1">
        <w:r w:rsidR="006646DF">
          <w:rPr>
            <w:noProof/>
          </w:rPr>
          <w:t>Hong et al. 2010a</w:t>
        </w:r>
      </w:hyperlink>
      <w:r w:rsidR="00670AFE">
        <w:rPr>
          <w:noProof/>
        </w:rPr>
        <w:t xml:space="preserve">, </w:t>
      </w:r>
      <w:hyperlink w:anchor="_ENREF_25" w:tooltip="Brisco, 2017 #579" w:history="1">
        <w:r w:rsidR="006646DF">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 </w:instrText>
      </w:r>
      <w:r w:rsidR="00D90CFC">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DATA </w:instrText>
      </w:r>
      <w:r w:rsidR="00D90CFC">
        <w:fldChar w:fldCharType="end"/>
      </w:r>
      <w:r w:rsidR="00670AFE">
        <w:fldChar w:fldCharType="separate"/>
      </w:r>
      <w:r w:rsidR="00D90CFC">
        <w:rPr>
          <w:noProof/>
        </w:rPr>
        <w:t>(</w:t>
      </w:r>
      <w:hyperlink w:anchor="_ENREF_236" w:tooltip="Wdowinski, 2008 #472" w:history="1">
        <w:r w:rsidR="006646DF">
          <w:rPr>
            <w:noProof/>
          </w:rPr>
          <w:t>Wdowinski et al. 2008b</w:t>
        </w:r>
      </w:hyperlink>
      <w:r w:rsidR="00D90CFC">
        <w:rPr>
          <w:noProof/>
        </w:rPr>
        <w:t xml:space="preserve">, </w:t>
      </w:r>
      <w:hyperlink w:anchor="_ENREF_37" w:tooltip="Chul Jung, 2010 #581" w:history="1">
        <w:r w:rsidR="006646DF">
          <w:rPr>
            <w:noProof/>
          </w:rPr>
          <w:t>Chul Jung et al. 2010</w:t>
        </w:r>
      </w:hyperlink>
      <w:r w:rsidR="00D90CFC">
        <w:rPr>
          <w:noProof/>
        </w:rPr>
        <w:t xml:space="preserve">, </w:t>
      </w:r>
      <w:hyperlink w:anchor="_ENREF_184" w:tooltip="Rebelo, 2010 #591" w:history="1">
        <w:r w:rsidR="006646DF">
          <w:rPr>
            <w:noProof/>
          </w:rPr>
          <w:t>Rebelo 2010</w:t>
        </w:r>
      </w:hyperlink>
      <w:r w:rsidR="00D90CFC">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236" w:tooltip="Wdowinski, 2008 #472" w:history="1">
        <w:r w:rsidR="006646DF">
          <w:rPr>
            <w:noProof/>
          </w:rPr>
          <w:t>Wdowinski et al. 2008b</w:t>
        </w:r>
      </w:hyperlink>
      <w:r>
        <w:rPr>
          <w:noProof/>
        </w:rPr>
        <w:t>)</w:t>
      </w:r>
      <w:r>
        <w:fldChar w:fldCharType="end"/>
      </w:r>
      <w:r w:rsidR="000D4CE3">
        <w:t xml:space="preserve">. </w:t>
      </w:r>
      <w:r w:rsidR="00091640">
        <w:t xml:space="preserve">The successful utility of X-band </w:t>
      </w:r>
      <w:r w:rsidR="00F91785">
        <w:t>(</w:t>
      </w:r>
      <w:proofErr w:type="spellStart"/>
      <w:r w:rsidR="00F91785">
        <w:t>TerraSAR</w:t>
      </w:r>
      <w:proofErr w:type="spellEnd"/>
      <w:r w:rsidR="00F91785">
        <w:t xml:space="preserve">-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93" w:tooltip="Hong, 2010 #473" w:history="1">
        <w:r w:rsidR="006646DF">
          <w:rPr>
            <w:noProof/>
          </w:rPr>
          <w:t>Hong et al. 2010b</w:t>
        </w:r>
      </w:hyperlink>
      <w:r w:rsidR="00670AFE">
        <w:rPr>
          <w:noProof/>
        </w:rPr>
        <w:t>)</w:t>
      </w:r>
      <w:r w:rsidR="00091640">
        <w:fldChar w:fldCharType="end"/>
      </w:r>
      <w:r w:rsidR="00F91785">
        <w:t xml:space="preserve">. </w:t>
      </w:r>
      <w:r w:rsidR="008A684A">
        <w:t xml:space="preserve">It has been suggested that </w:t>
      </w:r>
      <w:proofErr w:type="spellStart"/>
      <w:r w:rsidR="008A684A">
        <w:t>TerrasSAR</w:t>
      </w:r>
      <w:proofErr w:type="spellEnd"/>
      <w:r w:rsidR="008A684A">
        <w:t>-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93" w:tooltip="Hong, 2010 #473" w:history="1">
        <w:r w:rsidR="006646DF">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236" w:tooltip="Wdowinski, 2008 #472" w:history="1">
        <w:r w:rsidR="006646DF">
          <w:rPr>
            <w:noProof/>
          </w:rPr>
          <w:t>Wdowinski et al. 2008b</w:t>
        </w:r>
      </w:hyperlink>
      <w:r>
        <w:rPr>
          <w:noProof/>
        </w:rPr>
        <w:t xml:space="preserve">, </w:t>
      </w:r>
      <w:hyperlink w:anchor="_ENREF_25" w:tooltip="Brisco, 2017 #579" w:history="1">
        <w:r w:rsidR="006646DF">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110" w:tooltip="Kim, 2009 #576" w:history="1">
        <w:r w:rsidR="006646DF">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37" w:tooltip="Chul Jung, 2010 #581" w:history="1">
        <w:r w:rsidR="006646DF">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111" w:tooltip="Kim, 2013 #582" w:history="1">
        <w:r w:rsidR="006646DF">
          <w:rPr>
            <w:noProof/>
          </w:rPr>
          <w:t>Kim et al. 2013</w:t>
        </w:r>
      </w:hyperlink>
      <w:r w:rsidR="005547B7">
        <w:rPr>
          <w:noProof/>
        </w:rPr>
        <w:t>)</w:t>
      </w:r>
      <w:r w:rsidR="005547B7">
        <w:fldChar w:fldCharType="end"/>
      </w:r>
      <w:r w:rsidR="005547B7">
        <w:t>.</w:t>
      </w:r>
      <w:r w:rsidR="00D15214">
        <w:t xml:space="preserve"> It is important to note that whilst the majority of InSAR studies have been conducted over a variety of wetlands, including tropical wetlands in the Amazon, Louisiana swamps, and mangroves and sawgrass marshes of the Everglades </w: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 </w:instrTex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DATA </w:instrText>
      </w:r>
      <w:r w:rsidR="00D15214">
        <w:fldChar w:fldCharType="end"/>
      </w:r>
      <w:r w:rsidR="00D15214">
        <w:fldChar w:fldCharType="separate"/>
      </w:r>
      <w:r w:rsidR="00D15214">
        <w:rPr>
          <w:noProof/>
        </w:rPr>
        <w:t>(</w:t>
      </w:r>
      <w:hyperlink w:anchor="_ENREF_7" w:tooltip="Alsdorf, 2001 #577" w:history="1">
        <w:r w:rsidR="006646DF">
          <w:rPr>
            <w:noProof/>
          </w:rPr>
          <w:t>Alsdorf et al. 2001</w:t>
        </w:r>
      </w:hyperlink>
      <w:r w:rsidR="00D15214">
        <w:rPr>
          <w:noProof/>
        </w:rPr>
        <w:t xml:space="preserve">, </w:t>
      </w:r>
      <w:hyperlink w:anchor="_ENREF_134" w:tooltip="Lu, 2008 #585" w:history="1">
        <w:r w:rsidR="006646DF">
          <w:rPr>
            <w:noProof/>
          </w:rPr>
          <w:t xml:space="preserve">Lu et al. </w:t>
        </w:r>
        <w:r w:rsidR="006646DF">
          <w:rPr>
            <w:noProof/>
          </w:rPr>
          <w:lastRenderedPageBreak/>
          <w:t>2008</w:t>
        </w:r>
      </w:hyperlink>
      <w:r w:rsidR="00D15214">
        <w:rPr>
          <w:noProof/>
        </w:rPr>
        <w:t xml:space="preserve">, </w:t>
      </w:r>
      <w:hyperlink w:anchor="_ENREF_236" w:tooltip="Wdowinski, 2008 #472" w:history="1">
        <w:r w:rsidR="006646DF">
          <w:rPr>
            <w:noProof/>
          </w:rPr>
          <w:t>Wdowinski et al. 2008b</w:t>
        </w:r>
      </w:hyperlink>
      <w:r w:rsidR="00D15214">
        <w:rPr>
          <w:noProof/>
        </w:rPr>
        <w:t xml:space="preserve">, </w:t>
      </w:r>
      <w:hyperlink w:anchor="_ENREF_110" w:tooltip="Kim, 2009 #576" w:history="1">
        <w:r w:rsidR="006646DF">
          <w:rPr>
            <w:noProof/>
          </w:rPr>
          <w:t>Kim et al. 2009</w:t>
        </w:r>
      </w:hyperlink>
      <w:r w:rsidR="00D15214">
        <w:rPr>
          <w:noProof/>
        </w:rPr>
        <w:t xml:space="preserve">, </w:t>
      </w:r>
      <w:hyperlink w:anchor="_ENREF_92" w:tooltip="Hong, 2010 #575" w:history="1">
        <w:r w:rsidR="006646DF">
          <w:rPr>
            <w:noProof/>
          </w:rPr>
          <w:t>Hong et al. 2010a</w:t>
        </w:r>
      </w:hyperlink>
      <w:r w:rsidR="00D15214">
        <w:rPr>
          <w:noProof/>
        </w:rPr>
        <w:t>)</w:t>
      </w:r>
      <w:r w:rsidR="00D15214">
        <w:fldChar w:fldCharType="end"/>
      </w:r>
      <w:r w:rsidR="00D15214">
        <w:t xml:space="preserve">, </w:t>
      </w:r>
      <w:hyperlink w:anchor="_ENREF_25" w:tooltip="Brisco, 2017 #579" w:history="1">
        <w:r w:rsidR="006646DF">
          <w:fldChar w:fldCharType="begin"/>
        </w:r>
        <w:r w:rsidR="006646DF">
          <w:instrText xml:space="preserve"> ADDIN EN.CITE &lt;EndNote&gt;&lt;Cite AuthorYear="1"&gt;&lt;Author&gt;Brisco&lt;/Author&gt;&lt;Year&gt;2017&lt;/Year&gt;&lt;RecNum&gt;579&lt;/RecNum&gt;&lt;DisplayText&gt;Brisco et al. (2017)&lt;/DisplayText&gt;&lt;record&gt;&lt;rec-number&gt;579&lt;/rec-number&gt;&lt;foreign-keys&gt;&lt;key app="EN" db-id="25teddewsvepe9e5faxptreqrptrz95ftz5d" timestamp="1505254949"&gt;579&lt;/key&gt;&lt;/foreign-keys&gt;&lt;ref-type name="Journal Article"&gt;17&lt;/ref-type&gt;&lt;contributors&gt;&lt;authors&gt;&lt;author&gt;Brisco, Brian&lt;/author&gt;&lt;author&gt;Ahern, Frank&lt;/author&gt;&lt;author&gt;Murnaghan, Kevin&lt;/author&gt;&lt;author&gt;White, Lori&lt;/author&gt;&lt;author&gt;Canisus, Francis&lt;/author&gt;&lt;author&gt;Lancaster, Philip&lt;/author&gt;&lt;/authors&gt;&lt;/contributors&gt;&lt;titles&gt;&lt;title&gt;Seasonal Change in Wetland Coherence as an Aid to Wetland Monitoring&lt;/title&gt;&lt;secondary-title&gt;Remote Sensing&lt;/secondary-title&gt;&lt;/titles&gt;&lt;periodical&gt;&lt;full-title&gt;Remote Sensing&lt;/full-title&gt;&lt;abbr-1&gt;Remote Sens-Basel&lt;/abbr-1&gt;&lt;/periodical&gt;&lt;pages&gt;158&lt;/pages&gt;&lt;volume&gt;9&lt;/volume&gt;&lt;number&gt;2&lt;/number&gt;&lt;dates&gt;&lt;year&gt;2017&lt;/year&gt;&lt;/dates&gt;&lt;isbn&gt;2072-4292&lt;/isbn&gt;&lt;accession-num&gt;doi:10.3390/rs9020158&lt;/accession-num&gt;&lt;urls&gt;&lt;related-urls&gt;&lt;url&gt;http://www.mdpi.com/2072-4292/9/2/158&lt;/url&gt;&lt;/related-urls&gt;&lt;/urls&gt;&lt;/record&gt;&lt;/Cite&gt;&lt;/EndNote&gt;</w:instrText>
        </w:r>
        <w:r w:rsidR="006646DF">
          <w:fldChar w:fldCharType="separate"/>
        </w:r>
        <w:r w:rsidR="006646DF">
          <w:rPr>
            <w:noProof/>
          </w:rPr>
          <w:t>Brisco et al. (2017)</w:t>
        </w:r>
        <w:r w:rsidR="006646DF">
          <w:fldChar w:fldCharType="end"/>
        </w:r>
      </w:hyperlink>
      <w:r w:rsidR="00D15214">
        <w:t xml:space="preserve"> provides a Canadian context for monitoring extensive areas of small wetlands. Moreover, </w:t>
      </w:r>
      <w:r w:rsidR="00F77A5B">
        <w:t>they</w:t>
      </w:r>
      <w:r w:rsidR="00D15214">
        <w:t xml:space="preserve"> concluded that coherence measures were acceptable in spring and summer months, but proved more challenging during </w:t>
      </w:r>
      <w:r w:rsidR="00F77A5B">
        <w:t xml:space="preserve">cold </w:t>
      </w:r>
      <w:r w:rsidR="00D15214">
        <w:t>winter</w:t>
      </w:r>
      <w:r w:rsidR="00F77A5B">
        <w:t xml:space="preserve"> conditions where snow and ice presences is common</w:t>
      </w:r>
      <w:r w:rsidR="00D15214">
        <w:t>.</w:t>
      </w:r>
    </w:p>
    <w:p w:rsidR="00161BEB" w:rsidRDefault="005547B7" w:rsidP="005547B7">
      <w:pPr>
        <w:pStyle w:val="Heading3"/>
      </w:pPr>
      <w:bookmarkStart w:id="36" w:name="_Toc493074551"/>
      <w:r>
        <w:t>Hydroperiod</w:t>
      </w:r>
      <w:bookmarkEnd w:id="36"/>
    </w:p>
    <w:p w:rsidR="00C4004A" w:rsidRDefault="00A75594" w:rsidP="00C4004A">
      <w:r>
        <w:t>Hydroperiod effectively records the frequency that spatially explicit regions are identified as wetland classes over a given time period, it</w:t>
      </w:r>
      <w:r w:rsidR="002B1098">
        <w:t xml:space="preserve"> is important for classifying</w:t>
      </w:r>
      <w:r w:rsidR="00DB2268">
        <w:t xml:space="preserve"> mineral</w:t>
      </w:r>
      <w:r w:rsidR="002B1098">
        <w:t xml:space="preserve"> wetland type under the AWCS </w:t>
      </w:r>
      <w:r w:rsidR="002B1098">
        <w:fldChar w:fldCharType="begin"/>
      </w:r>
      <w:r w:rsidR="002B109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B1098">
        <w:fldChar w:fldCharType="separate"/>
      </w:r>
      <w:r w:rsidR="002B1098">
        <w:rPr>
          <w:noProof/>
        </w:rPr>
        <w:t>(</w:t>
      </w:r>
      <w:hyperlink w:anchor="_ENREF_4" w:tooltip="Alberta Environment and Sustainable Resource Development, 2015 #388" w:history="1">
        <w:r w:rsidR="006646DF">
          <w:rPr>
            <w:noProof/>
          </w:rPr>
          <w:t>Alberta Environment and Sustainable Resource Development 2015</w:t>
        </w:r>
      </w:hyperlink>
      <w:r w:rsidR="002B1098">
        <w:rPr>
          <w:noProof/>
        </w:rPr>
        <w:t>)</w:t>
      </w:r>
      <w:r w:rsidR="002B1098">
        <w:fldChar w:fldCharType="end"/>
      </w:r>
      <w:r w:rsidR="0050300D">
        <w:t>, and remains an active area of research</w:t>
      </w:r>
      <w:r w:rsidR="0007693D">
        <w:t xml:space="preserve">. </w:t>
      </w:r>
      <w:r w:rsidR="0050300D">
        <w:t>Although numerous studies have utilized multi-temporal SAR data, few have</w:t>
      </w:r>
      <w:r>
        <w:t xml:space="preserve"> explicitly</w:t>
      </w:r>
      <w:r w:rsidR="0050300D">
        <w:t xml:space="preserve"> investigated hydroperiod regimes. </w:t>
      </w:r>
      <w:r>
        <w:t>However, some recent s</w:t>
      </w:r>
      <w:r w:rsidR="00D90CFC">
        <w:t>tudies have demonstrated that hydroperiod mapping is possible</w:t>
      </w:r>
      <w:r>
        <w:t xml:space="preserve"> by use of SAR</w:t>
      </w:r>
      <w:r w:rsidR="00D90CFC">
        <w:t xml:space="preserve"> over </w:t>
      </w:r>
      <w:r>
        <w:t>b</w:t>
      </w:r>
      <w:r w:rsidR="00D90CFC">
        <w:t>oth in</w:t>
      </w:r>
      <w:r w:rsidR="00A61BBF">
        <w:t xml:space="preserve">tra- and inter-annual timelines </w:t>
      </w:r>
      <w:r w:rsidR="00A61BBF">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 </w:instrText>
      </w:r>
      <w:r w:rsidR="0027758E">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DATA </w:instrText>
      </w:r>
      <w:r w:rsidR="0027758E">
        <w:fldChar w:fldCharType="end"/>
      </w:r>
      <w:r w:rsidR="00A61BBF">
        <w:fldChar w:fldCharType="separate"/>
      </w:r>
      <w:r w:rsidR="0027758E">
        <w:rPr>
          <w:noProof/>
        </w:rPr>
        <w:t>(</w:t>
      </w:r>
      <w:hyperlink w:anchor="_ENREF_24" w:tooltip="Bourgeau-Chavez, 2005 #592" w:history="1">
        <w:r w:rsidR="006646DF">
          <w:rPr>
            <w:noProof/>
          </w:rPr>
          <w:t>Bourgeau-Chavez et al. 2005</w:t>
        </w:r>
      </w:hyperlink>
      <w:r w:rsidR="0027758E">
        <w:rPr>
          <w:noProof/>
        </w:rPr>
        <w:t xml:space="preserve">, </w:t>
      </w:r>
      <w:hyperlink w:anchor="_ENREF_123" w:tooltip="Lang, 2008 #594" w:history="1">
        <w:r w:rsidR="006646DF">
          <w:rPr>
            <w:noProof/>
          </w:rPr>
          <w:t>Lang et al. 2008a</w:t>
        </w:r>
      </w:hyperlink>
      <w:r w:rsidR="0027758E">
        <w:rPr>
          <w:noProof/>
        </w:rPr>
        <w:t xml:space="preserve">, </w:t>
      </w:r>
      <w:hyperlink w:anchor="_ENREF_145" w:tooltip="Marechal, 2012 #510" w:history="1">
        <w:r w:rsidR="006646DF">
          <w:rPr>
            <w:noProof/>
          </w:rPr>
          <w:t>Marechal et al. 2012</w:t>
        </w:r>
      </w:hyperlink>
      <w:r w:rsidR="0027758E">
        <w:rPr>
          <w:noProof/>
        </w:rPr>
        <w:t xml:space="preserve">, </w:t>
      </w:r>
      <w:hyperlink w:anchor="_ENREF_68" w:tooltip="Gallant, 2014 #560" w:history="1">
        <w:r w:rsidR="006646DF">
          <w:rPr>
            <w:noProof/>
          </w:rPr>
          <w:t>Gallant et al. 2014</w:t>
        </w:r>
      </w:hyperlink>
      <w:r w:rsidR="0027758E">
        <w:rPr>
          <w:noProof/>
        </w:rPr>
        <w:t xml:space="preserve">, </w:t>
      </w:r>
      <w:hyperlink w:anchor="_ENREF_54" w:tooltip="Díaz-Delgado, 2016 #649" w:history="1">
        <w:r w:rsidR="006646DF">
          <w:rPr>
            <w:noProof/>
          </w:rPr>
          <w:t>Díaz-Delgado et al. 2016</w:t>
        </w:r>
      </w:hyperlink>
      <w:r w:rsidR="0027758E">
        <w:rPr>
          <w:noProof/>
        </w:rPr>
        <w:t>)</w:t>
      </w:r>
      <w:r w:rsidR="00A61BBF">
        <w:fldChar w:fldCharType="end"/>
      </w:r>
      <w:r w:rsidR="00A61BBF">
        <w:t>.</w:t>
      </w:r>
      <w:r w:rsidR="00225A9A">
        <w:t xml:space="preserve"> In addition, the use of hydroperiod analysis can identify the areal change in wetlands with differing water permanence </w:t>
      </w:r>
      <w:r w:rsidR="00225A9A">
        <w:fldChar w:fldCharType="begin"/>
      </w:r>
      <w:r w:rsidR="00225A9A">
        <w:instrText xml:space="preserve"> ADDIN EN.CITE &lt;EndNote&gt;&lt;Cite&gt;&lt;Author&gt;Montgomery&lt;/Author&gt;&lt;Year&gt;Submitted&lt;/Year&gt;&lt;RecNum&gt;593&lt;/RecNum&gt;&lt;DisplayText&gt;(Montgomery et al. Submitted)&lt;/DisplayText&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225A9A">
        <w:fldChar w:fldCharType="separate"/>
      </w:r>
      <w:r w:rsidR="00225A9A">
        <w:rPr>
          <w:noProof/>
        </w:rPr>
        <w:t>(</w:t>
      </w:r>
      <w:hyperlink w:anchor="_ENREF_162" w:tooltip="Montgomery, Submitted #593" w:history="1">
        <w:r w:rsidR="006646DF">
          <w:rPr>
            <w:noProof/>
          </w:rPr>
          <w:t>Montgomery et al. Submitted</w:t>
        </w:r>
      </w:hyperlink>
      <w:r w:rsidR="00225A9A">
        <w:rPr>
          <w:noProof/>
        </w:rPr>
        <w:t>)</w:t>
      </w:r>
      <w:r w:rsidR="00225A9A">
        <w:fldChar w:fldCharType="end"/>
      </w:r>
      <w:r w:rsidR="00225A9A">
        <w:t xml:space="preserve">, and the change in wetland area as a whole </w: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 </w:instrTex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DATA </w:instrText>
      </w:r>
      <w:r w:rsidR="00225A9A">
        <w:fldChar w:fldCharType="end"/>
      </w:r>
      <w:r w:rsidR="00225A9A">
        <w:fldChar w:fldCharType="separate"/>
      </w:r>
      <w:r w:rsidR="00225A9A">
        <w:rPr>
          <w:noProof/>
        </w:rPr>
        <w:t>(</w:t>
      </w:r>
      <w:hyperlink w:anchor="_ENREF_179" w:tooltip="Pham-Duc, 2017 #547" w:history="1">
        <w:r w:rsidR="006646DF">
          <w:rPr>
            <w:noProof/>
          </w:rPr>
          <w:t>Pham-Duc et al. 2017</w:t>
        </w:r>
      </w:hyperlink>
      <w:r w:rsidR="00225A9A">
        <w:rPr>
          <w:noProof/>
        </w:rPr>
        <w:t xml:space="preserve">, </w:t>
      </w:r>
      <w:hyperlink w:anchor="_ENREF_244" w:tooltip="Wilusz, 2017 #538" w:history="1">
        <w:r w:rsidR="006646DF">
          <w:rPr>
            <w:noProof/>
          </w:rPr>
          <w:t>Wilusz et al. 2017</w:t>
        </w:r>
      </w:hyperlink>
      <w:r w:rsidR="00225A9A">
        <w:rPr>
          <w:noProof/>
        </w:rPr>
        <w:t>)</w:t>
      </w:r>
      <w:r w:rsidR="00225A9A">
        <w:fldChar w:fldCharType="end"/>
      </w:r>
      <w:r w:rsidR="00225A9A">
        <w:t>.</w:t>
      </w:r>
      <w:r w:rsidR="00351A60">
        <w:t xml:space="preserve"> </w:t>
      </w:r>
      <w:r w:rsidR="00DB2268">
        <w:t>Hydroperiod can be calculated on almost any</w:t>
      </w:r>
      <w:r w:rsidR="00225A9A">
        <w:t xml:space="preserve"> temporal</w:t>
      </w:r>
      <w:r w:rsidR="00DB2268">
        <w:t xml:space="preserve"> basis </w:t>
      </w:r>
      <w:r w:rsidR="00225A9A">
        <w:t xml:space="preserve">including monthly </w:t>
      </w:r>
      <w:r w:rsidR="00753671">
        <w:fldChar w:fldCharType="begin"/>
      </w:r>
      <w:r w:rsidR="00753671">
        <w:instrText xml:space="preserve"> ADDIN EN.CITE &lt;EndNote&gt;&lt;Cite&gt;&lt;Author&gt;Gallant&lt;/Author&gt;&lt;Year&gt;2014&lt;/Year&gt;&lt;RecNum&gt;560&lt;/RecNum&gt;&lt;DisplayText&gt;(Gallant et al. 2014, Montgomery et al. Submitted)&lt;/DisplayText&gt;&lt;record&gt;&lt;rec-number&gt;560&lt;/rec-number&gt;&lt;foreign-keys&gt;&lt;key app="EN" db-id="25teddewsvepe9e5faxptreqrptrz95ftz5d" timestamp="1505234240"&gt;560&lt;/key&gt;&lt;/foreign-keys&gt;&lt;ref-type name="Journal Article"&gt;17&lt;/ref-type&gt;&lt;contributors&gt;&lt;authors&gt;&lt;author&gt;Gallant, Alisa&lt;/author&gt;&lt;author&gt;Kaya, Shannon&lt;/author&gt;&lt;author&gt;White, Lori&lt;/author&gt;&lt;author&gt;Brisco, Brian&lt;/author&gt;&lt;author&gt;Roth, Mark&lt;/author&gt;&lt;author&gt;Sadinski, Walt&lt;/author&gt;&lt;author&gt;Rover, Jennifer&lt;/author&gt;&lt;/authors&gt;&lt;/contributors&gt;&lt;titles&gt;&lt;title&gt;Detecting Emergence, Growth, and Senescence of Wetland Vegetation with Polarimetric Synthetic Aperture Radar (SAR) Data&lt;/title&gt;&lt;secondary-title&gt;Water&lt;/secondary-title&gt;&lt;/titles&gt;&lt;periodical&gt;&lt;full-title&gt;Water&lt;/full-title&gt;&lt;/periodical&gt;&lt;pages&gt;694&lt;/pages&gt;&lt;volume&gt;6&lt;/volume&gt;&lt;number&gt;3&lt;/number&gt;&lt;dates&gt;&lt;year&gt;2014&lt;/year&gt;&lt;/dates&gt;&lt;isbn&gt;2073-4441&lt;/isbn&gt;&lt;accession-num&gt;doi:10.3390/w6030694&lt;/accession-num&gt;&lt;urls&gt;&lt;related-urls&gt;&lt;url&gt;http://www.mdpi.com/2073-4441/6/3/694&lt;/url&gt;&lt;/related-urls&gt;&lt;/urls&gt;&lt;/record&gt;&lt;/Cite&gt;&lt;Cite&gt;&lt;Author&gt;Montgomery&lt;/Author&gt;&lt;Year&gt;Submitted&lt;/Year&gt;&lt;RecNum&gt;593&lt;/RecNum&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753671">
        <w:fldChar w:fldCharType="separate"/>
      </w:r>
      <w:r w:rsidR="00753671">
        <w:rPr>
          <w:noProof/>
        </w:rPr>
        <w:t>(</w:t>
      </w:r>
      <w:hyperlink w:anchor="_ENREF_68" w:tooltip="Gallant, 2014 #560" w:history="1">
        <w:r w:rsidR="006646DF">
          <w:rPr>
            <w:noProof/>
          </w:rPr>
          <w:t>Gallant et al. 2014</w:t>
        </w:r>
      </w:hyperlink>
      <w:r w:rsidR="00753671">
        <w:rPr>
          <w:noProof/>
        </w:rPr>
        <w:t xml:space="preserve">, </w:t>
      </w:r>
      <w:hyperlink w:anchor="_ENREF_162" w:tooltip="Montgomery, Submitted #593" w:history="1">
        <w:r w:rsidR="006646DF">
          <w:rPr>
            <w:noProof/>
          </w:rPr>
          <w:t>Montgomery et al. Submitted</w:t>
        </w:r>
      </w:hyperlink>
      <w:r w:rsidR="00753671">
        <w:rPr>
          <w:noProof/>
        </w:rPr>
        <w:t>)</w:t>
      </w:r>
      <w:r w:rsidR="00753671">
        <w:fldChar w:fldCharType="end"/>
      </w:r>
      <w:r w:rsidR="00225A9A">
        <w:t xml:space="preserve">, conforming to the wetland classification criteria of </w:t>
      </w:r>
      <w:hyperlink w:anchor="_ENREF_208" w:tooltip="Stewart, 1971 #387" w:history="1">
        <w:r w:rsidR="006646DF">
          <w:fldChar w:fldCharType="begin"/>
        </w:r>
        <w:r w:rsidR="006646D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6646DF">
          <w:fldChar w:fldCharType="separate"/>
        </w:r>
        <w:r w:rsidR="006646DF">
          <w:rPr>
            <w:noProof/>
          </w:rPr>
          <w:t>Stewart et al. (1971)</w:t>
        </w:r>
        <w:r w:rsidR="006646DF">
          <w:fldChar w:fldCharType="end"/>
        </w:r>
      </w:hyperlink>
      <w:r w:rsidR="00225A9A">
        <w:t xml:space="preserve"> whose water permanence criteria inform </w:t>
      </w:r>
      <w:r w:rsidR="00DB2268">
        <w:t>AWCS standards. Such analys</w:t>
      </w:r>
      <w:r w:rsidR="000E54D3">
        <w:t>e</w:t>
      </w:r>
      <w:r w:rsidR="00DB2268">
        <w:t xml:space="preserve">s </w:t>
      </w:r>
      <w:r w:rsidR="005D4488">
        <w:t xml:space="preserve">are simply performed by an equals-frequency analysis (or variant of) and </w:t>
      </w:r>
      <w:r w:rsidR="00DB2268">
        <w:t>relies on exact geographic locations being understood, with little uncertainty</w:t>
      </w:r>
      <w:r w:rsidR="005D4488">
        <w:t>. The introduction of spatial</w:t>
      </w:r>
      <w:r w:rsidR="00DB2268">
        <w:t xml:space="preserve"> uncertaint</w:t>
      </w:r>
      <w:r w:rsidR="005D4488">
        <w:t xml:space="preserve">y </w:t>
      </w:r>
      <w:r w:rsidR="000E54D3">
        <w:t>between temporally different SAR images may lead to incorrect locations of overlap, which in turn may lead to incorrect frequency analysis.</w:t>
      </w:r>
    </w:p>
    <w:p w:rsidR="003D67EA" w:rsidRDefault="003D67EA" w:rsidP="00C4004A">
      <w:r>
        <w:t xml:space="preserve">Of course </w:t>
      </w:r>
      <w:r w:rsidR="007A3295">
        <w:t>hydroperiod</w:t>
      </w:r>
      <w:r>
        <w:t xml:space="preserve"> analysis via remote sensing is not exclusive to SAR data, it has also been realized by </w:t>
      </w:r>
      <w:r w:rsidR="007253C9">
        <w:t xml:space="preserve">exploiting the long archive </w:t>
      </w:r>
      <w:r>
        <w:t>of satellite optical imagery</w:t>
      </w:r>
      <w:r w:rsidR="007253C9">
        <w:t xml:space="preserve"> </w:t>
      </w:r>
      <w:r w:rsidR="007253C9">
        <w:fldChar w:fldCharType="begin"/>
      </w:r>
      <w:r w:rsidR="007253C9">
        <w:instrText xml:space="preserve"> ADDIN EN.CITE &lt;EndNote&gt;&lt;Cite&gt;&lt;Author&gt;Jin&lt;/Author&gt;&lt;Year&gt;2017&lt;/Year&gt;&lt;RecNum&gt;586&lt;/RecNum&gt;&lt;DisplayText&gt;(Jin et al. 2017)&lt;/DisplayText&gt;&lt;record&gt;&lt;rec-number&gt;586&lt;/rec-number&gt;&lt;foreign-keys&gt;&lt;key app="EN" db-id="25teddewsvepe9e5faxptreqrptrz95ftz5d" timestamp="1505332981"&gt;586&lt;/key&gt;&lt;/foreign-keys&gt;&lt;ref-type name="Journal Article"&gt;17&lt;/ref-type&gt;&lt;contributors&gt;&lt;authors&gt;&lt;author&gt;Jin, Huiran&lt;/author&gt;&lt;author&gt;Huang, Chengquan&lt;/author&gt;&lt;author&gt;Lang, Megan W.&lt;/author&gt;&lt;author&gt;Yeo, In-Young&lt;/author&gt;&lt;author&gt;Stehman, Stephen V.&lt;/author&gt;&lt;/authors&gt;&lt;/contributors&gt;&lt;titles&gt;&lt;title&gt;Monitoring of wetland inundation dynamics in the Delmarva Peninsula using Landsat time-series imagery from 1985 to 2011&lt;/title&gt;&lt;secondary-title&gt;Remote Sensing of Environment&lt;/secondary-title&gt;&lt;/titles&gt;&lt;periodical&gt;&lt;full-title&gt;Remote Sensing of Environment&lt;/full-title&gt;&lt;abbr-1&gt;Remote Sens Environ&lt;/abbr-1&gt;&lt;/periodical&gt;&lt;pages&gt;26-41&lt;/pages&gt;&lt;volume&gt;190&lt;/volume&gt;&lt;keywords&gt;&lt;keyword&gt;Wetlands&lt;/keyword&gt;&lt;keyword&gt;Inundation mapping&lt;/keyword&gt;&lt;keyword&gt;Accuracy assessment&lt;/keyword&gt;&lt;keyword&gt;Interannual change&lt;/keyword&gt;&lt;keyword&gt;Subpixel water fraction (SWF)&lt;/keyword&gt;&lt;keyword&gt;Landsat time-series&lt;/keyword&gt;&lt;keyword&gt;Delmarva&lt;/keyword&gt;&lt;/keywords&gt;&lt;dates&gt;&lt;year&gt;2017&lt;/year&gt;&lt;pub-dates&gt;&lt;date&gt;3/1/&lt;/date&gt;&lt;/pub-dates&gt;&lt;/dates&gt;&lt;isbn&gt;0034-4257&lt;/isbn&gt;&lt;urls&gt;&lt;related-urls&gt;&lt;url&gt;http://www.sciencedirect.com/science/article/pii/S0034425716304758&lt;/url&gt;&lt;/related-urls&gt;&lt;/urls&gt;&lt;electronic-resource-num&gt;https://doi.org/10.1016/j.rse.2016.12.001&lt;/electronic-resource-num&gt;&lt;/record&gt;&lt;/Cite&gt;&lt;/EndNote&gt;</w:instrText>
      </w:r>
      <w:r w:rsidR="007253C9">
        <w:fldChar w:fldCharType="separate"/>
      </w:r>
      <w:r w:rsidR="007253C9">
        <w:rPr>
          <w:noProof/>
        </w:rPr>
        <w:t>(</w:t>
      </w:r>
      <w:hyperlink w:anchor="_ENREF_103" w:tooltip="Jin, 2017 #586" w:history="1">
        <w:r w:rsidR="006646DF">
          <w:rPr>
            <w:noProof/>
          </w:rPr>
          <w:t>Jin et al. 2017</w:t>
        </w:r>
      </w:hyperlink>
      <w:r w:rsidR="007253C9">
        <w:rPr>
          <w:noProof/>
        </w:rPr>
        <w:t>)</w:t>
      </w:r>
      <w:r w:rsidR="007253C9">
        <w:fldChar w:fldCharType="end"/>
      </w:r>
      <w:r>
        <w:t>.</w:t>
      </w:r>
      <w:r w:rsidR="007253C9">
        <w:t xml:space="preserve"> Monitoring hydroperiod by use of other technologies (i.e. LiDAR or hyperspectral imagery) is challenging as </w:t>
      </w:r>
      <w:r w:rsidR="006A50B8">
        <w:t xml:space="preserve">acquiring repeat-pass data is cost-prohibitive </w: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 </w:instrTex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DATA </w:instrText>
      </w:r>
      <w:r w:rsidR="007A3295">
        <w:fldChar w:fldCharType="end"/>
      </w:r>
      <w:r w:rsidR="007A3295">
        <w:fldChar w:fldCharType="separate"/>
      </w:r>
      <w:r w:rsidR="007A3295">
        <w:rPr>
          <w:noProof/>
        </w:rPr>
        <w:t>(</w:t>
      </w:r>
      <w:hyperlink w:anchor="_ENREF_125" w:tooltip="Lang, 2009 #588" w:history="1">
        <w:r w:rsidR="006646DF">
          <w:rPr>
            <w:noProof/>
          </w:rPr>
          <w:t>Lang et al. 2009</w:t>
        </w:r>
      </w:hyperlink>
      <w:r w:rsidR="007A3295">
        <w:rPr>
          <w:noProof/>
        </w:rPr>
        <w:t xml:space="preserve">, </w:t>
      </w:r>
      <w:hyperlink w:anchor="_ENREF_122" w:tooltip="Lang, 2013 #587" w:history="1">
        <w:r w:rsidR="006646DF">
          <w:rPr>
            <w:noProof/>
          </w:rPr>
          <w:t>Lang et al. 2013</w:t>
        </w:r>
      </w:hyperlink>
      <w:r w:rsidR="007A3295">
        <w:rPr>
          <w:noProof/>
        </w:rPr>
        <w:t>)</w:t>
      </w:r>
      <w:r w:rsidR="007A3295">
        <w:fldChar w:fldCharType="end"/>
      </w:r>
      <w:r w:rsidR="006A50B8">
        <w:t xml:space="preserve">, especially as such technologies are only practical for such wetland applications in their airborne configurations. However, a recent study inferred hydroperiod regimes for small </w:t>
      </w:r>
      <w:r w:rsidR="007A3295">
        <w:t>depressional</w:t>
      </w:r>
      <w:r w:rsidR="006A50B8">
        <w:t xml:space="preserve"> wetlands via a single temporal snap-shot LiDAR acquisition</w:t>
      </w:r>
      <w:r w:rsidR="007A3295">
        <w:t xml:space="preserve"> </w:t>
      </w:r>
      <w:r w:rsidR="007A3295">
        <w:fldChar w:fldCharType="begin"/>
      </w:r>
      <w:r w:rsidR="007A3295">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7A3295">
        <w:fldChar w:fldCharType="separate"/>
      </w:r>
      <w:r w:rsidR="007A3295">
        <w:rPr>
          <w:noProof/>
        </w:rPr>
        <w:t>(</w:t>
      </w:r>
      <w:hyperlink w:anchor="_ENREF_187" w:tooltip="Riley, 2017 #589" w:history="1">
        <w:r w:rsidR="006646DF">
          <w:rPr>
            <w:noProof/>
          </w:rPr>
          <w:t>Riley et al. 2017</w:t>
        </w:r>
      </w:hyperlink>
      <w:r w:rsidR="007A3295">
        <w:rPr>
          <w:noProof/>
        </w:rPr>
        <w:t>)</w:t>
      </w:r>
      <w:r w:rsidR="007A3295">
        <w:fldChar w:fldCharType="end"/>
      </w:r>
      <w:r w:rsidR="00C94606">
        <w:t xml:space="preserve">, </w:t>
      </w:r>
      <w:r w:rsidR="004F2278">
        <w:t>an alternate approach to inference via</w:t>
      </w:r>
      <w:r w:rsidR="00C94606">
        <w:t xml:space="preserve"> repeat data acquisitions </w:t>
      </w:r>
      <w:r w:rsidR="00C94606">
        <w:fldChar w:fldCharType="begin"/>
      </w:r>
      <w:r w:rsidR="00C94606">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C94606">
        <w:fldChar w:fldCharType="separate"/>
      </w:r>
      <w:r w:rsidR="00C94606">
        <w:rPr>
          <w:noProof/>
        </w:rPr>
        <w:t>(</w:t>
      </w:r>
      <w:hyperlink w:anchor="_ENREF_125" w:tooltip="Lang, 2009 #588" w:history="1">
        <w:r w:rsidR="006646DF">
          <w:rPr>
            <w:noProof/>
          </w:rPr>
          <w:t>Lang et al. 2009</w:t>
        </w:r>
      </w:hyperlink>
      <w:r w:rsidR="00C94606">
        <w:rPr>
          <w:noProof/>
        </w:rPr>
        <w:t>)</w:t>
      </w:r>
      <w:r w:rsidR="00C94606">
        <w:fldChar w:fldCharType="end"/>
      </w:r>
      <w:r w:rsidR="006A50B8">
        <w:t>.</w:t>
      </w:r>
    </w:p>
    <w:p w:rsidR="00C87046" w:rsidRDefault="00C87046" w:rsidP="00C87046">
      <w:pPr>
        <w:pStyle w:val="Heading1"/>
      </w:pPr>
      <w:bookmarkStart w:id="37" w:name="_Toc493074552"/>
      <w:r>
        <w:t>Future Wetland Remote Sensing</w:t>
      </w:r>
      <w:bookmarkEnd w:id="37"/>
    </w:p>
    <w:p w:rsidR="007851D7" w:rsidRDefault="007851D7" w:rsidP="007851D7">
      <w:pPr>
        <w:pStyle w:val="Heading2"/>
      </w:pPr>
      <w:proofErr w:type="spellStart"/>
      <w:r>
        <w:t>Radarsat</w:t>
      </w:r>
      <w:proofErr w:type="spellEnd"/>
      <w:r>
        <w:t xml:space="preserve"> Constellation Mission</w:t>
      </w:r>
    </w:p>
    <w:p w:rsidR="00240DC6" w:rsidRDefault="007851D7" w:rsidP="00DD5D76">
      <w:r>
        <w:t xml:space="preserve">The </w:t>
      </w:r>
      <w:proofErr w:type="spellStart"/>
      <w:r>
        <w:t>Radarsat</w:t>
      </w:r>
      <w:proofErr w:type="spellEnd"/>
      <w:r>
        <w:t xml:space="preserve"> Constellation Mission (RCM) is an initiative lead by the Canadian </w:t>
      </w:r>
      <w:r w:rsidR="00476AE3">
        <w:t xml:space="preserve">space Agency (CSA) under the </w:t>
      </w:r>
      <w:proofErr w:type="spellStart"/>
      <w:r w:rsidR="00476AE3">
        <w:t>Radarsat</w:t>
      </w:r>
      <w:proofErr w:type="spellEnd"/>
      <w:r w:rsidR="00476AE3">
        <w:t xml:space="preserve"> project</w:t>
      </w:r>
      <w:r>
        <w:t xml:space="preserve"> and will serve as the successor to Radarsat-1 and -2 missions. RCM will consist of three Earth observation </w:t>
      </w:r>
      <w:proofErr w:type="spellStart"/>
      <w:r>
        <w:t>spacecrafts</w:t>
      </w:r>
      <w:proofErr w:type="spellEnd"/>
      <w:r w:rsidR="00DD5D76">
        <w:t xml:space="preserve">, each possessing a C-band SAR, providing data continuity to existing </w:t>
      </w:r>
      <w:proofErr w:type="spellStart"/>
      <w:r w:rsidR="00DD5D76">
        <w:t>Radarsat</w:t>
      </w:r>
      <w:proofErr w:type="spellEnd"/>
      <w:r w:rsidR="00DD5D76">
        <w:t xml:space="preserve"> users </w:t>
      </w:r>
      <w:r w:rsidR="00DD5D76">
        <w:fldChar w:fldCharType="begin"/>
      </w:r>
      <w:r w:rsidR="00DD5D76">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DD5D76">
        <w:fldChar w:fldCharType="separate"/>
      </w:r>
      <w:r w:rsidR="00DD5D76">
        <w:rPr>
          <w:noProof/>
        </w:rPr>
        <w:t>(</w:t>
      </w:r>
      <w:hyperlink w:anchor="_ENREF_214" w:tooltip="Thompson, 2010 #599" w:history="1">
        <w:r w:rsidR="006646DF">
          <w:rPr>
            <w:noProof/>
          </w:rPr>
          <w:t>Thompson 2010</w:t>
        </w:r>
      </w:hyperlink>
      <w:r w:rsidR="00DD5D76">
        <w:rPr>
          <w:noProof/>
        </w:rPr>
        <w:t>)</w:t>
      </w:r>
      <w:r w:rsidR="00DD5D76">
        <w:fldChar w:fldCharType="end"/>
      </w:r>
      <w:r w:rsidR="00DD5D76">
        <w:t>.</w:t>
      </w:r>
      <w:r>
        <w:t xml:space="preserve"> </w:t>
      </w:r>
      <w:r w:rsidR="00476AE3">
        <w:t xml:space="preserve">The first satellite of the RCM was initially expected to launch in 2014 followed by its two companions between 2015 and 2016 </w: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 </w:instrTex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DATA </w:instrText>
      </w:r>
      <w:r w:rsidR="00476AE3">
        <w:fldChar w:fldCharType="end"/>
      </w:r>
      <w:r w:rsidR="00476AE3">
        <w:fldChar w:fldCharType="separate"/>
      </w:r>
      <w:r w:rsidR="00476AE3">
        <w:rPr>
          <w:noProof/>
        </w:rPr>
        <w:t>(</w:t>
      </w:r>
      <w:hyperlink w:anchor="_ENREF_61" w:tooltip="Flett, 2009 #597" w:history="1">
        <w:r w:rsidR="006646DF">
          <w:rPr>
            <w:noProof/>
          </w:rPr>
          <w:t>Flett et al. 2009</w:t>
        </w:r>
      </w:hyperlink>
      <w:r w:rsidR="00476AE3">
        <w:rPr>
          <w:noProof/>
        </w:rPr>
        <w:t xml:space="preserve">, </w:t>
      </w:r>
      <w:hyperlink w:anchor="_ENREF_200" w:tooltip="Séguin, 2009 #596" w:history="1">
        <w:r w:rsidR="006646DF">
          <w:rPr>
            <w:noProof/>
          </w:rPr>
          <w:t>Séguin et al. 2009</w:t>
        </w:r>
      </w:hyperlink>
      <w:r w:rsidR="00476AE3">
        <w:rPr>
          <w:noProof/>
        </w:rPr>
        <w:t xml:space="preserve">, </w:t>
      </w:r>
      <w:hyperlink w:anchor="_ENREF_42" w:tooltip="Colinas, 2010 #598" w:history="1">
        <w:r w:rsidR="006646DF">
          <w:rPr>
            <w:noProof/>
          </w:rPr>
          <w:t>Colinas et al. 2010</w:t>
        </w:r>
      </w:hyperlink>
      <w:r w:rsidR="00476AE3">
        <w:rPr>
          <w:noProof/>
        </w:rPr>
        <w:t>)</w:t>
      </w:r>
      <w:r w:rsidR="00476AE3">
        <w:fldChar w:fldCharType="end"/>
      </w:r>
      <w:r w:rsidR="00476AE3">
        <w:t>, however, a number of set-backs have pushed the expected launch date to 2018</w:t>
      </w:r>
      <w:r w:rsidR="006A2B3B">
        <w:t xml:space="preserve"> </w:t>
      </w:r>
      <w:r w:rsidR="006A2B3B">
        <w:fldChar w:fldCharType="begin"/>
      </w:r>
      <w:r w:rsidR="006A2B3B">
        <w:instrText xml:space="preserve"> ADDIN EN.CITE &lt;EndNote&gt;&lt;Cite&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6A2B3B">
        <w:fldChar w:fldCharType="separate"/>
      </w:r>
      <w:r w:rsidR="006A2B3B">
        <w:rPr>
          <w:noProof/>
        </w:rPr>
        <w:t>(</w:t>
      </w:r>
      <w:hyperlink w:anchor="_ENREF_240" w:tooltip="White, 2017 #606" w:history="1">
        <w:r w:rsidR="006646DF">
          <w:rPr>
            <w:noProof/>
          </w:rPr>
          <w:t>White et al. 2017</w:t>
        </w:r>
      </w:hyperlink>
      <w:r w:rsidR="006A2B3B">
        <w:rPr>
          <w:noProof/>
        </w:rPr>
        <w:t>)</w:t>
      </w:r>
      <w:r w:rsidR="006A2B3B">
        <w:fldChar w:fldCharType="end"/>
      </w:r>
      <w:r w:rsidR="00476AE3">
        <w:t xml:space="preserve">. </w:t>
      </w:r>
      <w:r w:rsidR="006A2B3B">
        <w:t xml:space="preserve">The RCM </w:t>
      </w:r>
      <w:r w:rsidR="00240DC6">
        <w:t>is expected to</w:t>
      </w:r>
      <w:r w:rsidR="006A2B3B">
        <w:t xml:space="preserve"> offer a variety of imaging modes</w:t>
      </w:r>
      <w:r w:rsidR="00416794">
        <w:t xml:space="preserve"> from 100 m low resolutions to very high 3 m resolutions via Spotlight mode; </w:t>
      </w:r>
      <w:r w:rsidR="00187F56">
        <w:t xml:space="preserve">for a full list of RCM imaging modes see </w:t>
      </w:r>
      <w:hyperlink w:anchor="_ENREF_215" w:tooltip="Thompson, 2015 #508" w:history="1">
        <w:r w:rsidR="006646DF">
          <w:fldChar w:fldCharType="begin"/>
        </w:r>
        <w:r w:rsidR="006646DF">
          <w:instrText xml:space="preserve"> ADDIN EN.CITE &lt;EndNote&gt;&lt;Cite AuthorYear="1"&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6646DF">
          <w:fldChar w:fldCharType="separate"/>
        </w:r>
        <w:r w:rsidR="006646DF">
          <w:rPr>
            <w:noProof/>
          </w:rPr>
          <w:t>Thompson (2015)</w:t>
        </w:r>
        <w:r w:rsidR="006646DF">
          <w:fldChar w:fldCharType="end"/>
        </w:r>
      </w:hyperlink>
      <w:r w:rsidR="00187F56">
        <w:t>.</w:t>
      </w:r>
      <w:r w:rsidR="00416794">
        <w:t xml:space="preserve"> </w:t>
      </w:r>
      <w:r w:rsidR="00187F56">
        <w:t xml:space="preserve">Data will primarily be acquired </w:t>
      </w:r>
      <w:r w:rsidR="006A2B3B">
        <w:t>through dual-polarization compact polarimetry</w:t>
      </w:r>
      <w:r w:rsidR="00187F56">
        <w:t xml:space="preserve">, which </w:t>
      </w:r>
      <w:r w:rsidR="00416794">
        <w:t xml:space="preserve">will realize many (but not all) of the benefits of quad-polarized data without its restricted swath width </w:t>
      </w:r>
      <w:r w:rsidR="00416794">
        <w:fldChar w:fldCharType="begin"/>
      </w:r>
      <w:r w:rsidR="00416794">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416794">
        <w:fldChar w:fldCharType="separate"/>
      </w:r>
      <w:r w:rsidR="00416794">
        <w:rPr>
          <w:noProof/>
        </w:rPr>
        <w:t>(</w:t>
      </w:r>
      <w:hyperlink w:anchor="_ENREF_214" w:tooltip="Thompson, 2010 #599" w:history="1">
        <w:r w:rsidR="006646DF">
          <w:rPr>
            <w:noProof/>
          </w:rPr>
          <w:t>Thompson 2010</w:t>
        </w:r>
      </w:hyperlink>
      <w:r w:rsidR="00416794">
        <w:rPr>
          <w:noProof/>
        </w:rPr>
        <w:t>)</w:t>
      </w:r>
      <w:r w:rsidR="00416794">
        <w:fldChar w:fldCharType="end"/>
      </w:r>
      <w:r w:rsidR="002B4E72">
        <w:t>; RCM is expected to offer swath-widths up 350 km in some imaging modes</w:t>
      </w:r>
      <w:r w:rsidR="006A2B3B">
        <w:t xml:space="preserve">. RCM compact polarimetry is achieved </w:t>
      </w:r>
      <w:r w:rsidR="006A2B3B">
        <w:lastRenderedPageBreak/>
        <w:t>by simultaneous transmissions from the H and V antennas</w:t>
      </w:r>
      <w:r w:rsidR="00416794">
        <w:t xml:space="preserve"> therefore allowing the transmission of electromagnetic radiation with circular polarization, and reception of H and V polarization </w:t>
      </w:r>
      <w:r w:rsidR="00416794">
        <w:fldChar w:fldCharType="begin"/>
      </w:r>
      <w:r w:rsidR="00416794">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16794">
        <w:fldChar w:fldCharType="separate"/>
      </w:r>
      <w:r w:rsidR="00416794">
        <w:rPr>
          <w:noProof/>
        </w:rPr>
        <w:t>(</w:t>
      </w:r>
      <w:hyperlink w:anchor="_ENREF_215" w:tooltip="Thompson, 2015 #508" w:history="1">
        <w:r w:rsidR="006646DF">
          <w:rPr>
            <w:noProof/>
          </w:rPr>
          <w:t>Thompson 2015</w:t>
        </w:r>
      </w:hyperlink>
      <w:r w:rsidR="00416794">
        <w:rPr>
          <w:noProof/>
        </w:rPr>
        <w:t>)</w:t>
      </w:r>
      <w:r w:rsidR="00416794">
        <w:fldChar w:fldCharType="end"/>
      </w:r>
      <w:r w:rsidR="00416794">
        <w:t>.</w:t>
      </w:r>
      <w:r w:rsidR="00240DC6">
        <w:t xml:space="preserve"> RCM is expected to provide a coherent change detection (CCD) period of 4 days (considering all 3 </w:t>
      </w:r>
      <w:proofErr w:type="spellStart"/>
      <w:r w:rsidR="00240DC6">
        <w:t>spacecrafts</w:t>
      </w:r>
      <w:proofErr w:type="spellEnd"/>
      <w:r w:rsidR="00240DC6">
        <w:t xml:space="preserve">) opposed to 24 day CCD periods associated with previous missions in the </w:t>
      </w:r>
      <w:proofErr w:type="spellStart"/>
      <w:r w:rsidR="00240DC6">
        <w:t>Radarsat</w:t>
      </w:r>
      <w:proofErr w:type="spellEnd"/>
      <w:r w:rsidR="00240DC6">
        <w:t xml:space="preserve"> programme.</w:t>
      </w:r>
    </w:p>
    <w:p w:rsidR="006A2B3B" w:rsidRDefault="00240DC6" w:rsidP="00DD5D76">
      <w:r>
        <w:t xml:space="preserve">These evolutions within the </w:t>
      </w:r>
      <w:proofErr w:type="spellStart"/>
      <w:r>
        <w:t>Radarsat</w:t>
      </w:r>
      <w:proofErr w:type="spellEnd"/>
      <w:r>
        <w:t xml:space="preserve"> programme have been mandated by the Canadian Government so as to </w:t>
      </w:r>
      <w:r w:rsidR="00017F74">
        <w:t>support</w:t>
      </w:r>
      <w:r>
        <w:t xml:space="preserve"> the following primary mission objectives: maritime surveillance, disaster management, and ecosystem monitoring</w:t>
      </w:r>
      <w:r w:rsidR="003925F8">
        <w:t xml:space="preserve"> </w: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 </w:instrTex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DATA </w:instrText>
      </w:r>
      <w:r w:rsidR="003925F8">
        <w:fldChar w:fldCharType="end"/>
      </w:r>
      <w:r w:rsidR="003925F8">
        <w:fldChar w:fldCharType="separate"/>
      </w:r>
      <w:r w:rsidR="003925F8">
        <w:rPr>
          <w:noProof/>
        </w:rPr>
        <w:t>(</w:t>
      </w:r>
      <w:hyperlink w:anchor="_ENREF_200" w:tooltip="Séguin, 2009 #596" w:history="1">
        <w:r w:rsidR="006646DF">
          <w:rPr>
            <w:noProof/>
          </w:rPr>
          <w:t>Séguin et al. 2009</w:t>
        </w:r>
      </w:hyperlink>
      <w:r w:rsidR="003925F8">
        <w:rPr>
          <w:noProof/>
        </w:rPr>
        <w:t xml:space="preserve">, </w:t>
      </w:r>
      <w:hyperlink w:anchor="_ENREF_214" w:tooltip="Thompson, 2010 #599" w:history="1">
        <w:r w:rsidR="006646DF">
          <w:rPr>
            <w:noProof/>
          </w:rPr>
          <w:t>Thompson 2010</w:t>
        </w:r>
      </w:hyperlink>
      <w:r w:rsidR="003925F8">
        <w:rPr>
          <w:noProof/>
        </w:rPr>
        <w:t>)</w:t>
      </w:r>
      <w:r w:rsidR="003925F8">
        <w:fldChar w:fldCharType="end"/>
      </w:r>
      <w:r>
        <w:t xml:space="preserve">. </w:t>
      </w:r>
      <w:r w:rsidR="00017F74">
        <w:t xml:space="preserve">Within these objectives </w:t>
      </w:r>
      <w:r w:rsidR="003272F2">
        <w:t xml:space="preserve">the increased coverage of a constellation mission is </w:t>
      </w:r>
      <w:r w:rsidR="00017F74">
        <w:t>key</w:t>
      </w:r>
      <w:r w:rsidR="003272F2">
        <w:t xml:space="preserve"> for meeting Canadian government requirements surrounding the following</w:t>
      </w:r>
      <w:r w:rsidR="003925F8">
        <w:t xml:space="preserve"> </w:t>
      </w:r>
      <w:r w:rsidR="003925F8">
        <w:fldChar w:fldCharType="begin"/>
      </w:r>
      <w:r w:rsidR="003925F8">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3925F8">
        <w:fldChar w:fldCharType="separate"/>
      </w:r>
      <w:r w:rsidR="003925F8">
        <w:rPr>
          <w:noProof/>
        </w:rPr>
        <w:t>(</w:t>
      </w:r>
      <w:hyperlink w:anchor="_ENREF_215" w:tooltip="Thompson, 2015 #508" w:history="1">
        <w:r w:rsidR="006646DF">
          <w:rPr>
            <w:noProof/>
          </w:rPr>
          <w:t>Thompson 2015</w:t>
        </w:r>
      </w:hyperlink>
      <w:r w:rsidR="003925F8">
        <w:rPr>
          <w:noProof/>
        </w:rPr>
        <w:t>)</w:t>
      </w:r>
      <w:r w:rsidR="003925F8">
        <w:fldChar w:fldCharType="end"/>
      </w:r>
      <w:r>
        <w:t>:</w:t>
      </w:r>
    </w:p>
    <w:p w:rsidR="003272F2" w:rsidRDefault="003272F2" w:rsidP="003272F2">
      <w:pPr>
        <w:pStyle w:val="ListParagraph"/>
        <w:numPr>
          <w:ilvl w:val="0"/>
          <w:numId w:val="13"/>
        </w:numPr>
      </w:pPr>
      <w:r>
        <w:t>Daily ship detection within priority zones up to 1,200 nautical miles from the Canadian coastline</w:t>
      </w:r>
    </w:p>
    <w:p w:rsidR="003272F2" w:rsidRDefault="003272F2" w:rsidP="003272F2">
      <w:pPr>
        <w:pStyle w:val="ListParagraph"/>
        <w:numPr>
          <w:ilvl w:val="0"/>
          <w:numId w:val="13"/>
        </w:numPr>
      </w:pPr>
      <w:r>
        <w:t>Daily monitoring of ice within Canadian Ice Service areas of interest</w:t>
      </w:r>
    </w:p>
    <w:p w:rsidR="003272F2" w:rsidRDefault="003272F2" w:rsidP="003272F2">
      <w:pPr>
        <w:pStyle w:val="ListParagraph"/>
        <w:numPr>
          <w:ilvl w:val="0"/>
          <w:numId w:val="13"/>
        </w:numPr>
      </w:pPr>
      <w:r>
        <w:t>Daily coverage of key maritime areas for the tracking of oil polluters</w:t>
      </w:r>
    </w:p>
    <w:p w:rsidR="003272F2" w:rsidRDefault="003272F2" w:rsidP="003272F2">
      <w:pPr>
        <w:pStyle w:val="ListParagraph"/>
        <w:numPr>
          <w:ilvl w:val="0"/>
          <w:numId w:val="13"/>
        </w:numPr>
      </w:pPr>
      <w:r>
        <w:t>Weekly land cover analysis</w:t>
      </w:r>
    </w:p>
    <w:p w:rsidR="003272F2" w:rsidRDefault="003272F2" w:rsidP="003272F2">
      <w:pPr>
        <w:pStyle w:val="ListParagraph"/>
        <w:numPr>
          <w:ilvl w:val="0"/>
          <w:numId w:val="13"/>
        </w:numPr>
      </w:pPr>
      <w:r>
        <w:t>Global daily revisits</w:t>
      </w:r>
    </w:p>
    <w:p w:rsidR="009B53A9" w:rsidRDefault="00187F56" w:rsidP="00DD5D76">
      <w:r>
        <w:t xml:space="preserve">To date, a number of studies have utilized simulated RCM data </w:t>
      </w:r>
      <w:r w:rsidR="003925F8">
        <w:t>from</w:t>
      </w:r>
      <w:r>
        <w:t xml:space="preserve"> Radasat-2 quad-pol data</w:t>
      </w:r>
      <w:r w:rsidR="003925F8">
        <w:t xml:space="preserve"> to assess its potential for meeting these requirements</w:t>
      </w:r>
      <w:r>
        <w:t xml:space="preserve">. </w:t>
      </w:r>
      <w:r w:rsidR="00AD7E6D">
        <w:t xml:space="preserve">For </w:t>
      </w:r>
      <w:r w:rsidR="003D2595">
        <w:t xml:space="preserve">example, </w:t>
      </w:r>
      <w:hyperlink w:anchor="_ENREF_70" w:tooltip="Gierull, 2012 #601" w:history="1">
        <w:r w:rsidR="006646DF">
          <w:fldChar w:fldCharType="begin"/>
        </w:r>
        <w:r w:rsidR="006646DF">
          <w:instrText xml:space="preserve"> ADDIN EN.CITE &lt;EndNote&gt;&lt;Cite AuthorYear="1"&gt;&lt;Author&gt;Gierull&lt;/Author&gt;&lt;Year&gt;2012&lt;/Year&gt;&lt;RecNum&gt;601&lt;/RecNum&gt;&lt;DisplayText&gt;Gierull et al. (2012)&lt;/DisplayText&gt;&lt;record&gt;&lt;rec-number&gt;601&lt;/rec-number&gt;&lt;foreign-keys&gt;&lt;key app="EN" db-id="25teddewsvepe9e5faxptreqrptrz95ftz5d" timestamp="1505769757"&gt;601&lt;/key&gt;&lt;/foreign-keys&gt;&lt;ref-type name="Conference Proceedings"&gt;10&lt;/ref-type&gt;&lt;contributors&gt;&lt;authors&gt;&lt;author&gt;C. H. Gierull&lt;/author&gt;&lt;author&gt;I. Sikaneta&lt;/author&gt;&lt;/authors&gt;&lt;/contributors&gt;&lt;titles&gt;&lt;title&gt;Potential marine moving target indication (MMTI) performance of the RADARSAT constellation mission (RCM)&lt;/title&gt;&lt;secondary-title&gt;EUSAR 2012; 9th European Conference on Synthetic Aperture Radar&lt;/secondary-title&gt;&lt;alt-title&gt;EUSAR 2012; 9th European Conference on Synthetic Aperture Radar&lt;/alt-title&gt;&lt;/titles&gt;&lt;pages&gt;404-407&lt;/pages&gt;&lt;keywords&gt;&lt;keyword&gt;Antenna measurements&lt;/keyword&gt;&lt;keyword&gt;Antennas&lt;/keyword&gt;&lt;keyword&gt;Clutter&lt;/keyword&gt;&lt;keyword&gt;Gain&lt;/keyword&gt;&lt;keyword&gt;Marine vehicles&lt;/keyword&gt;&lt;keyword&gt;Satellites&lt;/keyword&gt;&lt;keyword&gt;Switches&lt;/keyword&gt;&lt;/keywords&gt;&lt;dates&gt;&lt;year&gt;2012&lt;/year&gt;&lt;pub-dates&gt;&lt;date&gt;23-26 April 2012&lt;/date&gt;&lt;/pub-dates&gt;&lt;/dates&gt;&lt;urls&gt;&lt;/urls&gt;&lt;/record&gt;&lt;/Cite&gt;&lt;/EndNote&gt;</w:instrText>
        </w:r>
        <w:r w:rsidR="006646DF">
          <w:fldChar w:fldCharType="separate"/>
        </w:r>
        <w:r w:rsidR="006646DF">
          <w:rPr>
            <w:noProof/>
          </w:rPr>
          <w:t>Gierull et al. (2012)</w:t>
        </w:r>
        <w:r w:rsidR="006646DF">
          <w:fldChar w:fldCharType="end"/>
        </w:r>
      </w:hyperlink>
      <w:r w:rsidR="00AA2E5B">
        <w:t xml:space="preserve">, </w:t>
      </w:r>
      <w:hyperlink w:anchor="_ENREF_52" w:tooltip="Denbina, 2014 #604" w:history="1">
        <w:r w:rsidR="006646DF">
          <w:fldChar w:fldCharType="begin"/>
        </w:r>
        <w:r w:rsidR="006646DF">
          <w:instrText xml:space="preserve"> ADDIN EN.CITE &lt;EndNote&gt;&lt;Cite AuthorYear="1"&gt;&lt;Author&gt;Denbina&lt;/Author&gt;&lt;Year&gt;2014&lt;/Year&gt;&lt;RecNum&gt;604&lt;/RecNum&gt;&lt;DisplayText&gt;Denbina et al. (2014)&lt;/DisplayText&gt;&lt;record&gt;&lt;rec-number&gt;604&lt;/rec-number&gt;&lt;foreign-keys&gt;&lt;key app="EN" db-id="25teddewsvepe9e5faxptreqrptrz95ftz5d" timestamp="1505837527"&gt;604&lt;/key&gt;&lt;/foreign-keys&gt;&lt;ref-type name="Journal Article"&gt;17&lt;/ref-type&gt;&lt;contributors&gt;&lt;authors&gt;&lt;author&gt;Denbina, Michael&lt;/author&gt;&lt;author&gt;Collins, Michael J.&lt;/author&gt;&lt;/authors&gt;&lt;/contributors&gt;&lt;titles&gt;&lt;title&gt;Iceberg Detection Using Simulated Dual-Polarized Radarsat Constellation Data&lt;/title&gt;&lt;secondary-title&gt;Canadian Journal of Remote Sensing&lt;/secondary-title&gt;&lt;/titles&gt;&lt;periodical&gt;&lt;full-title&gt;Canadian Journal of Remote Sensing&lt;/full-title&gt;&lt;abbr-1&gt;Can J Remote Sens&lt;/abbr-1&gt;&lt;/periodical&gt;&lt;pages&gt;165-178&lt;/pages&gt;&lt;volume&gt;40&lt;/volume&gt;&lt;number&gt;3&lt;/number&gt;&lt;dates&gt;&lt;year&gt;2014&lt;/year&gt;&lt;pub-dates&gt;&lt;date&gt;2014/05/04&lt;/date&gt;&lt;/pub-dates&gt;&lt;/dates&gt;&lt;publisher&gt;Taylor &amp;amp; Francis&lt;/publisher&gt;&lt;isbn&gt;0703-8992&lt;/isbn&gt;&lt;urls&gt;&lt;related-urls&gt;&lt;url&gt;http://dx.doi.org/10.1080/07038992.2014.945517&lt;/url&gt;&lt;/related-urls&gt;&lt;/urls&gt;&lt;electronic-resource-num&gt;10.1080/07038992.2014.945517&lt;/electronic-resource-num&gt;&lt;/record&gt;&lt;/Cite&gt;&lt;/EndNote&gt;</w:instrText>
        </w:r>
        <w:r w:rsidR="006646DF">
          <w:fldChar w:fldCharType="separate"/>
        </w:r>
        <w:r w:rsidR="006646DF">
          <w:rPr>
            <w:noProof/>
          </w:rPr>
          <w:t>Denbina et al. (2014)</w:t>
        </w:r>
        <w:r w:rsidR="006646DF">
          <w:fldChar w:fldCharType="end"/>
        </w:r>
      </w:hyperlink>
      <w:r w:rsidR="00AA2E5B">
        <w:t>,</w:t>
      </w:r>
      <w:r w:rsidR="003D2595">
        <w:t xml:space="preserve"> and </w:t>
      </w:r>
      <w:hyperlink w:anchor="_ENREF_12" w:tooltip="Atteia, 2015 #602" w:history="1">
        <w:r w:rsidR="006646DF">
          <w:fldChar w:fldCharType="begin"/>
        </w:r>
        <w:r w:rsidR="006646DF">
          <w:instrText xml:space="preserve"> ADDIN EN.CITE &lt;EndNote&gt;&lt;Cite AuthorYear="1"&gt;&lt;Author&gt;Atteia&lt;/Author&gt;&lt;Year&gt;2015&lt;/Year&gt;&lt;RecNum&gt;602&lt;/RecNum&gt;&lt;DisplayText&gt;Atteia et al. (2015)&lt;/DisplayText&gt;&lt;record&gt;&lt;rec-number&gt;602&lt;/rec-number&gt;&lt;foreign-keys&gt;&lt;key app="EN" db-id="25teddewsvepe9e5faxptreqrptrz95ftz5d" timestamp="1505837349"&gt;602&lt;/key&gt;&lt;/foreign-keys&gt;&lt;ref-type name="Journal Article"&gt;17&lt;/ref-type&gt;&lt;contributors&gt;&lt;authors&gt;&lt;author&gt;Atteia, Ghada&lt;/author&gt;&lt;author&gt;Collins, Michael&lt;/author&gt;&lt;/authors&gt;&lt;/contributors&gt;&lt;titles&gt;&lt;title&gt;Ship detection performance using simulated dual-polarization RADARSAT constellation mission data&lt;/title&gt;&lt;secondary-title&gt;International Journal of Remote Sensing&lt;/secondary-title&gt;&lt;/titles&gt;&lt;periodical&gt;&lt;full-title&gt;International Journal of Remote Sensing&lt;/full-title&gt;&lt;abbr-1&gt;Int J Remote Sens&lt;/abbr-1&gt;&lt;/periodical&gt;&lt;pages&gt;1705-1727&lt;/pages&gt;&lt;volume&gt;36&lt;/volume&gt;&lt;number&gt;6&lt;/number&gt;&lt;dates&gt;&lt;year&gt;2015&lt;/year&gt;&lt;pub-dates&gt;&lt;date&gt;2015/03/19&lt;/date&gt;&lt;/pub-dates&gt;&lt;/dates&gt;&lt;publisher&gt;Taylor &amp;amp; Francis&lt;/publisher&gt;&lt;isbn&gt;0143-1161&lt;/isbn&gt;&lt;urls&gt;&lt;related-urls&gt;&lt;url&gt;http://dx.doi.org/10.1080/01431161.2015.1019017&lt;/url&gt;&lt;/related-urls&gt;&lt;/urls&gt;&lt;electronic-resource-num&gt;10.1080/01431161.2015.1019017&lt;/electronic-resource-num&gt;&lt;/record&gt;&lt;/Cite&gt;&lt;/EndNote&gt;</w:instrText>
        </w:r>
        <w:r w:rsidR="006646DF">
          <w:fldChar w:fldCharType="separate"/>
        </w:r>
        <w:r w:rsidR="006646DF">
          <w:rPr>
            <w:noProof/>
          </w:rPr>
          <w:t>Atteia et al. (2015)</w:t>
        </w:r>
        <w:r w:rsidR="006646DF">
          <w:fldChar w:fldCharType="end"/>
        </w:r>
      </w:hyperlink>
      <w:r w:rsidR="00AA2E5B">
        <w:t xml:space="preserve"> indicated that RCM is expected to successfully identify maritime objects such as ships and icebergs, and provide enhanced object tracking. </w:t>
      </w:r>
      <w:hyperlink w:anchor="_ENREF_195" w:tooltip="Samsonov, 2015 #605" w:history="1">
        <w:r w:rsidR="006646DF">
          <w:fldChar w:fldCharType="begin"/>
        </w:r>
        <w:r w:rsidR="006646DF">
          <w:instrText xml:space="preserve"> ADDIN EN.CITE &lt;EndNote&gt;&lt;Cite AuthorYear="1"&gt;&lt;Author&gt;Samsonov&lt;/Author&gt;&lt;Year&gt;2015&lt;/Year&gt;&lt;RecNum&gt;605&lt;/RecNum&gt;&lt;DisplayText&gt;Samsonov et al. (2015)&lt;/DisplayText&gt;&lt;record&gt;&lt;rec-number&gt;605&lt;/rec-number&gt;&lt;foreign-keys&gt;&lt;key app="EN" db-id="25teddewsvepe9e5faxptreqrptrz95ftz5d" timestamp="1505837645"&gt;605&lt;/key&gt;&lt;/foreign-keys&gt;&lt;ref-type name="Journal Article"&gt;17&lt;/ref-type&gt;&lt;contributors&gt;&lt;authors&gt;&lt;author&gt;Samsonov, Sergey V.&lt;/author&gt;&lt;author&gt;Czarnogorska, Magdalena&lt;/author&gt;&lt;author&gt;Charbonneau, François&lt;/author&gt;&lt;/authors&gt;&lt;/contributors&gt;&lt;titles&gt;&lt;title&gt;Selecting Optimal RADARSAT Constellation Mission Beams for Monitoring Ground Deformation in Alberta’s Oil Sands&lt;/title&gt;&lt;secondary-title&gt;Canadian Journal of Remote Sensing&lt;/secondary-title&gt;&lt;/titles&gt;&lt;periodical&gt;&lt;full-title&gt;Canadian Journal of Remote Sensing&lt;/full-title&gt;&lt;abbr-1&gt;Can J Remote Sens&lt;/abbr-1&gt;&lt;/periodical&gt;&lt;pages&gt;390-400&lt;/pages&gt;&lt;volume&gt;41&lt;/volume&gt;&lt;number&gt;5&lt;/number&gt;&lt;dates&gt;&lt;year&gt;2015&lt;/year&gt;&lt;pub-dates&gt;&lt;date&gt;2015/09/03&lt;/date&gt;&lt;/pub-dates&gt;&lt;/dates&gt;&lt;publisher&gt;Taylor &amp;amp; Francis&lt;/publisher&gt;&lt;isbn&gt;0703-8992&lt;/isbn&gt;&lt;urls&gt;&lt;related-urls&gt;&lt;url&gt;http://dx.doi.org/10.1080/07038992.2015.1104632&lt;/url&gt;&lt;/related-urls&gt;&lt;/urls&gt;&lt;electronic-resource-num&gt;10.1080/07038992.2015.1104632&lt;/electronic-resource-num&gt;&lt;/record&gt;&lt;/Cite&gt;&lt;/EndNote&gt;</w:instrText>
        </w:r>
        <w:r w:rsidR="006646DF">
          <w:fldChar w:fldCharType="separate"/>
        </w:r>
        <w:r w:rsidR="006646DF">
          <w:rPr>
            <w:noProof/>
          </w:rPr>
          <w:t>Samsonov et al. (2015)</w:t>
        </w:r>
        <w:r w:rsidR="006646DF">
          <w:fldChar w:fldCharType="end"/>
        </w:r>
      </w:hyperlink>
      <w:r w:rsidR="00AA2E5B">
        <w:t xml:space="preserve"> </w:t>
      </w:r>
      <w:proofErr w:type="gramStart"/>
      <w:r w:rsidR="00AA2E5B">
        <w:t>successfully</w:t>
      </w:r>
      <w:proofErr w:type="gramEnd"/>
      <w:r w:rsidR="00AA2E5B">
        <w:t xml:space="preserve"> demonstrated RCM’s capability to note surface deformations in Alberta’s oil sands region for potential disaster mitigation. Whereas, </w:t>
      </w:r>
      <w:hyperlink w:anchor="_ENREF_49" w:tooltip="Dabboor, 2014 #600" w:history="1">
        <w:r w:rsidR="006646DF">
          <w:fldChar w:fldCharType="begin"/>
        </w:r>
        <w:r w:rsidR="006646DF">
          <w:instrText xml:space="preserve"> ADDIN EN.CITE &lt;EndNote&gt;&lt;Cite AuthorYear="1"&gt;&lt;Author&gt;Dabboor&lt;/Author&gt;&lt;Year&gt;2014&lt;/Year&gt;&lt;RecNum&gt;600&lt;/RecNum&gt;&lt;DisplayText&gt;Dabboor et al. (2014)&lt;/DisplayText&gt;&lt;record&gt;&lt;rec-number&gt;600&lt;/rec-number&gt;&lt;foreign-keys&gt;&lt;key app="EN" db-id="25teddewsvepe9e5faxptreqrptrz95ftz5d" timestamp="1505769613"&gt;600&lt;/key&gt;&lt;/foreign-keys&gt;&lt;ref-type name="Journal Article"&gt;17&lt;/ref-type&gt;&lt;contributors&gt;&lt;authors&gt;&lt;author&gt;Dabboor, M.&lt;/author&gt;&lt;author&gt;Geldsetzer, T.&lt;/author&gt;&lt;/authors&gt;&lt;/contributors&gt;&lt;titles&gt;&lt;title&gt;Towards sea ice classification using simulated RADARSAT Constellation Mission compact polarimetric SAR imagery&lt;/title&gt;&lt;secondary-title&gt;Remote Sensing of Environment&lt;/secondary-title&gt;&lt;/titles&gt;&lt;periodical&gt;&lt;full-title&gt;Remote Sensing of Environment&lt;/full-title&gt;&lt;abbr-1&gt;Remote Sens Environ&lt;/abbr-1&gt;&lt;/periodical&gt;&lt;pages&gt;189-195&lt;/pages&gt;&lt;volume&gt;140&lt;/volume&gt;&lt;number&gt;Supplement C&lt;/number&gt;&lt;keywords&gt;&lt;keyword&gt;Compact SAR&lt;/keyword&gt;&lt;keyword&gt;RADARSAT Constellation Mission&lt;/keyword&gt;&lt;keyword&gt;Sea ice classification&lt;/keyword&gt;&lt;/keywords&gt;&lt;dates&gt;&lt;year&gt;2014&lt;/year&gt;&lt;pub-dates&gt;&lt;date&gt;2014/01/01/&lt;/date&gt;&lt;/pub-dates&gt;&lt;/dates&gt;&lt;isbn&gt;0034-4257&lt;/isbn&gt;&lt;urls&gt;&lt;related-urls&gt;&lt;url&gt;http://www.sciencedirect.com/science/article/pii/S0034425713002939&lt;/url&gt;&lt;/related-urls&gt;&lt;/urls&gt;&lt;electronic-resource-num&gt;https://doi.org/10.1016/j.rse.2013.08.035&lt;/electronic-resource-num&gt;&lt;/record&gt;&lt;/Cite&gt;&lt;/EndNote&gt;</w:instrText>
        </w:r>
        <w:r w:rsidR="006646DF">
          <w:fldChar w:fldCharType="separate"/>
        </w:r>
        <w:r w:rsidR="006646DF">
          <w:rPr>
            <w:noProof/>
          </w:rPr>
          <w:t>Dabboor et al. (2014)</w:t>
        </w:r>
        <w:r w:rsidR="006646DF">
          <w:fldChar w:fldCharType="end"/>
        </w:r>
      </w:hyperlink>
      <w:r w:rsidR="00AA2E5B">
        <w:t xml:space="preserve"> and </w:t>
      </w:r>
      <w:hyperlink w:anchor="_ENREF_10" w:tooltip="Arkett, 2015 #603" w:history="1">
        <w:r w:rsidR="006646DF">
          <w:fldChar w:fldCharType="begin"/>
        </w:r>
        <w:r w:rsidR="006646DF">
          <w:instrText xml:space="preserve"> ADDIN EN.CITE &lt;EndNote&gt;&lt;Cite AuthorYear="1"&gt;&lt;Author&gt;Arkett&lt;/Author&gt;&lt;Year&gt;2015&lt;/Year&gt;&lt;RecNum&gt;603&lt;/RecNum&gt;&lt;DisplayText&gt;Arkett et al. (2015)&lt;/DisplayText&gt;&lt;record&gt;&lt;rec-number&gt;603&lt;/rec-number&gt;&lt;foreign-keys&gt;&lt;key app="EN" db-id="25teddewsvepe9e5faxptreqrptrz95ftz5d" timestamp="1505837459"&gt;603&lt;/key&gt;&lt;/foreign-keys&gt;&lt;ref-type name="Journal Article"&gt;17&lt;/ref-type&gt;&lt;contributors&gt;&lt;authors&gt;&lt;author&gt;Arkett, Matt&lt;/author&gt;&lt;author&gt;Braithwaite, Leah&lt;/author&gt;&lt;author&gt;Pestieau, Paul&lt;/author&gt;&lt;author&gt;Carrieres, Tom&lt;/author&gt;&lt;author&gt;Pogson, Lynn&lt;/author&gt;&lt;author&gt;Fabi, Celine&lt;/author&gt;&lt;author&gt;Geldsetzer, Torsten&lt;/author&gt;&lt;/authors&gt;&lt;/contributors&gt;&lt;titles&gt;&lt;title&gt;Preparation by the Canadian Ice Service for the Operational Use of the RADARSAT Constellation Mission in Their Ice and Oil Spill Monitoring Programs&lt;/title&gt;&lt;secondary-title&gt;Canadian Journal of Remote Sensing&lt;/secondary-title&gt;&lt;/titles&gt;&lt;periodical&gt;&lt;full-title&gt;Canadian Journal of Remote Sensing&lt;/full-title&gt;&lt;abbr-1&gt;Can J Remote Sens&lt;/abbr-1&gt;&lt;/periodical&gt;&lt;pages&gt;380-389&lt;/pages&gt;&lt;volume&gt;41&lt;/volume&gt;&lt;number&gt;5&lt;/number&gt;&lt;dates&gt;&lt;year&gt;2015&lt;/year&gt;&lt;pub-dates&gt;&lt;date&gt;2015/09/03&lt;/date&gt;&lt;/pub-dates&gt;&lt;/dates&gt;&lt;publisher&gt;Taylor &amp;amp; Francis&lt;/publisher&gt;&lt;isbn&gt;0703-8992&lt;/isbn&gt;&lt;urls&gt;&lt;related-urls&gt;&lt;url&gt;http://dx.doi.org/10.1080/07038992.2015.1104631&lt;/url&gt;&lt;/related-urls&gt;&lt;/urls&gt;&lt;electronic-resource-num&gt;10.1080/07038992.2015.1104631&lt;/electronic-resource-num&gt;&lt;/record&gt;&lt;/Cite&gt;&lt;/EndNote&gt;</w:instrText>
        </w:r>
        <w:r w:rsidR="006646DF">
          <w:fldChar w:fldCharType="separate"/>
        </w:r>
        <w:r w:rsidR="006646DF">
          <w:rPr>
            <w:noProof/>
          </w:rPr>
          <w:t>Arkett et al. (2015)</w:t>
        </w:r>
        <w:r w:rsidR="006646DF">
          <w:fldChar w:fldCharType="end"/>
        </w:r>
      </w:hyperlink>
      <w:r w:rsidR="00AA2E5B">
        <w:t xml:space="preserve"> presented results on the classification of sea ice, and identifying oil spills in maritime environments. In a comprehensive investigation, </w:t>
      </w:r>
      <w:r w:rsidR="003925F8">
        <w:t xml:space="preserve">Charbonneau (2010) </w:t>
      </w:r>
      <w:r w:rsidR="00AA2E5B">
        <w:t xml:space="preserve">showcased </w:t>
      </w:r>
      <w:r w:rsidR="003925F8">
        <w:t xml:space="preserve">the potential for compact polarimetry </w:t>
      </w:r>
      <w:r w:rsidR="00AA2E5B">
        <w:t xml:space="preserve">within the context of a number of </w:t>
      </w:r>
      <w:r w:rsidR="003925F8">
        <w:t xml:space="preserve">Canadian thematic issues. </w:t>
      </w:r>
      <w:r w:rsidR="00C17799">
        <w:t>Simulated data (based on airborne and Radarsat-2 quad-pol SAR) demonstrated high potential for crop classification purposes, ship detection, and sea ice mapping</w:t>
      </w:r>
      <w:r w:rsidR="00AD7E6D">
        <w:t>; ship detection results exceeded those achieved by quad-pol data.</w:t>
      </w:r>
      <w:r w:rsidR="007D58DC">
        <w:t xml:space="preserve"> However, o</w:t>
      </w:r>
      <w:r w:rsidR="00AD7E6D">
        <w:t xml:space="preserve">f greatest importance within the context of the current project, </w:t>
      </w:r>
      <w:hyperlink w:anchor="_ENREF_240" w:tooltip="White, 2017 #606" w:history="1">
        <w:r w:rsidR="006646DF">
          <w:fldChar w:fldCharType="begin"/>
        </w:r>
        <w:r w:rsidR="006646DF">
          <w:instrText xml:space="preserve"> ADDIN EN.CITE &lt;EndNote&gt;&lt;Cite AuthorYear="1"&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6646DF">
          <w:fldChar w:fldCharType="separate"/>
        </w:r>
        <w:r w:rsidR="006646DF">
          <w:rPr>
            <w:noProof/>
          </w:rPr>
          <w:t>White et al. (2017)</w:t>
        </w:r>
        <w:r w:rsidR="006646DF">
          <w:fldChar w:fldCharType="end"/>
        </w:r>
      </w:hyperlink>
      <w:r w:rsidR="00AD7E6D">
        <w:t xml:space="preserve"> investigated RCM capabilities for separating peatlands, concluding that little difference was notable between the use of RCM data and quad-pol Radarsat-2 data.</w:t>
      </w:r>
    </w:p>
    <w:p w:rsidR="00416794" w:rsidRDefault="009B53A9" w:rsidP="00DD5D76">
      <w:r>
        <w:t>Based on the available literature and s</w:t>
      </w:r>
      <w:r w:rsidR="003D2595">
        <w:t>hould future RCM observations match simulated data, RCM</w:t>
      </w:r>
      <w:r>
        <w:t xml:space="preserve"> is expected to</w:t>
      </w:r>
      <w:r w:rsidR="003D2595">
        <w:t xml:space="preserve"> establish itself as a strong candidate for wetland monitoring </w:t>
      </w:r>
      <w:r>
        <w:t>and its use for such purposes is encouraged</w:t>
      </w:r>
      <w:r w:rsidR="002D30BA">
        <w:t xml:space="preserve">, especially as data are </w:t>
      </w:r>
      <w:r w:rsidR="00676FDB">
        <w:t>anticipated</w:t>
      </w:r>
      <w:r w:rsidR="002D30BA">
        <w:t xml:space="preserve"> to</w:t>
      </w:r>
      <w:r w:rsidR="00676FDB">
        <w:t xml:space="preserve"> be</w:t>
      </w:r>
      <w:r w:rsidR="002D30BA">
        <w:t xml:space="preserve"> open-access.</w:t>
      </w:r>
    </w:p>
    <w:p w:rsidR="00C87046" w:rsidRDefault="00C87046" w:rsidP="007851D7">
      <w:pPr>
        <w:pStyle w:val="Heading2"/>
      </w:pPr>
      <w:r>
        <w:t>NASA-ISRO Synthetic Aperture Rad</w:t>
      </w:r>
      <w:r w:rsidR="005A0864">
        <w:t>ar</w:t>
      </w:r>
    </w:p>
    <w:p w:rsidR="0061708C" w:rsidRDefault="005A0864" w:rsidP="0061708C">
      <w:r>
        <w:t xml:space="preserve">The NASA-ISRO Synthetic Aperture Radar (NISAR) mission is a joint venture between NASA and the Indian Space Research Organization (ISRO) that is currently scheduled for launch in 2020 </w:t>
      </w:r>
      <w:r>
        <w:fldChar w:fldCharType="begin"/>
      </w:r>
      <w:r w:rsidR="00704080">
        <w:instrText xml:space="preserve"> ADDIN EN.CITE &lt;EndNote&gt;&lt;Cite&gt;&lt;Author&gt;NASA&lt;/Author&gt;&lt;Year&gt;2017&lt;/Year&gt;&lt;RecNum&gt;607&lt;/RecNum&gt;&lt;DisplayText&gt;(NISAR community 2014, NASA 2017)&lt;/DisplayText&gt;&lt;record&gt;&lt;rec-number&gt;607&lt;/rec-number&gt;&lt;foreign-keys&gt;&lt;key app="EN" db-id="25teddewsvepe9e5faxptreqrptrz95ftz5d" timestamp="1505929438"&gt;607&lt;/key&gt;&lt;/foreign-keys&gt;&lt;ref-type name="Web Page"&gt;12&lt;/ref-type&gt;&lt;contributors&gt;&lt;authors&gt;&lt;author&gt;NASA&lt;/author&gt;&lt;/authors&gt;&lt;/contributors&gt;&lt;titles&gt;&lt;title&gt;NASA-ISRO Synthetic Aperture Radar mission&lt;/title&gt;&lt;/titles&gt;&lt;number&gt;September 2017&lt;/number&gt;&lt;dates&gt;&lt;year&gt;2017&lt;/year&gt;&lt;/dates&gt;&lt;pub-location&gt;[online]&lt;/pub-location&gt;&lt;publisher&gt;Jet Propulsion Laboratory&lt;/publisher&gt;&lt;urls&gt;&lt;related-urls&gt;&lt;url&gt;https://www.jpl.nasa.gov/missions/nasa-isro-synthetic-aperture-radar-nisar/&lt;/url&gt;&lt;/related-urls&gt;&lt;/urls&gt;&lt;/record&gt;&lt;/Cite&gt;&lt;Cite&gt;&lt;Author&gt;NISAR community&lt;/Author&gt;&lt;Year&gt;2014&lt;/Year&gt;&lt;RecNum&gt;612&lt;/RecNum&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fldChar w:fldCharType="separate"/>
      </w:r>
      <w:r w:rsidR="00704080">
        <w:rPr>
          <w:noProof/>
        </w:rPr>
        <w:t>(</w:t>
      </w:r>
      <w:hyperlink w:anchor="_ENREF_170" w:tooltip="NISAR community, 2014 #612" w:history="1">
        <w:r w:rsidR="006646DF">
          <w:rPr>
            <w:noProof/>
          </w:rPr>
          <w:t>NISAR community 2014</w:t>
        </w:r>
      </w:hyperlink>
      <w:r w:rsidR="00704080">
        <w:rPr>
          <w:noProof/>
        </w:rPr>
        <w:t xml:space="preserve">, </w:t>
      </w:r>
      <w:hyperlink w:anchor="_ENREF_166" w:tooltip="NASA, 2017 #607" w:history="1">
        <w:r w:rsidR="006646DF">
          <w:rPr>
            <w:noProof/>
          </w:rPr>
          <w:t>NASA 2017</w:t>
        </w:r>
      </w:hyperlink>
      <w:r w:rsidR="00704080">
        <w:rPr>
          <w:noProof/>
        </w:rPr>
        <w:t>)</w:t>
      </w:r>
      <w:r>
        <w:fldChar w:fldCharType="end"/>
      </w:r>
      <w:r>
        <w:t xml:space="preserve">. NISAR will exist as a single spacecraft that will house both L- and S- band SAR </w:t>
      </w:r>
      <w:r w:rsidR="006724D1">
        <w:t>sensors with the purpose of</w:t>
      </w:r>
      <w:r>
        <w:t xml:space="preserve"> observ</w:t>
      </w:r>
      <w:r w:rsidR="006724D1">
        <w:t>ing</w:t>
      </w:r>
      <w:r>
        <w:t xml:space="preserve"> the Earth’s surface</w:t>
      </w:r>
      <w:r w:rsidR="00704080">
        <w:t xml:space="preserve"> </w: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 </w:instrTex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DATA </w:instrText>
      </w:r>
      <w:r w:rsidR="00704080">
        <w:fldChar w:fldCharType="end"/>
      </w:r>
      <w:r w:rsidR="00704080">
        <w:fldChar w:fldCharType="separate"/>
      </w:r>
      <w:r w:rsidR="00704080">
        <w:rPr>
          <w:noProof/>
        </w:rPr>
        <w:t>(</w:t>
      </w:r>
      <w:hyperlink w:anchor="_ENREF_190" w:tooltip="Rosen, 2013 #611" w:history="1">
        <w:r w:rsidR="006646DF">
          <w:rPr>
            <w:noProof/>
          </w:rPr>
          <w:t>Rosen et al. 2013</w:t>
        </w:r>
      </w:hyperlink>
      <w:r w:rsidR="00704080">
        <w:rPr>
          <w:noProof/>
        </w:rPr>
        <w:t xml:space="preserve">, </w:t>
      </w:r>
      <w:hyperlink w:anchor="_ENREF_192" w:tooltip="Rosen, 2014 #610" w:history="1">
        <w:r w:rsidR="006646DF">
          <w:rPr>
            <w:noProof/>
          </w:rPr>
          <w:t>Rosen et al. 2014</w:t>
        </w:r>
      </w:hyperlink>
      <w:r w:rsidR="00704080">
        <w:rPr>
          <w:noProof/>
        </w:rPr>
        <w:t>)</w:t>
      </w:r>
      <w:r w:rsidR="00704080">
        <w:fldChar w:fldCharType="end"/>
      </w:r>
      <w:r>
        <w:t>.</w:t>
      </w:r>
      <w:r w:rsidR="006724D1">
        <w:t xml:space="preserve"> Both sensors are expected to provide wide-swath (&gt; 240 km) data with spatial resolutions between 2 m and 6m for the S-band sensor, and between 2 m and 30 m for the L-band sensor</w:t>
      </w:r>
      <w:r w:rsidR="00F35245">
        <w:t xml:space="preserve"> </w:t>
      </w:r>
      <w:r w:rsidR="00F35245">
        <w:fldChar w:fldCharType="begin"/>
      </w:r>
      <w:r w:rsidR="00F35245">
        <w:instrText xml:space="preserve"> ADDIN EN.CITE &lt;EndNote&gt;&lt;Cite&gt;&lt;Author&gt;Rosen&lt;/Author&gt;&lt;Year&gt;2015&lt;/Year&gt;&lt;RecNum&gt;609&lt;/RecNum&gt;&lt;DisplayText&gt;(Rosen et al. 2015)&lt;/DisplayText&gt;&lt;record&gt;&lt;rec-number&gt;609&lt;/rec-number&gt;&lt;foreign-keys&gt;&lt;key app="EN" db-id="25teddewsvepe9e5faxptreqrptrz95ftz5d" timestamp="1505936303"&gt;609&lt;/key&gt;&lt;/foreign-keys&gt;&lt;ref-type name="Conference Proceedings"&gt;10&lt;/ref-type&gt;&lt;contributors&gt;&lt;authors&gt;&lt;author&gt;P. A. Rosen&lt;/author&gt;&lt;author&gt;S. Hensley&lt;/author&gt;&lt;author&gt;S. Shaffer&lt;/author&gt;&lt;author&gt;L. Veilleux&lt;/author&gt;&lt;author&gt;M. Chakraborty&lt;/author&gt;&lt;author&gt;T. Misra&lt;/author&gt;&lt;author&gt;R. Bhan&lt;/author&gt;&lt;author&gt;V. Raju Sagi&lt;/author&gt;&lt;author&gt;R. Satish&lt;/author&gt;&lt;/authors&gt;&lt;/contributors&gt;&lt;titles&gt;&lt;title&gt;The NASA-ISRO SAR mission - An international space partnership for science and societal benefit&lt;/title&gt;&lt;secondary-title&gt;2015 IEEE Radar Conference (RadarCon)&lt;/secondary-title&gt;&lt;alt-title&gt;2015 IEEE Radar Conference (RadarCon)&lt;/alt-title&gt;&lt;/titles&gt;&lt;pages&gt;1610-1613&lt;/pages&gt;&lt;keywords&gt;&lt;keyword&gt;synthetic aperture radar&lt;/keyword&gt;&lt;keyword&gt;GPS receiver&lt;/keyword&gt;&lt;keyword&gt;Indian Space Research Organisation&lt;/keyword&gt;&lt;keyword&gt;L-band electronics&lt;/keyword&gt;&lt;keyword&gt;NASA-ISRO SAR mission&lt;/keyword&gt;&lt;keyword&gt;National Aeronautics and Space Administration&lt;/keyword&gt;&lt;keyword&gt;S-band radar electronics&lt;/keyword&gt;&lt;keyword&gt;high-rate Ka-band telecommunication link&lt;/keyword&gt;&lt;keyword&gt;solid state recorder&lt;/keyword&gt;&lt;keyword&gt;Earth&lt;/keyword&gt;&lt;keyword&gt;Instruments&lt;/keyword&gt;&lt;keyword&gt;L-band&lt;/keyword&gt;&lt;keyword&gt;NASA&lt;/keyword&gt;&lt;keyword&gt;Space vehicles&lt;/keyword&gt;&lt;/keywords&gt;&lt;dates&gt;&lt;year&gt;2015&lt;/year&gt;&lt;pub-dates&gt;&lt;date&gt;10-15 May 2015&lt;/date&gt;&lt;/pub-dates&gt;&lt;/dates&gt;&lt;isbn&gt;1097-5659&lt;/isbn&gt;&lt;urls&gt;&lt;/urls&gt;&lt;electronic-resource-num&gt;10.1109/RADAR.2015.7131255&lt;/electronic-resource-num&gt;&lt;/record&gt;&lt;/Cite&gt;&lt;/EndNote&gt;</w:instrText>
      </w:r>
      <w:r w:rsidR="00F35245">
        <w:fldChar w:fldCharType="separate"/>
      </w:r>
      <w:r w:rsidR="00F35245">
        <w:rPr>
          <w:noProof/>
        </w:rPr>
        <w:t>(</w:t>
      </w:r>
      <w:hyperlink w:anchor="_ENREF_191" w:tooltip="Rosen, 2015 #609" w:history="1">
        <w:r w:rsidR="006646DF">
          <w:rPr>
            <w:noProof/>
          </w:rPr>
          <w:t>Rosen et al. 2015</w:t>
        </w:r>
      </w:hyperlink>
      <w:r w:rsidR="00F35245">
        <w:rPr>
          <w:noProof/>
        </w:rPr>
        <w:t>)</w:t>
      </w:r>
      <w:r w:rsidR="00F35245">
        <w:fldChar w:fldCharType="end"/>
      </w:r>
      <w:r w:rsidR="006724D1">
        <w:t xml:space="preserve">. The shorter S-band data will offer single- dual- and compact-polarizations as well as quasi quad-pol data (i.e. HH/HV and VH/VV), however, L-band data will be available </w:t>
      </w:r>
      <w:r w:rsidR="009F6941">
        <w:t xml:space="preserve">in </w:t>
      </w:r>
      <w:r w:rsidR="006724D1">
        <w:t>single-</w:t>
      </w:r>
      <w:r w:rsidR="009F6941">
        <w:t>, dual-, compact-, and</w:t>
      </w:r>
      <w:r w:rsidR="006724D1">
        <w:t xml:space="preserve"> quad-pol</w:t>
      </w:r>
      <w:r w:rsidR="009F6941">
        <w:t>arizations</w:t>
      </w:r>
      <w:r w:rsidR="00EA0825">
        <w:t xml:space="preserve"> </w:t>
      </w:r>
      <w:r w:rsidR="00EA0825">
        <w:fldChar w:fldCharType="begin"/>
      </w:r>
      <w:r w:rsidR="00EA0825">
        <w:instrText xml:space="preserve"> ADDIN EN.CITE &lt;EndNote&gt;&lt;Cite&gt;&lt;Author&gt;Space Application Centre&lt;/Author&gt;&lt;Year&gt;2015&lt;/Year&gt;&lt;RecNum&gt;608&lt;/RecNum&gt;&lt;DisplayText&gt;(Space Application Centre 2015)&lt;/DisplayText&gt;&lt;record&gt;&lt;rec-number&gt;608&lt;/rec-number&gt;&lt;foreign-keys&gt;&lt;key app="EN" db-id="25teddewsvepe9e5faxptreqrptrz95ftz5d" timestamp="1505936129"&gt;608&lt;/key&gt;&lt;/foreign-keys&gt;&lt;ref-type name="Web Page"&gt;12&lt;/ref-type&gt;&lt;contributors&gt;&lt;authors&gt;&lt;author&gt;Space Application Centre,&lt;/author&gt;&lt;/authors&gt;&lt;/contributors&gt;&lt;titles&gt;&lt;title&gt;NISAR Mission&lt;/title&gt;&lt;/titles&gt;&lt;number&gt;September 2017&lt;/number&gt;&lt;dates&gt;&lt;year&gt;2015&lt;/year&gt;&lt;/dates&gt;&lt;pub-location&gt;[online]&lt;/pub-location&gt;&lt;publisher&gt;NISAR Science &amp;amp; Applications Workshop, Space Application Centre, Indian Space Research Organization, Ahmedabad, India&lt;/publisher&gt;&lt;urls&gt;&lt;related-urls&gt;&lt;url&gt;http://www.sac.gov.in/nisar/NisarMission.html&lt;/url&gt;&lt;/related-urls&gt;&lt;/urls&gt;&lt;/record&gt;&lt;/Cite&gt;&lt;/EndNote&gt;</w:instrText>
      </w:r>
      <w:r w:rsidR="00EA0825">
        <w:fldChar w:fldCharType="separate"/>
      </w:r>
      <w:r w:rsidR="00EA0825">
        <w:rPr>
          <w:noProof/>
        </w:rPr>
        <w:t>(</w:t>
      </w:r>
      <w:hyperlink w:anchor="_ENREF_207" w:tooltip="Space Application Centre, 2015 #608" w:history="1">
        <w:r w:rsidR="006646DF">
          <w:rPr>
            <w:noProof/>
          </w:rPr>
          <w:t xml:space="preserve">Space </w:t>
        </w:r>
        <w:r w:rsidR="006646DF">
          <w:rPr>
            <w:noProof/>
          </w:rPr>
          <w:lastRenderedPageBreak/>
          <w:t>Application Centre 2015</w:t>
        </w:r>
      </w:hyperlink>
      <w:r w:rsidR="00EA0825">
        <w:rPr>
          <w:noProof/>
        </w:rPr>
        <w:t>)</w:t>
      </w:r>
      <w:r w:rsidR="00EA0825">
        <w:fldChar w:fldCharType="end"/>
      </w:r>
      <w:r w:rsidR="006724D1">
        <w:t>.</w:t>
      </w:r>
      <w:r w:rsidR="00704080">
        <w:t xml:space="preserve"> Both sensors will be based on the same platform, which is expected to offer a 12-day sampling and repeat orbit </w:t>
      </w:r>
      <w:r w:rsidR="00704080">
        <w:fldChar w:fldCharType="begin"/>
      </w:r>
      <w:r w:rsidR="00704080">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704080">
        <w:fldChar w:fldCharType="separate"/>
      </w:r>
      <w:r w:rsidR="00704080">
        <w:rPr>
          <w:noProof/>
        </w:rPr>
        <w:t>(</w:t>
      </w:r>
      <w:hyperlink w:anchor="_ENREF_170" w:tooltip="NISAR community, 2014 #612" w:history="1">
        <w:r w:rsidR="006646DF">
          <w:rPr>
            <w:noProof/>
          </w:rPr>
          <w:t>NISAR community 2014</w:t>
        </w:r>
      </w:hyperlink>
      <w:r w:rsidR="00704080">
        <w:rPr>
          <w:noProof/>
        </w:rPr>
        <w:t>)</w:t>
      </w:r>
      <w:r w:rsidR="00704080">
        <w:fldChar w:fldCharType="end"/>
      </w:r>
      <w:r w:rsidR="00704080">
        <w:t>.</w:t>
      </w:r>
    </w:p>
    <w:p w:rsidR="00F76557" w:rsidRDefault="00704080" w:rsidP="0061708C">
      <w:r>
        <w:t xml:space="preserve">A number of applications have been conceived within the NISAR mission </w:t>
      </w:r>
      <w:r w:rsidR="008424D3">
        <w:t xml:space="preserve">framework to satisfy science requirements of the US and India. Some such applications include: ecosystem monitoring, surface deformation, cryosphere, ocean processes, and other disasters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90" w:tooltip="Rosen, 2013 #611" w:history="1">
        <w:r w:rsidR="006646DF">
          <w:rPr>
            <w:noProof/>
          </w:rPr>
          <w:t>Rosen et al. 2013</w:t>
        </w:r>
      </w:hyperlink>
      <w:r w:rsidR="008424D3">
        <w:rPr>
          <w:noProof/>
        </w:rPr>
        <w:t>)</w:t>
      </w:r>
      <w:r w:rsidR="008424D3">
        <w:fldChar w:fldCharType="end"/>
      </w:r>
      <w:r w:rsidR="008424D3">
        <w:t xml:space="preserve">. For a full list of potential science applications see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90" w:tooltip="Rosen, 2013 #611" w:history="1">
        <w:r w:rsidR="006646DF">
          <w:rPr>
            <w:noProof/>
          </w:rPr>
          <w:t>Rosen et al. 2013</w:t>
        </w:r>
      </w:hyperlink>
      <w:r w:rsidR="008424D3">
        <w:rPr>
          <w:noProof/>
        </w:rPr>
        <w:t>)</w:t>
      </w:r>
      <w:r w:rsidR="008424D3">
        <w:fldChar w:fldCharType="end"/>
      </w:r>
      <w:r w:rsidR="008424D3">
        <w:t>.</w:t>
      </w:r>
      <w:r w:rsidR="00F35245">
        <w:t xml:space="preserve"> A number of white papers have been published through NASA to showcase the potential of NISAR’s societal benefits, including but not limited to: Fire management, coastal land loss, flood forecasting, forest resources, ice monitoring, and oil spills. A full list of application white papers are available online (</w:t>
      </w:r>
      <w:r w:rsidR="00F35245" w:rsidRPr="00F35245">
        <w:t>https://nisar.jpl.nasa.gov/applications/#</w:t>
      </w:r>
      <w:r w:rsidR="00F35245">
        <w:t xml:space="preserve">). </w:t>
      </w:r>
      <w:r w:rsidR="00F76557">
        <w:t>Of key importance is NISAR</w:t>
      </w:r>
      <w:r w:rsidR="00F35245">
        <w:t>’</w:t>
      </w:r>
      <w:r w:rsidR="00F76557">
        <w:t>s expect</w:t>
      </w:r>
      <w:r w:rsidR="00F35245">
        <w:t>ed</w:t>
      </w:r>
      <w:r w:rsidR="00F76557">
        <w:t xml:space="preserve"> capability surround</w:t>
      </w:r>
      <w:r w:rsidR="00F35245">
        <w:t>ing</w:t>
      </w:r>
      <w:r w:rsidR="00F76557">
        <w:t xml:space="preserve"> wetland</w:t>
      </w:r>
      <w:r w:rsidR="00F35245">
        <w:t xml:space="preserve"> mapping</w:t>
      </w:r>
      <w:r w:rsidR="00F76557">
        <w:t xml:space="preserve"> applications, including </w:t>
      </w:r>
      <w:r w:rsidR="00F35245">
        <w:t xml:space="preserve">wetland </w:t>
      </w:r>
      <w:r w:rsidR="00F76557">
        <w:t>classification and</w:t>
      </w:r>
      <w:r w:rsidR="00F35245">
        <w:t xml:space="preserve"> monitoring</w:t>
      </w:r>
      <w:r w:rsidR="00F76557">
        <w:t xml:space="preserve"> hydroperiod </w:t>
      </w:r>
      <w:r w:rsidR="00F35245">
        <w:t>regimes</w:t>
      </w:r>
      <w:r w:rsidR="00F76557">
        <w:t xml:space="preserve">. Although no recorded or simulated NISAR data are currently available, the current NISAR baseline plan responsible for the characterization of spatial coverage, sensor frequency/polarization modes, resolution, and data latency is already proposed to meet </w:t>
      </w:r>
      <w:r w:rsidR="00F35245">
        <w:t xml:space="preserve">the </w:t>
      </w:r>
      <w:r w:rsidR="00F76557">
        <w:t>technical</w:t>
      </w:r>
      <w:r w:rsidR="00F35245">
        <w:t xml:space="preserve"> requirements for a variety of </w:t>
      </w:r>
      <w:r w:rsidR="00F76557">
        <w:t>wetland</w:t>
      </w:r>
      <w:r w:rsidR="00F35245">
        <w:t xml:space="preserve"> mapping applications</w:t>
      </w:r>
      <w:r w:rsidR="00F76557">
        <w:t xml:space="preserve">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70" w:tooltip="NISAR community, 2014 #612" w:history="1">
        <w:r w:rsidR="006646DF">
          <w:rPr>
            <w:noProof/>
          </w:rPr>
          <w:t>NISAR community 2014</w:t>
        </w:r>
      </w:hyperlink>
      <w:r w:rsidR="00F76557">
        <w:rPr>
          <w:noProof/>
        </w:rPr>
        <w:t>)</w:t>
      </w:r>
      <w:r w:rsidR="00F76557">
        <w:fldChar w:fldCharType="end"/>
      </w:r>
      <w:r w:rsidR="00F76557">
        <w:t xml:space="preserve">. In fact, it is expected that the use of S-band SAR in conjunction with L-band data will enhance wetland classification accuracies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70" w:tooltip="NISAR community, 2014 #612" w:history="1">
        <w:r w:rsidR="006646DF">
          <w:rPr>
            <w:noProof/>
          </w:rPr>
          <w:t>NISAR community 2014</w:t>
        </w:r>
      </w:hyperlink>
      <w:r w:rsidR="00F76557">
        <w:rPr>
          <w:noProof/>
        </w:rPr>
        <w:t>)</w:t>
      </w:r>
      <w:r w:rsidR="00F76557">
        <w:fldChar w:fldCharType="end"/>
      </w:r>
      <w:r w:rsidR="00F76557">
        <w:t>.</w:t>
      </w:r>
    </w:p>
    <w:p w:rsidR="007A0B54" w:rsidRPr="0061708C" w:rsidRDefault="007A0B54" w:rsidP="0061708C">
      <w:r>
        <w:t>Although the NISAR mission is at a far less mature stage than that of RCM, the (albeit limited) literature regarding its prospects a</w:t>
      </w:r>
      <w:r w:rsidR="00CA58D9">
        <w:t>ppear</w:t>
      </w:r>
      <w:r>
        <w:t xml:space="preserve"> promising</w:t>
      </w:r>
      <w:r w:rsidR="00CA58D9">
        <w:t xml:space="preserve"> regarding wetland applications</w:t>
      </w:r>
      <w:r>
        <w:t xml:space="preserve">. Should NISAR </w:t>
      </w:r>
      <w:r w:rsidR="00CA58D9">
        <w:t>meet expectations its utility in future wetland mapping/monitoring applications will likely be of great significance. It is unlikely that NISAR data will feature in the current project due to its 2020 launch date, however, given data will be open-access its use is encouraged in future where</w:t>
      </w:r>
      <w:r w:rsidR="00BF4C31">
        <w:t xml:space="preserve"> possible</w:t>
      </w:r>
      <w:r w:rsidR="00CA58D9">
        <w:t>.</w:t>
      </w:r>
    </w:p>
    <w:p w:rsidR="003F34F6" w:rsidRDefault="008E1915" w:rsidP="003F34F6">
      <w:pPr>
        <w:pStyle w:val="Heading1"/>
      </w:pPr>
      <w:bookmarkStart w:id="38" w:name="_Toc493074553"/>
      <w:r>
        <w:t>A</w:t>
      </w:r>
      <w:r w:rsidR="00721E55">
        <w:t>dvantages &amp; l</w:t>
      </w:r>
      <w:r w:rsidR="003F34F6">
        <w:t xml:space="preserve">imitations of </w:t>
      </w:r>
      <w:r w:rsidR="001067D1">
        <w:t xml:space="preserve">wetland </w:t>
      </w:r>
      <w:r w:rsidR="00721E55">
        <w:t>r</w:t>
      </w:r>
      <w:r w:rsidR="003F34F6">
        <w:t xml:space="preserve">emote </w:t>
      </w:r>
      <w:r w:rsidR="00721E55">
        <w:t>s</w:t>
      </w:r>
      <w:r w:rsidR="003F34F6">
        <w:t>ensing</w:t>
      </w:r>
      <w:bookmarkEnd w:id="38"/>
    </w:p>
    <w:p w:rsidR="00605E8D" w:rsidRDefault="00605E8D" w:rsidP="00721E55">
      <w:r>
        <w:t>Although remote sensing provides a highly attractive alternative for wetland mapping, generalized advantages and limitations apply, that is, the specific application of remote sensing for wetland mapping</w:t>
      </w:r>
      <w:r w:rsidR="00E30180">
        <w:t xml:space="preserve"> i</w:t>
      </w:r>
      <w:r>
        <w:t xml:space="preserve">s inherently challenging. </w:t>
      </w:r>
      <w:r w:rsidR="000412F9">
        <w:t>This section discusses some</w:t>
      </w:r>
      <w:r>
        <w:t xml:space="preserve"> globally applicable </w:t>
      </w:r>
      <w:r w:rsidR="000412F9">
        <w:t>advantages and limitations to those mentioned</w:t>
      </w:r>
      <w:r>
        <w:t xml:space="preserve"> above. </w:t>
      </w:r>
    </w:p>
    <w:p w:rsidR="00276016" w:rsidRDefault="00721E55" w:rsidP="003F34F6">
      <w:r>
        <w:t xml:space="preserve">In some scenarios, remote sensing offers an alternative approach to wetland </w:t>
      </w:r>
      <w:r w:rsidR="000412F9">
        <w:t>mapping over</w:t>
      </w:r>
      <w:r>
        <w:t xml:space="preserve"> field acquisitions; where field levels of accuracy are required, remote sensing offers complementary data ideal for scaling relevant information. Furthermore, remote sensing can be constrained by a single</w:t>
      </w:r>
      <w:r w:rsidR="000412F9">
        <w:t xml:space="preserve"> logical or statistical</w:t>
      </w:r>
      <w:r>
        <w:t xml:space="preserve"> criteria that mitigates subjectivity and</w:t>
      </w:r>
      <w:r w:rsidR="000412F9">
        <w:t xml:space="preserve"> the introduction of</w:t>
      </w:r>
      <w:r>
        <w:t xml:space="preserve"> human error as well as providing the cost-effective, timely mapping of wetland inventories at large-scales whilst remaining indifferent to areas of limited accessibility.</w:t>
      </w:r>
      <w:r w:rsidR="00605E8D">
        <w:t xml:space="preserve"> </w:t>
      </w:r>
      <w:r w:rsidR="00276016">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rsidR="00276016">
        <w:t>field data. However, these scenarios are often limited to poorly designed workflows and/or by the choice of ill-suited remote sensing data.</w:t>
      </w:r>
      <w:r w:rsidR="005A2261">
        <w:t xml:space="preserve"> Nonetheless, </w:t>
      </w:r>
      <w:r w:rsidR="000412F9">
        <w:t>it is important to</w:t>
      </w:r>
      <w:r w:rsidR="005A2261">
        <w:t xml:space="preserve"> </w:t>
      </w:r>
      <w:r w:rsidR="008E1032">
        <w:t>carefully</w:t>
      </w:r>
      <w:r w:rsidR="000412F9">
        <w:t xml:space="preserve"> identify and implement the most suitable data</w:t>
      </w:r>
      <w:r w:rsidR="008E1032">
        <w:t xml:space="preserve"> in order to maximize </w:t>
      </w:r>
      <w:r w:rsidR="005A2261">
        <w:t>cost effective</w:t>
      </w:r>
      <w:r w:rsidR="008E1032">
        <w:t>ness</w:t>
      </w:r>
      <w:r w:rsidR="005A2261">
        <w:t>.</w:t>
      </w:r>
    </w:p>
    <w:p w:rsidR="00E637E1" w:rsidRDefault="00E637E1" w:rsidP="003F34F6">
      <w:r>
        <w:t xml:space="preserve">The spatial resolution of remotely sensed data can hinder </w:t>
      </w:r>
      <w:r w:rsidR="00456F20">
        <w:t xml:space="preserve">wetland detection and </w:t>
      </w:r>
      <w:r w:rsidR="000412F9">
        <w:t xml:space="preserve">subsequent </w:t>
      </w:r>
      <w:r>
        <w:t>analys</w:t>
      </w:r>
      <w:r w:rsidR="000412F9">
        <w:t>e</w:t>
      </w:r>
      <w:r>
        <w:t xml:space="preserve">s depending on the level of detail required. For example, the utility of a sensor is limited for the detection of sufficiently small wetlands (≤ sensor spatial resolution) or subpixel wetlands. This has been noted for Landsat applications within the </w:t>
      </w:r>
      <w:r w:rsidR="000412F9">
        <w:t>prairie/foothills biome</w:t>
      </w:r>
      <w:r w:rsidR="00456F20">
        <w:t>, where</w:t>
      </w:r>
      <w:r w:rsidR="003918A1">
        <w:t xml:space="preserve"> inconsistencies were noted not only for </w:t>
      </w:r>
      <w:r w:rsidR="003918A1">
        <w:lastRenderedPageBreak/>
        <w:t>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74" w:tooltip="Ozesmi, 2002 #427" w:history="1">
        <w:r w:rsidR="006646DF">
          <w:rPr>
            <w:noProof/>
          </w:rPr>
          <w:t>Ozesmi et al. 2002</w:t>
        </w:r>
      </w:hyperlink>
      <w:r w:rsidR="0057706F">
        <w:rPr>
          <w:noProof/>
        </w:rPr>
        <w:t xml:space="preserve">, </w:t>
      </w:r>
      <w:hyperlink w:anchor="_ENREF_201" w:tooltip="Sethre, 2005 #413" w:history="1">
        <w:r w:rsidR="006646DF">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104" w:tooltip="Johnson, 1997 #428" w:history="1">
        <w:r w:rsidR="006646DF">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0412F9" w:rsidRDefault="000412F9" w:rsidP="003F34F6">
      <w:r>
        <w:t xml:space="preserve">In addition to spatial limitations, temporal restrictions can also be prohibitive. That is, in popular fusion approaches, data from multiple sensors </w:t>
      </w:r>
      <w:r w:rsidR="007A7819">
        <w:t>often</w:t>
      </w:r>
      <w:r>
        <w:t xml:space="preserve"> exhibit misaligned acquisition dates </w:t>
      </w:r>
      <w:r w:rsidR="007A7819">
        <w:t xml:space="preserve">as each sensor follows a predefined schedule for data acquisition; this is certainly true for most </w:t>
      </w:r>
      <w:proofErr w:type="spellStart"/>
      <w:r w:rsidR="007A7819">
        <w:t>spaceborne</w:t>
      </w:r>
      <w:proofErr w:type="spellEnd"/>
      <w:r w:rsidR="007A7819">
        <w:t xml:space="preserve"> sensor. This temporal disparity means that data from each sensor </w:t>
      </w:r>
      <w:r>
        <w:t>may represent different conditions</w:t>
      </w:r>
      <w:r w:rsidR="007A7819">
        <w:t>, the challenge of which increases in magnitude with increasing temporal disparity. This issue often has little impact for data acquisitions separated by only a few days, especially during a stable part of the wetland season. However, temporally disparate data exhibit potential to propagate high uncertainties, particularly if a sudden change is experienced through external mechanisms (e.g. 100 year precipitation event).</w:t>
      </w:r>
    </w:p>
    <w:p w:rsidR="001067D1" w:rsidRDefault="001067D1" w:rsidP="003F34F6">
      <w:r>
        <w:t xml:space="preserve">It is known that differentiating Canadian and Albertan wetland classes can prove challenging even in the field as some classes share key distinguishing characteristics. </w:t>
      </w:r>
      <w:r w:rsidR="00DF41B0">
        <w:t xml:space="preserve">The difficulty of this challenge is propagated to the application of remote sensing data, and is often amplified. The difficulty of distinguishing wetland classes varies dependant on biome; the boreal biome is more diverse and wetland rich and typically possess more of a challenge. A well-documented challenge is the differentiation of bogs and fens by remotely sensed data </w:t>
      </w:r>
      <w:r w:rsidR="00DF41B0" w:rsidRPr="00DF41B0">
        <w:rPr>
          <w:highlight w:val="yellow"/>
        </w:rPr>
        <w:t>(citation)</w:t>
      </w:r>
      <w:r w:rsidR="00DF41B0">
        <w:t xml:space="preserve"> as both classes are characterized by a variety of overlapping characteristics. Regardless of these inherent challenges the differentiation of each of the 5 (AWCS) wetland classes has been demonstrated with remote sensing, however, end users should be aware that the greatest confusion between classifications will occur for bogs and fens.</w:t>
      </w:r>
    </w:p>
    <w:p w:rsidR="00927273" w:rsidRDefault="0061521A" w:rsidP="00927273">
      <w:pPr>
        <w:pStyle w:val="Heading1"/>
      </w:pPr>
      <w:bookmarkStart w:id="39" w:name="_Toc493074554"/>
      <w:r>
        <w:t xml:space="preserve">Wetland </w:t>
      </w:r>
      <w:r w:rsidR="00927273">
        <w:t>Classification</w:t>
      </w:r>
      <w:r>
        <w:t>: A</w:t>
      </w:r>
      <w:r w:rsidR="00927273">
        <w:t xml:space="preserve"> Method</w:t>
      </w:r>
      <w:r>
        <w:t>ological Review</w:t>
      </w:r>
      <w:bookmarkEnd w:id="39"/>
    </w:p>
    <w:p w:rsidR="00115539" w:rsidRDefault="003F26A1" w:rsidP="00BF0155">
      <w:r>
        <w:t xml:space="preserve">A number of methodologies exist for the classification of wetlands by remote sensing data, these </w:t>
      </w:r>
      <w:r w:rsidR="00470DE8">
        <w:t>typically</w:t>
      </w:r>
      <w:r>
        <w:t xml:space="preserve"> vary as a function of the type of data utilized (i.e. SAR, LiDAR, imagery, etc.).</w:t>
      </w:r>
      <w:r w:rsidR="00115539">
        <w:t xml:space="preserve"> Here, data analysis techniques are reviewed with respect to each data type</w:t>
      </w:r>
      <w:r w:rsidR="0027758E">
        <w:t>. The details associated with each technique are explored in separate section</w:t>
      </w:r>
      <w:r w:rsidR="008E1915">
        <w:t>s</w:t>
      </w:r>
      <w:r w:rsidR="0027758E">
        <w:t xml:space="preserve"> so as to identify </w:t>
      </w:r>
      <w:r w:rsidR="00115539">
        <w:t>their advantages and limitations</w:t>
      </w:r>
      <w:r w:rsidR="0027758E">
        <w:t xml:space="preserve"> within the context of wetland mapping</w:t>
      </w:r>
      <w:r w:rsidR="00115539">
        <w:t xml:space="preserve">. Moreover, the potential for integrating each data type to </w:t>
      </w:r>
      <w:r w:rsidR="003544BE">
        <w:t>exploit the strengths of each are</w:t>
      </w:r>
      <w:r w:rsidR="00115539">
        <w:t xml:space="preserve"> also analyzed and discussed.</w:t>
      </w:r>
    </w:p>
    <w:p w:rsidR="00115539" w:rsidRDefault="00115539" w:rsidP="00115539">
      <w:pPr>
        <w:pStyle w:val="Heading2"/>
      </w:pPr>
      <w:r>
        <w:t>Optical Imagery</w:t>
      </w:r>
    </w:p>
    <w:p w:rsidR="007603EA" w:rsidRDefault="007603EA" w:rsidP="00D97D9B">
      <w:r>
        <w:t>Optical images acquired from space require pre-processing so as to</w:t>
      </w:r>
      <w:r w:rsidR="00D635E4">
        <w:t xml:space="preserve"> </w:t>
      </w:r>
      <w:proofErr w:type="spellStart"/>
      <w:r w:rsidR="00D635E4">
        <w:t>radiometrically</w:t>
      </w:r>
      <w:proofErr w:type="spellEnd"/>
      <w:r w:rsidR="00D635E4">
        <w:t xml:space="preserve"> and geometrically correct</w:t>
      </w:r>
      <w:r>
        <w:t xml:space="preserve"> </w:t>
      </w:r>
      <w:r w:rsidR="00D635E4">
        <w:t xml:space="preserve">the acquired data. Radiometric corrections </w:t>
      </w:r>
      <w:r>
        <w:t>remove the ef</w:t>
      </w:r>
      <w:r w:rsidR="00D635E4">
        <w:t xml:space="preserve">fects of atmospheric absorption, whereas geometric corrections account for satellite and sensor look geometries with respect to the sensor target. Performing such corrections </w:t>
      </w:r>
      <w:r>
        <w:t xml:space="preserve">result in images representing surface reflectance information. In most cases satellite optical imagery (such as Landsat) can be acquired in an already pre-processed format, alternatively pre-processing algorithms can be applied to any acquired raw data </w: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 </w:instrTex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DATA </w:instrText>
      </w:r>
      <w:r>
        <w:fldChar w:fldCharType="end"/>
      </w:r>
      <w:r>
        <w:fldChar w:fldCharType="separate"/>
      </w:r>
      <w:r>
        <w:rPr>
          <w:noProof/>
        </w:rPr>
        <w:t>(</w:t>
      </w:r>
      <w:hyperlink w:anchor="_ENREF_149" w:tooltip="Masek, 2006 #638" w:history="1">
        <w:r w:rsidR="006646DF">
          <w:rPr>
            <w:noProof/>
          </w:rPr>
          <w:t>Masek et al. 2006</w:t>
        </w:r>
      </w:hyperlink>
      <w:r>
        <w:rPr>
          <w:noProof/>
        </w:rPr>
        <w:t xml:space="preserve">, </w:t>
      </w:r>
      <w:hyperlink w:anchor="_ENREF_231" w:tooltip="Vermote, 2016 #637" w:history="1">
        <w:r w:rsidR="006646DF">
          <w:rPr>
            <w:noProof/>
          </w:rPr>
          <w:t>Vermote et al. 2016</w:t>
        </w:r>
      </w:hyperlink>
      <w:r>
        <w:rPr>
          <w:noProof/>
        </w:rPr>
        <w:t>)</w:t>
      </w:r>
      <w:r>
        <w:fldChar w:fldCharType="end"/>
      </w:r>
      <w:r>
        <w:t>. It is these ore-processed images that are then interrogated for water signatures.</w:t>
      </w:r>
    </w:p>
    <w:p w:rsidR="008B385F" w:rsidRDefault="0022455B" w:rsidP="00D97D9B">
      <w:r>
        <w:t>In</w:t>
      </w:r>
      <w:r w:rsidR="007603EA">
        <w:t xml:space="preserve"> multiple- and single-band</w:t>
      </w:r>
      <w:r>
        <w:t xml:space="preserve"> o</w:t>
      </w:r>
      <w:r w:rsidR="00B218F7">
        <w:t>ptical imagery</w:t>
      </w:r>
      <w:r>
        <w:t xml:space="preserve"> water is characterized by its low reflectance values, especially in the near-infrared (NIR) wavelengths. </w:t>
      </w:r>
      <w:r w:rsidR="003544BE">
        <w:t xml:space="preserve">It is </w:t>
      </w:r>
      <w:r>
        <w:t>because of this reason</w:t>
      </w:r>
      <w:r w:rsidR="003544BE">
        <w:t xml:space="preserve"> that</w:t>
      </w:r>
      <w:r>
        <w:t xml:space="preserve"> some land</w:t>
      </w:r>
      <w:r w:rsidR="003544BE">
        <w:t xml:space="preserve"> </w:t>
      </w:r>
      <w:r>
        <w:t xml:space="preserve">cover classification studies utilize NIR bands to distinguish water from land, whereas other studies make use of band ratios </w:t>
      </w:r>
      <w:r>
        <w:lastRenderedPageBreak/>
        <w:t>to identify water bodies</w:t>
      </w:r>
      <w:r w:rsidR="008E4A47">
        <w:t xml:space="preserve"> </w:t>
      </w:r>
      <w:r w:rsidR="008E4A47">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 </w:instrText>
      </w:r>
      <w:r w:rsidR="00E53EBA">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DATA </w:instrText>
      </w:r>
      <w:r w:rsidR="00E53EBA">
        <w:fldChar w:fldCharType="end"/>
      </w:r>
      <w:r w:rsidR="008E4A47">
        <w:fldChar w:fldCharType="separate"/>
      </w:r>
      <w:r w:rsidR="00E53EBA">
        <w:rPr>
          <w:noProof/>
        </w:rPr>
        <w:t>(</w:t>
      </w:r>
      <w:hyperlink w:anchor="_ENREF_152" w:tooltip="McFeeters, 1996 #629" w:history="1">
        <w:r w:rsidR="006646DF">
          <w:rPr>
            <w:noProof/>
          </w:rPr>
          <w:t>McFeeters 1996</w:t>
        </w:r>
      </w:hyperlink>
      <w:r w:rsidR="00E53EBA">
        <w:rPr>
          <w:noProof/>
        </w:rPr>
        <w:t xml:space="preserve">, </w:t>
      </w:r>
      <w:hyperlink w:anchor="_ENREF_133" w:tooltip="Lu, 2011 #628" w:history="1">
        <w:r w:rsidR="006646DF">
          <w:rPr>
            <w:noProof/>
          </w:rPr>
          <w:t>Lu et al. 2011</w:t>
        </w:r>
      </w:hyperlink>
      <w:r w:rsidR="00E53EBA">
        <w:rPr>
          <w:noProof/>
        </w:rPr>
        <w:t xml:space="preserve">, </w:t>
      </w:r>
      <w:hyperlink w:anchor="_ENREF_102" w:tooltip="Jawak, 2013 #630" w:history="1">
        <w:r w:rsidR="006646DF">
          <w:rPr>
            <w:noProof/>
          </w:rPr>
          <w:t>Jawak et al. 2013</w:t>
        </w:r>
      </w:hyperlink>
      <w:r w:rsidR="00E53EBA">
        <w:rPr>
          <w:noProof/>
        </w:rPr>
        <w:t>)</w:t>
      </w:r>
      <w:r w:rsidR="008E4A47">
        <w:fldChar w:fldCharType="end"/>
      </w:r>
      <w:r w:rsidR="008E4A47">
        <w:t>.</w:t>
      </w:r>
      <w:r w:rsidR="003544BE">
        <w:t xml:space="preserve"> </w:t>
      </w:r>
      <w:r w:rsidR="008E4A47">
        <w:t xml:space="preserve">Some </w:t>
      </w:r>
      <w:r w:rsidR="007603EA">
        <w:t>previously</w:t>
      </w:r>
      <w:r w:rsidR="008E4A47">
        <w:t xml:space="preserve"> </w:t>
      </w:r>
      <w:r w:rsidR="007603EA">
        <w:t>investigat</w:t>
      </w:r>
      <w:r w:rsidR="008E4A47">
        <w:t>ed</w:t>
      </w:r>
      <w:r w:rsidR="003544BE">
        <w:t xml:space="preserve"> ratios are </w:t>
      </w:r>
      <w:r w:rsidR="008E4A47">
        <w:t xml:space="preserve">the </w:t>
      </w:r>
      <w:r w:rsidR="003544BE">
        <w:t xml:space="preserve">normalized </w:t>
      </w:r>
      <w:r w:rsidR="00C167A2">
        <w:t xml:space="preserve">difference </w:t>
      </w:r>
      <w:r w:rsidR="003544BE">
        <w:t>wa</w:t>
      </w:r>
      <w:r w:rsidR="007603EA">
        <w:t>ter index</w:t>
      </w:r>
      <w:r w:rsidR="003544BE">
        <w:t xml:space="preserve"> </w:t>
      </w:r>
      <w:r w:rsidR="00C167A2">
        <w:t>(NDWI)</w:t>
      </w:r>
      <w:r w:rsidR="007603EA">
        <w:t xml:space="preserve"> </w:t>
      </w:r>
      <w:r w:rsidR="007603EA">
        <w:fldChar w:fldCharType="begin"/>
      </w:r>
      <w:r w:rsidR="007603EA">
        <w:instrText xml:space="preserve"> ADDIN EN.CITE &lt;EndNote&gt;&lt;Cite&gt;&lt;Author&gt;McFeeters&lt;/Author&gt;&lt;Year&gt;1996&lt;/Year&gt;&lt;RecNum&gt;629&lt;/RecNum&gt;&lt;DisplayText&gt;(McFeeters 1996)&lt;/DisplayText&gt;&lt;record&gt;&lt;rec-number&gt;629&lt;/rec-number&gt;&lt;foreign-keys&gt;&lt;key app="EN" db-id="25teddewsvepe9e5faxptreqrptrz95ftz5d" timestamp="1507054601"&gt;629&lt;/key&gt;&lt;/foreign-keys&gt;&lt;ref-type name="Journal Article"&gt;17&lt;/ref-type&gt;&lt;contributors&gt;&lt;authors&gt;&lt;author&gt;McFeeters, S.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abbr-1&gt;Int J Remote Sens&lt;/abbr-1&gt;&lt;/periodical&gt;&lt;pages&gt;1425-1432&lt;/pages&gt;&lt;volume&gt;17&lt;/volume&gt;&lt;number&gt;7&lt;/number&gt;&lt;dates&gt;&lt;year&gt;1996&lt;/year&gt;&lt;pub-dates&gt;&lt;date&gt;1996/05/01&lt;/date&gt;&lt;/pub-dates&gt;&lt;/dates&gt;&lt;publisher&gt;Taylor &amp;amp; Francis&lt;/publisher&gt;&lt;isbn&gt;0143-1161&lt;/isbn&gt;&lt;urls&gt;&lt;related-urls&gt;&lt;url&gt;http://dx.doi.org/10.1080/01431169608948714&lt;/url&gt;&lt;/related-urls&gt;&lt;/urls&gt;&lt;electronic-resource-num&gt;10.1080/01431169608948714&lt;/electronic-resource-num&gt;&lt;/record&gt;&lt;/Cite&gt;&lt;/EndNote&gt;</w:instrText>
      </w:r>
      <w:r w:rsidR="007603EA">
        <w:fldChar w:fldCharType="separate"/>
      </w:r>
      <w:r w:rsidR="007603EA">
        <w:rPr>
          <w:noProof/>
        </w:rPr>
        <w:t>(</w:t>
      </w:r>
      <w:hyperlink w:anchor="_ENREF_152" w:tooltip="McFeeters, 1996 #629" w:history="1">
        <w:r w:rsidR="006646DF">
          <w:rPr>
            <w:noProof/>
          </w:rPr>
          <w:t>McFeeters 1996</w:t>
        </w:r>
      </w:hyperlink>
      <w:r w:rsidR="007603EA">
        <w:rPr>
          <w:noProof/>
        </w:rPr>
        <w:t>)</w:t>
      </w:r>
      <w:r w:rsidR="007603EA">
        <w:fldChar w:fldCharType="end"/>
      </w:r>
      <w:r w:rsidR="007603EA">
        <w:t xml:space="preserve">, the modified NDWI (MNDWI) </w:t>
      </w:r>
      <w:r w:rsidR="007603EA">
        <w:fldChar w:fldCharType="begin"/>
      </w:r>
      <w:r w:rsidR="007603EA">
        <w:instrText xml:space="preserve"> ADDIN EN.CITE &lt;EndNote&gt;&lt;Cite&gt;&lt;Author&gt;Xu&lt;/Author&gt;&lt;Year&gt;2006&lt;/Year&gt;&lt;RecNum&gt;641&lt;/RecNum&gt;&lt;DisplayText&gt;(Xu 2006)&lt;/DisplayText&gt;&lt;record&gt;&lt;rec-number&gt;641&lt;/rec-number&gt;&lt;foreign-keys&gt;&lt;key app="EN" db-id="25teddewsvepe9e5faxptreqrptrz95ftz5d" timestamp="1507063620"&gt;641&lt;/key&gt;&lt;/foreign-keys&gt;&lt;ref-type name="Journal Article"&gt;17&lt;/ref-type&gt;&lt;contributors&gt;&lt;authors&gt;&lt;author&gt;Xu, Hanqiu&lt;/author&gt;&lt;/authors&gt;&lt;/contributors&gt;&lt;titles&gt;&lt;title&gt;Modification of normalised difference water index (NDWI) to enhance open water features in remotely sensed imagery&lt;/title&gt;&lt;secondary-title&gt;International Journal of Remote Sensing&lt;/secondary-title&gt;&lt;/titles&gt;&lt;periodical&gt;&lt;full-title&gt;International Journal of Remote Sensing&lt;/full-title&gt;&lt;abbr-1&gt;Int J Remote Sens&lt;/abbr-1&gt;&lt;/periodical&gt;&lt;pages&gt;3025-3033&lt;/pages&gt;&lt;volume&gt;27&lt;/volume&gt;&lt;number&gt;14&lt;/number&gt;&lt;dates&gt;&lt;year&gt;2006&lt;/year&gt;&lt;pub-dates&gt;&lt;date&gt;2006/07/20&lt;/date&gt;&lt;/pub-dates&gt;&lt;/dates&gt;&lt;publisher&gt;Taylor &amp;amp; Francis&lt;/publisher&gt;&lt;isbn&gt;0143-1161&lt;/isbn&gt;&lt;urls&gt;&lt;related-urls&gt;&lt;url&gt;http://dx.doi.org/10.1080/01431160600589179&lt;/url&gt;&lt;/related-urls&gt;&lt;/urls&gt;&lt;electronic-resource-num&gt;10.1080/01431160600589179&lt;/electronic-resource-num&gt;&lt;/record&gt;&lt;/Cite&gt;&lt;/EndNote&gt;</w:instrText>
      </w:r>
      <w:r w:rsidR="007603EA">
        <w:fldChar w:fldCharType="separate"/>
      </w:r>
      <w:r w:rsidR="007603EA">
        <w:rPr>
          <w:noProof/>
        </w:rPr>
        <w:t>(</w:t>
      </w:r>
      <w:hyperlink w:anchor="_ENREF_249" w:tooltip="Xu, 2006 #641" w:history="1">
        <w:r w:rsidR="006646DF">
          <w:rPr>
            <w:noProof/>
          </w:rPr>
          <w:t>Xu 2006</w:t>
        </w:r>
      </w:hyperlink>
      <w:r w:rsidR="007603EA">
        <w:rPr>
          <w:noProof/>
        </w:rPr>
        <w:t>)</w:t>
      </w:r>
      <w:r w:rsidR="007603EA">
        <w:fldChar w:fldCharType="end"/>
      </w:r>
      <w:r w:rsidR="007603EA">
        <w:t>, and the Automated Water Extraction Index (AWEI)</w:t>
      </w:r>
      <w:r w:rsidR="00E53EBA">
        <w:t xml:space="preserve"> </w:t>
      </w:r>
      <w:r w:rsidR="007603EA">
        <w:fldChar w:fldCharType="begin"/>
      </w:r>
      <w:r w:rsidR="007603EA">
        <w:instrText xml:space="preserve"> ADDIN EN.CITE &lt;EndNote&gt;&lt;Cite&gt;&lt;Author&gt;Feyisa&lt;/Author&gt;&lt;Year&gt;2014&lt;/Year&gt;&lt;RecNum&gt;642&lt;/RecNum&gt;&lt;DisplayText&gt;(Feyisa et al. 2014)&lt;/DisplayText&gt;&lt;record&gt;&lt;rec-number&gt;642&lt;/rec-number&gt;&lt;foreign-keys&gt;&lt;key app="EN" db-id="25teddewsvepe9e5faxptreqrptrz95ftz5d" timestamp="1507063643"&gt;642&lt;/key&gt;&lt;/foreign-keys&gt;&lt;ref-type name="Journal Article"&gt;17&lt;/ref-type&gt;&lt;contributors&gt;&lt;authors&gt;&lt;author&gt;Feyisa, Gudina L.&lt;/author&gt;&lt;author&gt;Meilby, Henrik&lt;/author&gt;&lt;author&gt;Fensholt, Rasmus&lt;/author&gt;&lt;author&gt;Proud, Simon R.&lt;/author&gt;&lt;/authors&gt;&lt;/contributors&gt;&lt;titles&gt;&lt;title&gt;Automated Water Extraction Index: A new technique for surface water mapping using Landsat imagery&lt;/title&gt;&lt;secondary-title&gt;Remote Sensing of Environment&lt;/secondary-title&gt;&lt;/titles&gt;&lt;periodical&gt;&lt;full-title&gt;Remote Sensing of Environment&lt;/full-title&gt;&lt;abbr-1&gt;Remote Sens Environ&lt;/abbr-1&gt;&lt;/periodical&gt;&lt;pages&gt;23-35&lt;/pages&gt;&lt;volume&gt;140&lt;/volume&gt;&lt;number&gt;Supplement C&lt;/number&gt;&lt;keywords&gt;&lt;keyword&gt;Classification accuracy&lt;/keyword&gt;&lt;keyword&gt;Threshold stability&lt;/keyword&gt;&lt;keyword&gt;Subpixel&lt;/keyword&gt;&lt;keyword&gt;Mixed pixel&lt;/keyword&gt;&lt;/keywords&gt;&lt;dates&gt;&lt;year&gt;2014&lt;/year&gt;&lt;pub-dates&gt;&lt;date&gt;2014/01/01/&lt;/date&gt;&lt;/pub-dates&gt;&lt;/dates&gt;&lt;isbn&gt;0034-4257&lt;/isbn&gt;&lt;urls&gt;&lt;related-urls&gt;&lt;url&gt;http://www.sciencedirect.com/science/article/pii/S0034425713002873&lt;/url&gt;&lt;/related-urls&gt;&lt;/urls&gt;&lt;electronic-resource-num&gt;https://doi.org/10.1016/j.rse.2013.08.029&lt;/electronic-resource-num&gt;&lt;/record&gt;&lt;/Cite&gt;&lt;/EndNote&gt;</w:instrText>
      </w:r>
      <w:r w:rsidR="007603EA">
        <w:fldChar w:fldCharType="separate"/>
      </w:r>
      <w:r w:rsidR="007603EA">
        <w:rPr>
          <w:noProof/>
        </w:rPr>
        <w:t>(</w:t>
      </w:r>
      <w:hyperlink w:anchor="_ENREF_60" w:tooltip="Feyisa, 2014 #642" w:history="1">
        <w:r w:rsidR="006646DF">
          <w:rPr>
            <w:noProof/>
          </w:rPr>
          <w:t>Feyisa et al. 2014</w:t>
        </w:r>
      </w:hyperlink>
      <w:r w:rsidR="007603EA">
        <w:rPr>
          <w:noProof/>
        </w:rPr>
        <w:t>)</w:t>
      </w:r>
      <w:r w:rsidR="007603EA">
        <w:fldChar w:fldCharType="end"/>
      </w:r>
      <w:r w:rsidR="00C167A2">
        <w:t xml:space="preserve">. These types of analyses </w:t>
      </w:r>
      <w:r w:rsidR="008B385F">
        <w:t xml:space="preserve">have been utilized in conjunction with unsupervised </w:t>
      </w:r>
      <w:r w:rsidR="008B385F">
        <w:fldChar w:fldCharType="begin"/>
      </w:r>
      <w:r w:rsidR="008B385F">
        <w:instrText xml:space="preserve"> ADDIN EN.CITE &lt;EndNote&gt;&lt;Cite&gt;&lt;Author&gt;Jones&lt;/Author&gt;&lt;Year&gt;2015&lt;/Year&gt;&lt;RecNum&gt;631&lt;/RecNum&gt;&lt;DisplayText&gt;(Jones 2015)&lt;/DisplayText&gt;&lt;record&gt;&lt;rec-number&gt;631&lt;/rec-number&gt;&lt;foreign-keys&gt;&lt;key app="EN" db-id="25teddewsvepe9e5faxptreqrptrz95ftz5d" timestamp="1507054832"&gt;631&lt;/key&gt;&lt;/foreign-keys&gt;&lt;ref-type name="Journal Article"&gt;17&lt;/ref-type&gt;&lt;contributors&gt;&lt;authors&gt;&lt;author&gt;Jones, John&lt;/author&gt;&lt;/authors&gt;&lt;/contributors&gt;&lt;titles&gt;&lt;title&gt;Efficient Wetland Surface Water Detection and Monitoring via Landsat: Comparison with in situ Data from the Everglades Depth Estimation Network&lt;/title&gt;&lt;secondary-title&gt;Remote Sensing&lt;/secondary-title&gt;&lt;/titles&gt;&lt;periodical&gt;&lt;full-title&gt;Remote Sensing&lt;/full-title&gt;&lt;abbr-1&gt;Remote Sens-Basel&lt;/abbr-1&gt;&lt;/periodical&gt;&lt;pages&gt;12503&lt;/pages&gt;&lt;volume&gt;7&lt;/volume&gt;&lt;number&gt;9&lt;/number&gt;&lt;dates&gt;&lt;year&gt;2015&lt;/year&gt;&lt;/dates&gt;&lt;isbn&gt;2072-4292&lt;/isbn&gt;&lt;accession-num&gt;doi:10.3390/rs70912503&lt;/accession-num&gt;&lt;urls&gt;&lt;related-urls&gt;&lt;url&gt;http://www.mdpi.com/2072-4292/7/9/12503&lt;/url&gt;&lt;/related-urls&gt;&lt;/urls&gt;&lt;/record&gt;&lt;/Cite&gt;&lt;/EndNote&gt;</w:instrText>
      </w:r>
      <w:r w:rsidR="008B385F">
        <w:fldChar w:fldCharType="separate"/>
      </w:r>
      <w:r w:rsidR="008B385F">
        <w:rPr>
          <w:noProof/>
        </w:rPr>
        <w:t>(</w:t>
      </w:r>
      <w:hyperlink w:anchor="_ENREF_106" w:tooltip="Jones, 2015 #631" w:history="1">
        <w:r w:rsidR="006646DF">
          <w:rPr>
            <w:noProof/>
          </w:rPr>
          <w:t>Jones 2015</w:t>
        </w:r>
      </w:hyperlink>
      <w:r w:rsidR="008B385F">
        <w:rPr>
          <w:noProof/>
        </w:rPr>
        <w:t>)</w:t>
      </w:r>
      <w:r w:rsidR="008B385F">
        <w:fldChar w:fldCharType="end"/>
      </w:r>
      <w:r w:rsidR="008B385F">
        <w:t xml:space="preserve"> and supervised </w:t>
      </w:r>
      <w:r w:rsidR="008B385F">
        <w:fldChar w:fldCharType="begin"/>
      </w:r>
      <w:r w:rsidR="008B385F">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8B385F">
        <w:fldChar w:fldCharType="separate"/>
      </w:r>
      <w:r w:rsidR="008B385F">
        <w:rPr>
          <w:noProof/>
        </w:rPr>
        <w:t>(</w:t>
      </w:r>
      <w:hyperlink w:anchor="_ENREF_222" w:tooltip="Tulbure, 2016 #643" w:history="1">
        <w:r w:rsidR="006646DF">
          <w:rPr>
            <w:noProof/>
          </w:rPr>
          <w:t>Tulbure et al. 2016</w:t>
        </w:r>
      </w:hyperlink>
      <w:r w:rsidR="008B385F">
        <w:rPr>
          <w:noProof/>
        </w:rPr>
        <w:t>)</w:t>
      </w:r>
      <w:r w:rsidR="008B385F">
        <w:fldChar w:fldCharType="end"/>
      </w:r>
      <w:r w:rsidR="008B385F">
        <w:t xml:space="preserve"> classification techniques</w:t>
      </w:r>
      <w:r w:rsidR="00D635E4">
        <w:t xml:space="preserve">, however, </w:t>
      </w:r>
      <w:r w:rsidR="00F64806">
        <w:t xml:space="preserve">more advanced </w:t>
      </w:r>
      <w:r w:rsidR="00D635E4">
        <w:t>machine learning</w:t>
      </w:r>
      <w:r w:rsidR="00F64806">
        <w:t xml:space="preserve"> alternatives</w:t>
      </w:r>
      <w:r w:rsidR="00B9738B">
        <w:t xml:space="preserve"> such as random forest </w:t>
      </w:r>
      <w:r w:rsidR="00B9738B">
        <w:fldChar w:fldCharType="begin"/>
      </w:r>
      <w:r w:rsidR="00B9738B">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B9738B">
        <w:fldChar w:fldCharType="separate"/>
      </w:r>
      <w:r w:rsidR="00B9738B">
        <w:rPr>
          <w:noProof/>
        </w:rPr>
        <w:t>(</w:t>
      </w:r>
      <w:hyperlink w:anchor="_ENREF_222" w:tooltip="Tulbure, 2016 #643" w:history="1">
        <w:r w:rsidR="006646DF">
          <w:rPr>
            <w:noProof/>
          </w:rPr>
          <w:t>Tulbure et al. 2016</w:t>
        </w:r>
      </w:hyperlink>
      <w:r w:rsidR="00B9738B">
        <w:rPr>
          <w:noProof/>
        </w:rPr>
        <w:t>)</w:t>
      </w:r>
      <w:r w:rsidR="00B9738B">
        <w:fldChar w:fldCharType="end"/>
      </w:r>
      <w:r w:rsidR="00B9738B">
        <w:t xml:space="preserve">and expert systems </w:t>
      </w:r>
      <w:r w:rsidR="00B9738B">
        <w:fldChar w:fldCharType="begin"/>
      </w:r>
      <w:r w:rsidR="00B9738B">
        <w:instrText xml:space="preserve"> ADDIN EN.CITE &lt;EndNote&gt;&lt;Cite&gt;&lt;Author&gt;Pekel&lt;/Author&gt;&lt;Year&gt;2016&lt;/Year&gt;&lt;RecNum&gt;644&lt;/RecNum&gt;&lt;DisplayText&gt;(Pekel et al. 2016)&lt;/DisplayText&gt;&lt;record&gt;&lt;rec-number&gt;644&lt;/rec-number&gt;&lt;foreign-keys&gt;&lt;key app="EN" db-id="25teddewsvepe9e5faxptreqrptrz95ftz5d" timestamp="1507066614"&gt;644&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amp;#xD;http://www.nature.com/nature/journal/v540/n7633/abs/nature20584.html#supplementary-information&lt;/electronic-resource-num&gt;&lt;/record&gt;&lt;/Cite&gt;&lt;/EndNote&gt;</w:instrText>
      </w:r>
      <w:r w:rsidR="00B9738B">
        <w:fldChar w:fldCharType="separate"/>
      </w:r>
      <w:r w:rsidR="00B9738B">
        <w:rPr>
          <w:noProof/>
        </w:rPr>
        <w:t>(</w:t>
      </w:r>
      <w:hyperlink w:anchor="_ENREF_177" w:tooltip="Pekel, 2016 #644" w:history="1">
        <w:r w:rsidR="006646DF">
          <w:rPr>
            <w:noProof/>
          </w:rPr>
          <w:t>Pekel et al. 2016</w:t>
        </w:r>
      </w:hyperlink>
      <w:r w:rsidR="00B9738B">
        <w:rPr>
          <w:noProof/>
        </w:rPr>
        <w:t>)</w:t>
      </w:r>
      <w:r w:rsidR="00B9738B">
        <w:fldChar w:fldCharType="end"/>
      </w:r>
      <w:r w:rsidR="00D635E4">
        <w:t xml:space="preserve"> have also been explored</w:t>
      </w:r>
      <w:r w:rsidR="00F64806">
        <w:t xml:space="preserve"> </w:t>
      </w:r>
      <w:r w:rsidR="00D635E4">
        <w:t>.</w:t>
      </w:r>
    </w:p>
    <w:p w:rsidR="007603EA" w:rsidRDefault="007603EA" w:rsidP="00D97D9B">
      <w:r>
        <w:t>T</w:t>
      </w:r>
      <w:r w:rsidR="0022455B">
        <w:t>hese techniques often perform poorly in the presence of shadows (from clouds or other sources), which are often misclassified as water.</w:t>
      </w:r>
      <w:r w:rsidR="00C167A2">
        <w:t xml:space="preserve"> Moreover, </w:t>
      </w:r>
      <w:r w:rsidR="008D758A">
        <w:t>the</w:t>
      </w:r>
      <w:r w:rsidR="00C167A2">
        <w:t xml:space="preserve"> inability</w:t>
      </w:r>
      <w:r w:rsidR="008D758A">
        <w:t xml:space="preserve"> of passive imagery</w:t>
      </w:r>
      <w:r w:rsidR="00C167A2">
        <w:t xml:space="preserve"> to penetrate vegetation</w:t>
      </w:r>
      <w:r w:rsidR="008D758A">
        <w:t xml:space="preserve"> surfaces</w:t>
      </w:r>
      <w:r w:rsidR="00C167A2">
        <w:t xml:space="preserve"> mean</w:t>
      </w:r>
      <w:r w:rsidR="008D758A">
        <w:t>s</w:t>
      </w:r>
      <w:r w:rsidR="00C167A2">
        <w:t xml:space="preserve"> it is unsuitable for detecting inundation beneath forest canopies</w:t>
      </w:r>
      <w:r w:rsidR="008D758A">
        <w:t xml:space="preserve"> </w:t>
      </w:r>
      <w:r>
        <w:fldChar w:fldCharType="begin"/>
      </w:r>
      <w:r>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fldChar w:fldCharType="separate"/>
      </w:r>
      <w:r>
        <w:rPr>
          <w:noProof/>
        </w:rPr>
        <w:t>(</w:t>
      </w:r>
      <w:hyperlink w:anchor="_ENREF_101" w:tooltip="Irwin, 2017 #632" w:history="1">
        <w:r w:rsidR="006646DF">
          <w:rPr>
            <w:noProof/>
          </w:rPr>
          <w:t>Irwin et al. 2017</w:t>
        </w:r>
      </w:hyperlink>
      <w:r>
        <w:rPr>
          <w:noProof/>
        </w:rPr>
        <w:t>)</w:t>
      </w:r>
      <w:r>
        <w:fldChar w:fldCharType="end"/>
      </w:r>
      <w:r w:rsidR="00C167A2">
        <w:t>.</w:t>
      </w:r>
      <w:r w:rsidR="0022455B">
        <w:t xml:space="preserve"> </w:t>
      </w:r>
      <w:r w:rsidR="008D758A">
        <w:t>Although such limitations make wetland mapping challenging, the use of cloud-free optical imagery scenes have demonstrated success in classifying open water bodies</w:t>
      </w:r>
      <w:r w:rsidR="006A292A">
        <w:t xml:space="preserve"> through varying</w:t>
      </w:r>
      <w:r w:rsidR="0027758E">
        <w:t xml:space="preserve"> techniques</w:t>
      </w:r>
      <w:r w:rsidR="008D758A">
        <w:t xml:space="preserve"> </w:t>
      </w:r>
      <w:r w:rsidR="008D758A">
        <w:fldChar w:fldCharType="begin"/>
      </w:r>
      <w:r w:rsidR="008D758A">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8D758A">
        <w:fldChar w:fldCharType="separate"/>
      </w:r>
      <w:r w:rsidR="008D758A">
        <w:rPr>
          <w:noProof/>
        </w:rPr>
        <w:t>(</w:t>
      </w:r>
      <w:hyperlink w:anchor="_ENREF_101" w:tooltip="Irwin, 2017 #632" w:history="1">
        <w:r w:rsidR="006646DF">
          <w:rPr>
            <w:noProof/>
          </w:rPr>
          <w:t>Irwin et al. 2017</w:t>
        </w:r>
      </w:hyperlink>
      <w:r w:rsidR="008D758A">
        <w:rPr>
          <w:noProof/>
        </w:rPr>
        <w:t>)</w:t>
      </w:r>
      <w:r w:rsidR="008D758A">
        <w:fldChar w:fldCharType="end"/>
      </w:r>
      <w:r w:rsidR="008D758A">
        <w:t>.</w:t>
      </w:r>
      <w:r>
        <w:t xml:space="preserve"> </w:t>
      </w:r>
      <w:r w:rsidR="0027758E">
        <w:t>In addition, s</w:t>
      </w:r>
      <w:r w:rsidR="006A292A">
        <w:t>hould no cloud free images over the desired region be available, cloud masking algorithms can be applied</w:t>
      </w:r>
      <w:r w:rsidR="00735BD6">
        <w:t xml:space="preserve"> </w: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 </w:instrTex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DATA </w:instrText>
      </w:r>
      <w:r w:rsidR="00735BD6">
        <w:fldChar w:fldCharType="end"/>
      </w:r>
      <w:r w:rsidR="00735BD6">
        <w:fldChar w:fldCharType="separate"/>
      </w:r>
      <w:r w:rsidR="00735BD6">
        <w:rPr>
          <w:noProof/>
        </w:rPr>
        <w:t>(</w:t>
      </w:r>
      <w:hyperlink w:anchor="_ENREF_257" w:tooltip="Zhu, 2014 #639" w:history="1">
        <w:r w:rsidR="006646DF">
          <w:rPr>
            <w:noProof/>
          </w:rPr>
          <w:t>Zhu et al. 2014</w:t>
        </w:r>
      </w:hyperlink>
      <w:r w:rsidR="00735BD6">
        <w:rPr>
          <w:noProof/>
        </w:rPr>
        <w:t xml:space="preserve">, </w:t>
      </w:r>
      <w:hyperlink w:anchor="_ENREF_256" w:tooltip="Zhu, 2015 #640" w:history="1">
        <w:r w:rsidR="006646DF">
          <w:rPr>
            <w:noProof/>
          </w:rPr>
          <w:t>Zhu et al. 2015</w:t>
        </w:r>
      </w:hyperlink>
      <w:r w:rsidR="00735BD6">
        <w:rPr>
          <w:noProof/>
        </w:rPr>
        <w:t>)</w:t>
      </w:r>
      <w:r w:rsidR="00735BD6">
        <w:fldChar w:fldCharType="end"/>
      </w:r>
      <w:r w:rsidR="00735BD6">
        <w:t>.</w:t>
      </w:r>
    </w:p>
    <w:p w:rsidR="00115539" w:rsidRPr="00115539" w:rsidRDefault="0046769F" w:rsidP="0046769F">
      <w:pPr>
        <w:pStyle w:val="Heading2"/>
      </w:pPr>
      <w:r>
        <w:t>LiDAR</w:t>
      </w:r>
    </w:p>
    <w:p w:rsidR="00C0548B" w:rsidRDefault="00857DEE" w:rsidP="00857DEE">
      <w:r>
        <w:t>Airborne LiDAR workflows are typically well defined</w:t>
      </w:r>
      <w:r w:rsidR="00C50002">
        <w:t xml:space="preserve"> and applicable </w:t>
      </w:r>
      <w:r w:rsidR="003D17F9">
        <w:t>to</w:t>
      </w:r>
      <w:r w:rsidR="00C50002">
        <w:t xml:space="preserve"> single- and multi-band systems</w:t>
      </w:r>
      <w:r w:rsidR="003D17F9">
        <w:t>.</w:t>
      </w:r>
      <w:r>
        <w:t xml:space="preserve"> </w:t>
      </w:r>
      <w:r w:rsidR="003D17F9">
        <w:t xml:space="preserve">However, </w:t>
      </w:r>
      <w:r>
        <w:t>minor details</w:t>
      </w:r>
      <w:r w:rsidR="003D17F9">
        <w:t xml:space="preserve"> may</w:t>
      </w:r>
      <w:r>
        <w:t xml:space="preserve"> vary </w:t>
      </w:r>
      <w:r w:rsidR="003D17F9">
        <w:t>at</w:t>
      </w:r>
      <w:r w:rsidR="00C50002">
        <w:t xml:space="preserve"> certain workflow </w:t>
      </w:r>
      <w:r w:rsidR="0018682D">
        <w:t>decision</w:t>
      </w:r>
      <w:r w:rsidR="003D17F9">
        <w:t xml:space="preserve"> points</w:t>
      </w:r>
      <w:r w:rsidR="00C50002">
        <w:t xml:space="preserve"> </w:t>
      </w:r>
      <w:r w:rsidR="00463A62">
        <w:t>so as to</w:t>
      </w:r>
      <w:r>
        <w:t xml:space="preserve"> </w:t>
      </w:r>
      <w:r w:rsidR="003D17F9">
        <w:t xml:space="preserve">best </w:t>
      </w:r>
      <w:r>
        <w:t xml:space="preserve">exploit the 3 dimensional point cloud for </w:t>
      </w:r>
      <w:r w:rsidR="003D17F9">
        <w:t>a given</w:t>
      </w:r>
      <w:r>
        <w:t xml:space="preserve"> application. Post quality control</w:t>
      </w:r>
      <w:r w:rsidR="003D17F9">
        <w:t xml:space="preserve"> (i.e. low point removal)</w:t>
      </w:r>
      <w:r>
        <w:t>, typical workflows tile flight</w:t>
      </w:r>
      <w:r w:rsidR="00464E74">
        <w:t xml:space="preserve"> </w:t>
      </w:r>
      <w:r>
        <w:t>lines with a given overlap between each tile so as to eliminate edge affects near the tile perimeter. Then ground points are identified from within the point cloud, that is, points that are expected to represent reflections from the ground surface</w:t>
      </w:r>
      <w:r w:rsidR="00752D1F">
        <w:t>.</w:t>
      </w:r>
      <w:r>
        <w:t xml:space="preserve"> </w:t>
      </w:r>
      <w:r w:rsidR="00752D1F">
        <w:t>A</w:t>
      </w:r>
      <w:r>
        <w:t xml:space="preserve"> number of ground classification methods exist</w:t>
      </w:r>
      <w:r w:rsidR="00752D1F">
        <w:t xml:space="preserve"> in comme</w:t>
      </w:r>
      <w:r w:rsidR="00D046F3">
        <w:t xml:space="preserve">rcially available software </w: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 </w:instrTex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DATA </w:instrText>
      </w:r>
      <w:r w:rsidR="00D046F3">
        <w:fldChar w:fldCharType="end"/>
      </w:r>
      <w:r w:rsidR="00D046F3">
        <w:fldChar w:fldCharType="separate"/>
      </w:r>
      <w:r w:rsidR="00D046F3">
        <w:rPr>
          <w:noProof/>
        </w:rPr>
        <w:t>(</w:t>
      </w:r>
      <w:hyperlink w:anchor="_ENREF_14" w:tooltip="Axelsson, 1999 #653" w:history="1">
        <w:r w:rsidR="006646DF">
          <w:rPr>
            <w:noProof/>
          </w:rPr>
          <w:t>Axelsson 1999</w:t>
        </w:r>
      </w:hyperlink>
      <w:r w:rsidR="00D046F3">
        <w:rPr>
          <w:noProof/>
        </w:rPr>
        <w:t xml:space="preserve">, </w:t>
      </w:r>
      <w:hyperlink w:anchor="_ENREF_15" w:tooltip="Axelsson, 2000 #652" w:history="1">
        <w:r w:rsidR="006646DF">
          <w:rPr>
            <w:noProof/>
          </w:rPr>
          <w:t>Axelsson 2000</w:t>
        </w:r>
      </w:hyperlink>
      <w:r w:rsidR="00D046F3">
        <w:rPr>
          <w:noProof/>
        </w:rPr>
        <w:t>)</w:t>
      </w:r>
      <w:r w:rsidR="00D046F3">
        <w:fldChar w:fldCharType="end"/>
      </w:r>
      <w:r w:rsidR="00D046F3">
        <w:t>, however, ground classification remains an active area of research</w:t>
      </w:r>
      <w:r w:rsidR="0018682D">
        <w:t xml:space="preserve"> in academic settings</w:t>
      </w:r>
      <w:r w:rsidR="00D046F3">
        <w:t xml:space="preserve"> </w: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 </w:instrTex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DATA </w:instrText>
      </w:r>
      <w:r w:rsidR="00F218F2">
        <w:fldChar w:fldCharType="end"/>
      </w:r>
      <w:r w:rsidR="00F218F2">
        <w:fldChar w:fldCharType="separate"/>
      </w:r>
      <w:r w:rsidR="00F218F2">
        <w:rPr>
          <w:noProof/>
        </w:rPr>
        <w:t>(</w:t>
      </w:r>
      <w:hyperlink w:anchor="_ENREF_253" w:tooltip="Yang, 2016 #656" w:history="1">
        <w:r w:rsidR="006646DF">
          <w:rPr>
            <w:noProof/>
          </w:rPr>
          <w:t>Yang et al. 2016</w:t>
        </w:r>
      </w:hyperlink>
      <w:r w:rsidR="00F218F2">
        <w:rPr>
          <w:noProof/>
        </w:rPr>
        <w:t xml:space="preserve">, </w:t>
      </w:r>
      <w:hyperlink w:anchor="_ENREF_255" w:tooltip="Zhao, 2016 #654" w:history="1">
        <w:r w:rsidR="006646DF">
          <w:rPr>
            <w:noProof/>
          </w:rPr>
          <w:t>Zhao et al. 2016</w:t>
        </w:r>
      </w:hyperlink>
      <w:r w:rsidR="00F218F2">
        <w:rPr>
          <w:noProof/>
        </w:rPr>
        <w:t xml:space="preserve">, </w:t>
      </w:r>
      <w:hyperlink w:anchor="_ENREF_169" w:tooltip="Nie, 2017 #655" w:history="1">
        <w:r w:rsidR="006646DF">
          <w:rPr>
            <w:noProof/>
          </w:rPr>
          <w:t>Nie et al. 2017</w:t>
        </w:r>
      </w:hyperlink>
      <w:r w:rsidR="00F218F2">
        <w:rPr>
          <w:noProof/>
        </w:rPr>
        <w:t>)</w:t>
      </w:r>
      <w:r w:rsidR="00F218F2">
        <w:fldChar w:fldCharType="end"/>
      </w:r>
      <w:r>
        <w:t>. Once ground points are identified the height of non-ground points above the ground ‘surface’ can be calculated and classified</w:t>
      </w:r>
      <w:r w:rsidR="00464E74">
        <w:t xml:space="preserve"> </w:t>
      </w:r>
      <w:r w:rsidR="00464E74">
        <w:fldChar w:fldCharType="begin"/>
      </w:r>
      <w:r w:rsidR="00464E74">
        <w:instrText xml:space="preserve"> ADDIN EN.CITE &lt;EndNote&gt;&lt;Cite&gt;&lt;Author&gt;Hug&lt;/Author&gt;&lt;Year&gt;2004&lt;/Year&gt;&lt;RecNum&gt;46&lt;/RecNum&gt;&lt;DisplayText&gt;(Hug et al. 2004)&lt;/DisplayText&gt;&lt;record&gt;&lt;rec-number&gt;46&lt;/rec-number&gt;&lt;foreign-keys&gt;&lt;key app="EN" db-id="25teddewsvepe9e5faxptreqrptrz95ftz5d" timestamp="1410903409"&gt;46&lt;/key&gt;&lt;/foreign-keys&gt;&lt;ref-type name="Conference Proceedings"&gt;10&lt;/ref-type&gt;&lt;contributors&gt;&lt;authors&gt;&lt;author&gt;Hug, C.&lt;/author&gt;&lt;author&gt;Krzystek, P.&lt;/author&gt;&lt;author&gt;Fuchs, W.&lt;/author&gt;&lt;/authors&gt;&lt;/contributors&gt;&lt;titles&gt;&lt;title&gt;Advanced Lidar Data Processing with Lastools &lt;/title&gt;&lt;secondary-title&gt;International Archives Of Photogrammetry and Remote Sensing, Comission II, ISPRS 20th Congress&lt;/secondary-title&gt;&lt;/titles&gt;&lt;pages&gt;832-837&lt;/pages&gt;&lt;dates&gt;&lt;year&gt;2004&lt;/year&gt;&lt;/dates&gt;&lt;pub-location&gt;Istanbul, Turkey&lt;/pub-location&gt;&lt;urls&gt;&lt;/urls&gt;&lt;/record&gt;&lt;/Cite&gt;&lt;/EndNote&gt;</w:instrText>
      </w:r>
      <w:r w:rsidR="00464E74">
        <w:fldChar w:fldCharType="separate"/>
      </w:r>
      <w:r w:rsidR="00464E74">
        <w:rPr>
          <w:noProof/>
        </w:rPr>
        <w:t>(</w:t>
      </w:r>
      <w:hyperlink w:anchor="_ENREF_99" w:tooltip="Hug, 2004 #46" w:history="1">
        <w:r w:rsidR="006646DF">
          <w:rPr>
            <w:noProof/>
          </w:rPr>
          <w:t>Hug et al. 2004</w:t>
        </w:r>
      </w:hyperlink>
      <w:r w:rsidR="00464E74">
        <w:rPr>
          <w:noProof/>
        </w:rPr>
        <w:t>)</w:t>
      </w:r>
      <w:r w:rsidR="00464E74">
        <w:fldChar w:fldCharType="end"/>
      </w:r>
      <w:r>
        <w:t xml:space="preserve">. Typically points are classified according to </w:t>
      </w:r>
      <w:r w:rsidR="00753AA5" w:rsidRPr="00753AA5">
        <w:t>American Society for Photogrammetry &amp; Remote Sensing</w:t>
      </w:r>
      <w:r w:rsidR="00753AA5">
        <w:t xml:space="preserve"> (</w:t>
      </w:r>
      <w:r>
        <w:t>ASPRS</w:t>
      </w:r>
      <w:r w:rsidR="00753AA5">
        <w:t>)</w:t>
      </w:r>
      <w:r>
        <w:t xml:space="preserve"> standards</w:t>
      </w:r>
      <w:r w:rsidR="00753AA5">
        <w:t xml:space="preserve"> </w:t>
      </w:r>
      <w:r w:rsidR="00753AA5">
        <w:fldChar w:fldCharType="begin"/>
      </w:r>
      <w:r w:rsidR="00753AA5">
        <w:instrText xml:space="preserve"> ADDIN EN.CITE &lt;EndNote&gt;&lt;Cite&gt;&lt;Author&gt;ASPRS&lt;/Author&gt;&lt;Year&gt;2011&lt;/Year&gt;&lt;RecNum&gt;651&lt;/RecNum&gt;&lt;DisplayText&gt;(ASPRS 2011)&lt;/DisplayText&gt;&lt;record&gt;&lt;rec-number&gt;651&lt;/rec-number&gt;&lt;foreign-keys&gt;&lt;key app="EN" db-id="25teddewsvepe9e5faxptreqrptrz95ftz5d" timestamp="1507135186"&gt;651&lt;/key&gt;&lt;/foreign-keys&gt;&lt;ref-type name="Report"&gt;27&lt;/ref-type&gt;&lt;contributors&gt;&lt;authors&gt;&lt;author&gt;ASPRS,&lt;/author&gt;&lt;/authors&gt;&lt;tertiary-authors&gt;&lt;author&gt;American Society for Photogrammetry &amp;amp; Remote Sensing&lt;/author&gt;&lt;/tertiary-authors&gt;&lt;/contributors&gt;&lt;titles&gt;&lt;title&gt;LAS Specification&lt;/title&gt;&lt;/titles&gt;&lt;dates&gt;&lt;year&gt;2011&lt;/year&gt;&lt;/dates&gt;&lt;pub-location&gt;Bethesda, Maryland, USA&lt;/pub-location&gt;&lt;isbn&gt;1.4-R6&lt;/isbn&gt;&lt;urls&gt;&lt;/urls&gt;&lt;/record&gt;&lt;/Cite&gt;&lt;/EndNote&gt;</w:instrText>
      </w:r>
      <w:r w:rsidR="00753AA5">
        <w:fldChar w:fldCharType="separate"/>
      </w:r>
      <w:r w:rsidR="00753AA5">
        <w:rPr>
          <w:noProof/>
        </w:rPr>
        <w:t>(</w:t>
      </w:r>
      <w:hyperlink w:anchor="_ENREF_11" w:tooltip="ASPRS, 2011 #651" w:history="1">
        <w:r w:rsidR="006646DF">
          <w:rPr>
            <w:noProof/>
          </w:rPr>
          <w:t>ASPRS 2011</w:t>
        </w:r>
      </w:hyperlink>
      <w:r w:rsidR="00753AA5">
        <w:rPr>
          <w:noProof/>
        </w:rPr>
        <w:t>)</w:t>
      </w:r>
      <w:r w:rsidR="00753AA5">
        <w:fldChar w:fldCharType="end"/>
      </w:r>
      <w:r>
        <w:t>.</w:t>
      </w:r>
      <w:r w:rsidR="003678C5">
        <w:t xml:space="preserve"> Once ground and non-ground points have been classified a host of terrain (DEM, DSM), height, and density metrics can be calculated (height percentiles, point ratios, etc.)</w:t>
      </w:r>
      <w:r w:rsidR="005B671C">
        <w:t xml:space="preserve"> directly from the point cloud</w:t>
      </w:r>
      <w:r w:rsidR="003678C5">
        <w:t>.</w:t>
      </w:r>
      <w:r w:rsidR="00C50002">
        <w:t xml:space="preserve"> </w:t>
      </w:r>
      <w:r w:rsidR="00C0548B">
        <w:t xml:space="preserve">LiDAR data are typically analyzed by the utility of proprietary software suites (e.g. </w:t>
      </w:r>
      <w:proofErr w:type="spellStart"/>
      <w:r w:rsidR="00C0548B">
        <w:t>Terrascan</w:t>
      </w:r>
      <w:proofErr w:type="spellEnd"/>
      <w:r w:rsidR="00C0548B">
        <w:t xml:space="preserve">, </w:t>
      </w:r>
      <w:proofErr w:type="spellStart"/>
      <w:r w:rsidR="00C0548B">
        <w:t>Lastools</w:t>
      </w:r>
      <w:proofErr w:type="spellEnd"/>
      <w:r w:rsidR="00C0548B">
        <w:t xml:space="preserve">, etc.) which can be expensive in some cases. Few open-source alternatives exist, </w:t>
      </w:r>
      <w:r w:rsidR="0018682D">
        <w:t xml:space="preserve">however, </w:t>
      </w:r>
      <w:r w:rsidR="00C0548B">
        <w:t>those that do are still under development and offer limited analysis capabilities at present.</w:t>
      </w:r>
    </w:p>
    <w:p w:rsidR="00C50002" w:rsidRDefault="009F0C90" w:rsidP="009F0C90">
      <w:r>
        <w:t>Water typically absorbs incident LiDAR pulses, however, this is dependent on the angle of incidence and the wavelength of</w:t>
      </w:r>
      <w:r w:rsidR="0018682D">
        <w:t xml:space="preserve"> the</w:t>
      </w:r>
      <w:r>
        <w:t xml:space="preserve"> laser pulse. LiDAR returns reflected from calm water typically have low intensity at high angles of incidence, and high intensity at low angles of incidence (near nadir) </w:t>
      </w:r>
      <w:r>
        <w:fldChar w:fldCharType="begin"/>
      </w:r>
      <w:r>
        <w:instrText xml:space="preserve"> ADDIN EN.CITE &lt;EndNote&gt;&lt;Cite&gt;&lt;Author&gt;Lang&lt;/Author&gt;&lt;Year&gt;2009&lt;/Year&gt;&lt;RecNum&gt;588&lt;/RecNum&gt;&lt;DisplayText&gt;(Lutz et al. 2003, 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Cite&gt;&lt;Author&gt;Lutz&lt;/Author&gt;&lt;Year&gt;2003&lt;/Year&gt;&lt;RecNum&gt;658&lt;/RecNum&gt;&lt;record&gt;&lt;rec-number&gt;658&lt;/rec-number&gt;&lt;foreign-keys&gt;&lt;key app="EN" db-id="25teddewsvepe9e5faxptreqrptrz95ftz5d" timestamp="1507139570"&gt;658&lt;/key&gt;&lt;/foreign-keys&gt;&lt;ref-type name="Journal Article"&gt;17&lt;/ref-type&gt;&lt;contributors&gt;&lt;authors&gt;&lt;author&gt;Lutz, E.&lt;/author&gt;&lt;author&gt;Geist, T.&lt;/author&gt;&lt;author&gt;Stötter, J.&lt;/author&gt;&lt;/authors&gt;&lt;/contributors&gt;&lt;titles&gt;&lt;title&gt;Investigations of Airborne Laser Scanning Signal Intensity on Glacial Surfaces-Utilizing Comprehensive Laser Geometry Modeling and Orthophoto Surface Modeling (a Case Study: Svartisheibreen, Norway)&lt;/title&gt;&lt;secondary-title&gt;International Achives of Photogrammetry, Remote Sensing and Spatial Information Sciences&lt;/secondary-title&gt;&lt;/titles&gt;&lt;periodical&gt;&lt;full-title&gt;International Achives of Photogrammetry, Remote Sensing and Spatial Information Sciences&lt;/full-title&gt;&lt;/periodical&gt;&lt;pages&gt;143-148&lt;/pages&gt;&lt;volume&gt;34&lt;/volume&gt;&lt;dates&gt;&lt;year&gt;2003&lt;/year&gt;&lt;/dates&gt;&lt;urls&gt;&lt;/urls&gt;&lt;/record&gt;&lt;/Cite&gt;&lt;/EndNote&gt;</w:instrText>
      </w:r>
      <w:r>
        <w:fldChar w:fldCharType="separate"/>
      </w:r>
      <w:r>
        <w:rPr>
          <w:noProof/>
        </w:rPr>
        <w:t>(</w:t>
      </w:r>
      <w:hyperlink w:anchor="_ENREF_136" w:tooltip="Lutz, 2003 #658" w:history="1">
        <w:r w:rsidR="006646DF">
          <w:rPr>
            <w:noProof/>
          </w:rPr>
          <w:t>Lutz et al. 2003</w:t>
        </w:r>
      </w:hyperlink>
      <w:r>
        <w:rPr>
          <w:noProof/>
        </w:rPr>
        <w:t xml:space="preserve">, </w:t>
      </w:r>
      <w:hyperlink w:anchor="_ENREF_125" w:tooltip="Lang, 2009 #588" w:history="1">
        <w:r w:rsidR="006646DF">
          <w:rPr>
            <w:noProof/>
          </w:rPr>
          <w:t>Lang et al. 2009</w:t>
        </w:r>
      </w:hyperlink>
      <w:r>
        <w:rPr>
          <w:noProof/>
        </w:rPr>
        <w:t>)</w:t>
      </w:r>
      <w:r>
        <w:fldChar w:fldCharType="end"/>
      </w:r>
      <w:r>
        <w:t>.</w:t>
      </w:r>
      <w:r w:rsidR="005B671C">
        <w:t xml:space="preserve"> Moreover, the frequency of dropouts (emitted pulses that are not detected due to either absorption or very weak surface reflection) is very high relative to other terrestrial surfaces, which often results in waterbodies having lower point densities than other terrestrial land cover types </w:t>
      </w:r>
      <w:r w:rsidR="005B671C">
        <w:fldChar w:fldCharType="begin"/>
      </w:r>
      <w:r w:rsidR="005B671C">
        <w:instrText xml:space="preserve"> ADDIN EN.CITE &lt;EndNote&gt;&lt;Cite&gt;&lt;Author&gt;Höfle&lt;/Author&gt;&lt;Year&gt;2009&lt;/Year&gt;&lt;RecNum&gt;659&lt;/RecNum&gt;&lt;DisplayText&gt;(Höfle et al. 2009)&lt;/DisplayText&gt;&lt;record&gt;&lt;rec-number&gt;659&lt;/rec-number&gt;&lt;foreign-keys&gt;&lt;key app="EN" db-id="25teddewsvepe9e5faxptreqrptrz95ftz5d" timestamp="1507140013"&gt;659&lt;/key&gt;&lt;/foreign-keys&gt;&lt;ref-type name="Journal Article"&gt;17&lt;/ref-type&gt;&lt;contributors&gt;&lt;authors&gt;&lt;author&gt;Höfle, Bernhard&lt;/author&gt;&lt;author&gt;Vetter, Michael&lt;/author&gt;&lt;author&gt;Pfeifer, Norbert&lt;/author&gt;&lt;author&gt;Mandlburger, Gottfried&lt;/author&gt;&lt;author&gt;Stötter, Johann&lt;/author&gt;&lt;/authors&gt;&lt;/contributors&gt;&lt;titles&gt;&lt;title&gt;Water surface mapping from airborne laser scanning using signal intensity and elevation data&lt;/title&gt;&lt;secondary-title&gt;Earth Surface Processes and Landforms&lt;/secondary-title&gt;&lt;/titles&gt;&lt;periodical&gt;&lt;full-title&gt;Earth Surface Processes and Landforms&lt;/full-title&gt;&lt;/periodical&gt;&lt;pages&gt;1635-1649&lt;/pages&gt;&lt;volume&gt;34&lt;/volume&gt;&lt;number&gt;12&lt;/number&gt;&lt;keywords&gt;&lt;keyword&gt;LiDAR&lt;/keyword&gt;&lt;keyword&gt;airborne laser scanning&lt;/keyword&gt;&lt;keyword&gt;rivers&lt;/keyword&gt;&lt;keyword&gt;classification&lt;/keyword&gt;&lt;keyword&gt;signal intensity&lt;/keyword&gt;&lt;/keywords&gt;&lt;dates&gt;&lt;year&gt;2009&lt;/year&gt;&lt;/dates&gt;&lt;publisher&gt;John Wiley &amp;amp; Sons, Ltd.&lt;/publisher&gt;&lt;isbn&gt;1096-9837&lt;/isbn&gt;&lt;urls&gt;&lt;related-urls&gt;&lt;url&gt;http://dx.doi.org/10.1002/esp.1853&lt;/url&gt;&lt;/related-urls&gt;&lt;/urls&gt;&lt;electronic-resource-num&gt;10.1002/esp.1853&lt;/electronic-resource-num&gt;&lt;/record&gt;&lt;/Cite&gt;&lt;/EndNote&gt;</w:instrText>
      </w:r>
      <w:r w:rsidR="005B671C">
        <w:fldChar w:fldCharType="separate"/>
      </w:r>
      <w:r w:rsidR="005B671C">
        <w:rPr>
          <w:noProof/>
        </w:rPr>
        <w:t>(</w:t>
      </w:r>
      <w:hyperlink w:anchor="_ENREF_90" w:tooltip="Höfle, 2009 #659" w:history="1">
        <w:r w:rsidR="006646DF">
          <w:rPr>
            <w:noProof/>
          </w:rPr>
          <w:t>Höfle et al. 2009</w:t>
        </w:r>
      </w:hyperlink>
      <w:r w:rsidR="005B671C">
        <w:rPr>
          <w:noProof/>
        </w:rPr>
        <w:t>)</w:t>
      </w:r>
      <w:r w:rsidR="005B671C">
        <w:fldChar w:fldCharType="end"/>
      </w:r>
      <w:r w:rsidR="005B671C">
        <w:t>.</w:t>
      </w:r>
      <w:r w:rsidR="0018682D">
        <w:t xml:space="preserve"> In addition, water is expected to inhabit depressions in the landscape which can be identified in LiDAR data through the interrogation of areas of low elevation relative to its immediately neighbouring landscape </w:t>
      </w:r>
      <w:r w:rsidR="0018682D">
        <w:fldChar w:fldCharType="begin"/>
      </w:r>
      <w:r w:rsidR="0018682D">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18682D">
        <w:fldChar w:fldCharType="separate"/>
      </w:r>
      <w:r w:rsidR="0018682D">
        <w:rPr>
          <w:noProof/>
        </w:rPr>
        <w:t>(</w:t>
      </w:r>
      <w:hyperlink w:anchor="_ENREF_101" w:tooltip="Irwin, 2017 #632" w:history="1">
        <w:r w:rsidR="006646DF">
          <w:rPr>
            <w:noProof/>
          </w:rPr>
          <w:t>Irwin et al. 2017</w:t>
        </w:r>
      </w:hyperlink>
      <w:r w:rsidR="0018682D">
        <w:rPr>
          <w:noProof/>
        </w:rPr>
        <w:t>)</w:t>
      </w:r>
      <w:r w:rsidR="0018682D">
        <w:fldChar w:fldCharType="end"/>
      </w:r>
      <w:r w:rsidR="0018682D">
        <w:t>.</w:t>
      </w:r>
      <w:r w:rsidR="003D17F9">
        <w:t xml:space="preserve"> </w:t>
      </w:r>
    </w:p>
    <w:p w:rsidR="0018682D" w:rsidRDefault="0018682D" w:rsidP="009F0C90">
      <w:r>
        <w:t xml:space="preserve">As LiDAR data can penetrate vegetated surfaces and provide multiple returns per pulse they </w:t>
      </w:r>
      <w:r w:rsidR="003D17F9">
        <w:t>afford</w:t>
      </w:r>
      <w:r>
        <w:t xml:space="preserve"> the opportunity to identify inundation beneath forest canopies </w:t>
      </w:r>
      <w:r>
        <w:fldChar w:fldCharType="begin"/>
      </w:r>
      <w:r>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fldChar w:fldCharType="separate"/>
      </w:r>
      <w:r>
        <w:rPr>
          <w:noProof/>
        </w:rPr>
        <w:t>(</w:t>
      </w:r>
      <w:hyperlink w:anchor="_ENREF_125" w:tooltip="Lang, 2009 #588" w:history="1">
        <w:r w:rsidR="006646DF">
          <w:rPr>
            <w:noProof/>
          </w:rPr>
          <w:t>Lang et al. 2009</w:t>
        </w:r>
      </w:hyperlink>
      <w:r>
        <w:rPr>
          <w:noProof/>
        </w:rPr>
        <w:t>)</w:t>
      </w:r>
      <w:r>
        <w:fldChar w:fldCharType="end"/>
      </w:r>
      <w:r>
        <w:t xml:space="preserve">. </w:t>
      </w:r>
      <w:r w:rsidR="003B3810">
        <w:t xml:space="preserve">However, as noted in </w:t>
      </w:r>
      <w:r w:rsidR="003B3810">
        <w:lastRenderedPageBreak/>
        <w:t>previous studies, a major strength of LiDAR is its ability to characterize vegetation structure</w:t>
      </w:r>
      <w:r w:rsidR="00267C7C">
        <w:t xml:space="preserve"> </w:t>
      </w:r>
      <w:r w:rsidR="003D17F9">
        <w:t>(</w:t>
      </w:r>
      <w:r w:rsidR="00267C7C">
        <w:t>in more detail than is available from SAR information</w:t>
      </w:r>
      <w:r w:rsidR="003D17F9">
        <w:t>)</w:t>
      </w:r>
      <w:r w:rsidR="003B3810">
        <w:t xml:space="preserve"> </w: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 </w:instrTex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DATA </w:instrText>
      </w:r>
      <w:r w:rsidR="003B3810">
        <w:fldChar w:fldCharType="end"/>
      </w:r>
      <w:r w:rsidR="003B3810">
        <w:fldChar w:fldCharType="separate"/>
      </w:r>
      <w:r w:rsidR="003B3810">
        <w:rPr>
          <w:noProof/>
        </w:rPr>
        <w:t>(</w:t>
      </w:r>
      <w:hyperlink w:anchor="_ENREF_95" w:tooltip="Hopkinson, 2005 #422" w:history="1">
        <w:r w:rsidR="006646DF">
          <w:rPr>
            <w:noProof/>
          </w:rPr>
          <w:t>Hopkinson et al. 2005</w:t>
        </w:r>
      </w:hyperlink>
      <w:r w:rsidR="003B3810">
        <w:rPr>
          <w:noProof/>
        </w:rPr>
        <w:t xml:space="preserve">, </w:t>
      </w:r>
      <w:hyperlink w:anchor="_ENREF_36" w:tooltip="Chasmer, 2016 #460" w:history="1">
        <w:r w:rsidR="006646DF">
          <w:rPr>
            <w:noProof/>
          </w:rPr>
          <w:t>Chasmer et al. 2016b</w:t>
        </w:r>
      </w:hyperlink>
      <w:r w:rsidR="003B3810">
        <w:rPr>
          <w:noProof/>
        </w:rPr>
        <w:t xml:space="preserve">, </w:t>
      </w:r>
      <w:hyperlink w:anchor="_ENREF_142" w:tooltip="Mahoney, 2017 #440" w:history="1">
        <w:r w:rsidR="006646DF">
          <w:rPr>
            <w:noProof/>
          </w:rPr>
          <w:t>Mahoney et al. 2017</w:t>
        </w:r>
      </w:hyperlink>
      <w:r w:rsidR="003B3810">
        <w:rPr>
          <w:noProof/>
        </w:rPr>
        <w:t>)</w:t>
      </w:r>
      <w:r w:rsidR="003B3810">
        <w:fldChar w:fldCharType="end"/>
      </w:r>
      <w:r w:rsidR="00267C7C">
        <w:t>. Th</w:t>
      </w:r>
      <w:r w:rsidR="00463A62">
        <w:t>e</w:t>
      </w:r>
      <w:r w:rsidR="00267C7C">
        <w:t>s</w:t>
      </w:r>
      <w:r w:rsidR="00463A62">
        <w:t>e capabilities showcase</w:t>
      </w:r>
      <w:r w:rsidR="00267C7C">
        <w:t xml:space="preserve"> potential to identify</w:t>
      </w:r>
      <w:r w:rsidR="003D17F9">
        <w:t>:</w:t>
      </w:r>
      <w:r w:rsidR="00267C7C">
        <w:t xml:space="preserve"> wetland vegetation</w:t>
      </w:r>
      <w:r w:rsidR="003D17F9">
        <w:t xml:space="preserve"> (</w:t>
      </w:r>
      <w:r w:rsidR="00267C7C">
        <w:t>treed</w:t>
      </w:r>
      <w:r w:rsidR="003D17F9">
        <w:t xml:space="preserve"> or non-treed) </w:t>
      </w:r>
      <w:r w:rsidR="003D17F9">
        <w:fldChar w:fldCharType="begin"/>
      </w:r>
      <w:r w:rsidR="003D17F9">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3D17F9">
        <w:fldChar w:fldCharType="separate"/>
      </w:r>
      <w:r w:rsidR="003D17F9">
        <w:rPr>
          <w:noProof/>
        </w:rPr>
        <w:t>(</w:t>
      </w:r>
      <w:hyperlink w:anchor="_ENREF_36" w:tooltip="Chasmer, 2016 #460" w:history="1">
        <w:r w:rsidR="006646DF">
          <w:rPr>
            <w:noProof/>
          </w:rPr>
          <w:t>Chasmer et al. 2016b</w:t>
        </w:r>
      </w:hyperlink>
      <w:r w:rsidR="003D17F9">
        <w:rPr>
          <w:noProof/>
        </w:rPr>
        <w:t>)</w:t>
      </w:r>
      <w:r w:rsidR="003D17F9">
        <w:fldChar w:fldCharType="end"/>
      </w:r>
      <w:r w:rsidR="00267C7C">
        <w:t xml:space="preserve">, or delineate a wetland </w:t>
      </w:r>
      <w:r w:rsidR="003D17F9">
        <w:t xml:space="preserve">basin </w:t>
      </w:r>
      <w:r w:rsidR="00267C7C">
        <w:t>from its neighbouring upland</w:t>
      </w:r>
      <w:r w:rsidR="003D17F9">
        <w:t xml:space="preserve"> </w:t>
      </w:r>
      <w:r w:rsidR="003D17F9">
        <w:fldChar w:fldCharType="begin"/>
      </w:r>
      <w:r w:rsidR="003D17F9">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3D17F9">
        <w:fldChar w:fldCharType="separate"/>
      </w:r>
      <w:r w:rsidR="003D17F9">
        <w:rPr>
          <w:noProof/>
        </w:rPr>
        <w:t>(</w:t>
      </w:r>
      <w:hyperlink w:anchor="_ENREF_187" w:tooltip="Riley, 2017 #589" w:history="1">
        <w:r w:rsidR="006646DF">
          <w:rPr>
            <w:noProof/>
          </w:rPr>
          <w:t>Riley et al. 2017</w:t>
        </w:r>
      </w:hyperlink>
      <w:r w:rsidR="003D17F9">
        <w:rPr>
          <w:noProof/>
        </w:rPr>
        <w:t>)</w:t>
      </w:r>
      <w:r w:rsidR="003D17F9">
        <w:fldChar w:fldCharType="end"/>
      </w:r>
      <w:r w:rsidR="00267C7C">
        <w:t xml:space="preserve">. Moreover, as ALS can provide detailed terrain information, the interrogation of elevation models can delineate landscape depressions to identify areas of water occupancy. Potential water misclassification can be rooted in the variability </w:t>
      </w:r>
      <w:r w:rsidR="00463A62">
        <w:t>of</w:t>
      </w:r>
      <w:r w:rsidR="00267C7C">
        <w:t xml:space="preserve"> the return intensit</w:t>
      </w:r>
      <w:r w:rsidR="00463A62">
        <w:t>ies</w:t>
      </w:r>
      <w:r w:rsidR="00267C7C">
        <w:t xml:space="preserve"> which can lead to water being misidentified as a field or similar land cover. Similarly, flat road ways and fields can be misidentified as water due to their low return intensities</w:t>
      </w:r>
      <w:r w:rsidR="00D23D54">
        <w:t xml:space="preserve"> </w:t>
      </w:r>
      <w:r w:rsidR="00D23D54">
        <w:fldChar w:fldCharType="begin"/>
      </w:r>
      <w:r w:rsidR="00D23D54">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D23D54">
        <w:fldChar w:fldCharType="separate"/>
      </w:r>
      <w:r w:rsidR="00D23D54">
        <w:rPr>
          <w:noProof/>
        </w:rPr>
        <w:t>(</w:t>
      </w:r>
      <w:hyperlink w:anchor="_ENREF_101" w:tooltip="Irwin, 2017 #632" w:history="1">
        <w:r w:rsidR="006646DF">
          <w:rPr>
            <w:noProof/>
          </w:rPr>
          <w:t>Irwin et al. 2017</w:t>
        </w:r>
      </w:hyperlink>
      <w:r w:rsidR="00D23D54">
        <w:rPr>
          <w:noProof/>
        </w:rPr>
        <w:t>)</w:t>
      </w:r>
      <w:r w:rsidR="00D23D54">
        <w:fldChar w:fldCharType="end"/>
      </w:r>
      <w:r w:rsidR="00267C7C">
        <w:t>.</w:t>
      </w:r>
      <w:r w:rsidR="008E1915">
        <w:t xml:space="preserve"> High wind conditions during a LiDAR acquisition survey can also induce uncertainty in the positional accuracy of terrestrial features, therefore such conditions should be avoided when data are acquired.</w:t>
      </w:r>
    </w:p>
    <w:p w:rsidR="0046769F" w:rsidRDefault="0046769F" w:rsidP="0046769F">
      <w:pPr>
        <w:pStyle w:val="Heading2"/>
      </w:pPr>
      <w:r>
        <w:t>SAR</w:t>
      </w:r>
    </w:p>
    <w:p w:rsidR="001C4E21" w:rsidRDefault="008E1915" w:rsidP="00BF0155">
      <w:r>
        <w:t xml:space="preserve">SAR </w:t>
      </w:r>
      <w:r w:rsidR="0082570E">
        <w:t>processing is</w:t>
      </w:r>
      <w:r>
        <w:t xml:space="preserve"> </w:t>
      </w:r>
      <w:r w:rsidR="0082570E">
        <w:t>broadly similar to optical imagery as raw data require pre-processing before in-depth analysis can be performed. Acquired images require geometric</w:t>
      </w:r>
      <w:r w:rsidR="00A5164B">
        <w:t xml:space="preserve"> and sometimes radiometric</w:t>
      </w:r>
      <w:r w:rsidR="0082570E">
        <w:t xml:space="preserve"> calibration which </w:t>
      </w:r>
      <w:r w:rsidR="00A5164B">
        <w:t>are typically</w:t>
      </w:r>
      <w:r w:rsidR="0082570E">
        <w:t xml:space="preserve"> achieve</w:t>
      </w:r>
      <w:r w:rsidR="00A5164B">
        <w:t xml:space="preserve">d through the process of orthorectification </w:t>
      </w:r>
      <w:r w:rsidR="00A5164B">
        <w:fldChar w:fldCharType="begin"/>
      </w:r>
      <w:r w:rsidR="003D17F9">
        <w:instrText xml:space="preserve"> ADDIN EN.CITE &lt;EndNote&gt;&lt;Cite&gt;&lt;Author&gt;Leprince&lt;/Author&gt;&lt;Year&gt;2007&lt;/Year&gt;&lt;RecNum&gt;660&lt;/RecNum&gt;&lt;DisplayText&gt;(Leprince et al. 2007)&lt;/DisplayText&gt;&lt;record&gt;&lt;rec-number&gt;660&lt;/rec-number&gt;&lt;foreign-keys&gt;&lt;key app="EN" db-id="25teddewsvepe9e5faxptreqrptrz95ftz5d" timestamp="1507225819"&gt;660&lt;/key&gt;&lt;/foreign-keys&gt;&lt;ref-type name="Journal Article"&gt;17&lt;/ref-type&gt;&lt;contributors&gt;&lt;authors&gt;&lt;author&gt;Leprince, S.&lt;/author&gt;&lt;author&gt;Barbot, S.&lt;/author&gt;&lt;author&gt;Ayoub, F.&lt;/author&gt;&lt;author&gt;Avouac, J-P.&lt;/author&gt;&lt;/authors&gt;&lt;/contributors&gt;&lt;titles&gt;&lt;title&gt;Automatic and Precise Orthorectification, Coregistration, and Subpixel Correlation of Satellite Images, Application to Ground Deformation Measurements&lt;/title&gt;&lt;secondary-title&gt;Ieee Transactions on Geoscience and Remote Sensing&lt;/secondary-title&gt;&lt;/titles&gt;&lt;periodical&gt;&lt;full-title&gt;Ieee Transactions on Geoscience and Remote Sensing&lt;/full-title&gt;&lt;abbr-1&gt;Ieee T Geosci Remote&lt;/abbr-1&gt;&lt;/periodical&gt;&lt;pages&gt;1529-1558&lt;/pages&gt;&lt;volume&gt;45&lt;/volume&gt;&lt;number&gt;6&lt;/number&gt;&lt;dates&gt;&lt;year&gt;2007&lt;/year&gt;&lt;/dates&gt;&lt;urls&gt;&lt;/urls&gt;&lt;electronic-resource-num&gt;10.1109/TGRS.2006.888937&lt;/electronic-resource-num&gt;&lt;/record&gt;&lt;/Cite&gt;&lt;/EndNote&gt;</w:instrText>
      </w:r>
      <w:r w:rsidR="00A5164B">
        <w:fldChar w:fldCharType="separate"/>
      </w:r>
      <w:r w:rsidR="003D17F9">
        <w:rPr>
          <w:noProof/>
        </w:rPr>
        <w:t>(</w:t>
      </w:r>
      <w:hyperlink w:anchor="_ENREF_128" w:tooltip="Leprince, 2007 #660" w:history="1">
        <w:r w:rsidR="006646DF">
          <w:rPr>
            <w:noProof/>
          </w:rPr>
          <w:t>Leprince et al. 2007</w:t>
        </w:r>
      </w:hyperlink>
      <w:r w:rsidR="003D17F9">
        <w:rPr>
          <w:noProof/>
        </w:rPr>
        <w:t>)</w:t>
      </w:r>
      <w:r w:rsidR="00A5164B">
        <w:fldChar w:fldCharType="end"/>
      </w:r>
      <w:r w:rsidR="0082570E">
        <w:t xml:space="preserve">. </w:t>
      </w:r>
      <w:r w:rsidR="00A5164B">
        <w:t xml:space="preserve">Orthorectification effectively corrects distortions in raw images by use of the sensors position and orientation at the time the image was acquired, and a DEM. An </w:t>
      </w:r>
      <w:proofErr w:type="spellStart"/>
      <w:r w:rsidR="00A5164B">
        <w:t>orthorectified</w:t>
      </w:r>
      <w:proofErr w:type="spellEnd"/>
      <w:r w:rsidR="00A5164B">
        <w:t xml:space="preserve"> image </w:t>
      </w:r>
      <w:r w:rsidR="002C6B8C">
        <w:t>has been corrected for t</w:t>
      </w:r>
      <w:r w:rsidR="00A5164B">
        <w:t xml:space="preserve">he displacement error of </w:t>
      </w:r>
      <w:r w:rsidR="002C6B8C">
        <w:t xml:space="preserve">terrestrial </w:t>
      </w:r>
      <w:r w:rsidR="00A5164B">
        <w:t>features</w:t>
      </w:r>
      <w:r w:rsidR="002C6B8C">
        <w:t>,</w:t>
      </w:r>
      <w:r w:rsidR="00A5164B">
        <w:t xml:space="preserve"> resulting in an image perspective as if viewed from nadir rather than at an oblique angle.</w:t>
      </w:r>
      <w:r w:rsidR="00C4491A">
        <w:t xml:space="preserve"> A poor understanding of the sensors geometry and/or a poor quality DEM will directly influence the quality of the </w:t>
      </w:r>
      <w:proofErr w:type="spellStart"/>
      <w:r w:rsidR="00C4491A">
        <w:t>orthorectifie</w:t>
      </w:r>
      <w:r w:rsidR="00CD36D9">
        <w:t>d</w:t>
      </w:r>
      <w:proofErr w:type="spellEnd"/>
      <w:r w:rsidR="00C4491A">
        <w:t xml:space="preserve"> result.</w:t>
      </w:r>
      <w:r w:rsidR="00CD36D9">
        <w:t xml:space="preserve"> An </w:t>
      </w:r>
      <w:proofErr w:type="spellStart"/>
      <w:r w:rsidR="00CD36D9">
        <w:t>orthorectified</w:t>
      </w:r>
      <w:proofErr w:type="spellEnd"/>
      <w:r w:rsidR="00CD36D9">
        <w:t xml:space="preserve"> image represents radar backscatter information (referred to as sigma-0). </w:t>
      </w:r>
      <w:r w:rsidR="00585B54">
        <w:t>R</w:t>
      </w:r>
      <w:r w:rsidR="00CD36D9">
        <w:t>adiometric</w:t>
      </w:r>
      <w:r w:rsidR="00585B54">
        <w:t xml:space="preserve"> calibration refers to the process whereby digital numbers stored in raw images</w:t>
      </w:r>
      <w:r w:rsidR="00CD36D9">
        <w:t xml:space="preserve"> </w:t>
      </w:r>
      <w:r w:rsidR="00585B54">
        <w:t>are related to physical landscape characteristics, such as reflectivity, phase and location. Radiometric correction removes radiometric value contributions that are not due to target characteristics, hence normalizing backscatter information across the scene. Typically SAR products are delivered after radiometric correction have been applied; where data have not been corrected an accompanying look-up table (LUT) should be supplied by the vendor so as to allow radiometric calibration. The LUT house</w:t>
      </w:r>
      <w:r w:rsidR="001B631B">
        <w:t>s</w:t>
      </w:r>
      <w:r w:rsidR="00585B54">
        <w:t xml:space="preserve"> information pertaining to a fixed offset and range-dependent gain function to be applied across the image in order to generate sigma-0 values. </w:t>
      </w:r>
      <w:r w:rsidR="001B631B">
        <w:t xml:space="preserve">After sigma-0 backscatter information have been acquired, optional filters can be applied to the image to remove speckle, detect edges analyze texture etc. </w:t>
      </w:r>
      <w:r w:rsidR="00585B54">
        <w:t xml:space="preserve">Such processes are easily applied in proprietary and open-source software suites such as PCI </w:t>
      </w:r>
      <w:proofErr w:type="spellStart"/>
      <w:r w:rsidR="00585B54">
        <w:t>Geomatica</w:t>
      </w:r>
      <w:proofErr w:type="spellEnd"/>
      <w:r w:rsidR="00585B54">
        <w:t xml:space="preserve"> </w:t>
      </w:r>
      <w:r w:rsidR="00E76363">
        <w:fldChar w:fldCharType="begin"/>
      </w:r>
      <w:r w:rsidR="00E76363">
        <w:instrText xml:space="preserve"> ADDIN EN.CITE &lt;EndNote&gt;&lt;Cite&gt;&lt;Author&gt;PCI Geomatics&lt;/Author&gt;&lt;Year&gt;2017&lt;/Year&gt;&lt;RecNum&gt;691&lt;/RecNum&gt;&lt;DisplayText&gt;(PCI Geomatics 2017)&lt;/DisplayText&gt;&lt;record&gt;&lt;rec-number&gt;691&lt;/rec-number&gt;&lt;foreign-keys&gt;&lt;key app="EN" db-id="25teddewsvepe9e5faxptreqrptrz95ftz5d" timestamp="1507665305"&gt;691&lt;/key&gt;&lt;/foreign-keys&gt;&lt;ref-type name="Web Page"&gt;12&lt;/ref-type&gt;&lt;contributors&gt;&lt;authors&gt;&lt;author&gt;PCI Geomatics,&lt;/author&gt;&lt;/authors&gt;&lt;/contributors&gt;&lt;titles&gt;&lt;title&gt;PCI Geomatica&lt;/title&gt;&lt;/titles&gt;&lt;number&gt;October 2017&lt;/number&gt;&lt;dates&gt;&lt;year&gt;2017&lt;/year&gt;&lt;/dates&gt;&lt;pub-location&gt;[online]&lt;/pub-location&gt;&lt;urls&gt;&lt;related-urls&gt;&lt;url&gt;http://www.pcigeomatics.com/&lt;/url&gt;&lt;/related-urls&gt;&lt;/urls&gt;&lt;/record&gt;&lt;/Cite&gt;&lt;/EndNote&gt;</w:instrText>
      </w:r>
      <w:r w:rsidR="00E76363">
        <w:fldChar w:fldCharType="separate"/>
      </w:r>
      <w:r w:rsidR="00E76363">
        <w:rPr>
          <w:noProof/>
        </w:rPr>
        <w:t>(</w:t>
      </w:r>
      <w:hyperlink w:anchor="_ENREF_176" w:tooltip="PCI Geomatics, 2017 #691" w:history="1">
        <w:r w:rsidR="006646DF">
          <w:rPr>
            <w:noProof/>
          </w:rPr>
          <w:t>PCI Geomatics 2017</w:t>
        </w:r>
      </w:hyperlink>
      <w:r w:rsidR="00E76363">
        <w:rPr>
          <w:noProof/>
        </w:rPr>
        <w:t>)</w:t>
      </w:r>
      <w:r w:rsidR="00E76363">
        <w:fldChar w:fldCharType="end"/>
      </w:r>
      <w:r w:rsidR="00E76363">
        <w:t xml:space="preserve">, </w:t>
      </w:r>
      <w:r w:rsidR="001B631B">
        <w:t xml:space="preserve">the </w:t>
      </w:r>
      <w:r w:rsidR="001B631B" w:rsidRPr="001B631B">
        <w:t>Sentinel Application Platform</w:t>
      </w:r>
      <w:r w:rsidR="001B631B">
        <w:t xml:space="preserve"> (</w:t>
      </w:r>
      <w:r w:rsidR="00C8040F">
        <w:t>SNAP</w:t>
      </w:r>
      <w:r w:rsidR="001B631B">
        <w:t>)</w:t>
      </w:r>
      <w:r w:rsidR="00E76363">
        <w:t xml:space="preserve">, and the </w:t>
      </w:r>
      <w:proofErr w:type="spellStart"/>
      <w:r w:rsidR="00E76363">
        <w:t>Orfeo</w:t>
      </w:r>
      <w:proofErr w:type="spellEnd"/>
      <w:r w:rsidR="00E76363">
        <w:t xml:space="preserve"> toolbox</w:t>
      </w:r>
      <w:r w:rsidR="00C8040F">
        <w:t>, however, whilst open-source suites are capable they can be inflexible when executing some procedures.</w:t>
      </w:r>
      <w:r w:rsidR="00E76363">
        <w:t xml:space="preserve"> However, open-source packages warrant exploration within the scope of the current project so as to minimize software licence </w:t>
      </w:r>
      <w:proofErr w:type="spellStart"/>
      <w:r w:rsidR="00E76363">
        <w:t>expeditures</w:t>
      </w:r>
      <w:proofErr w:type="spellEnd"/>
      <w:r w:rsidR="00E76363">
        <w:t>.</w:t>
      </w:r>
    </w:p>
    <w:p w:rsidR="001B631B" w:rsidRDefault="00705FD2" w:rsidP="00BF0155">
      <w:r>
        <w:t xml:space="preserve">Once sigma-0 backscatter </w:t>
      </w:r>
      <w:r w:rsidR="001C4E21">
        <w:t xml:space="preserve">information </w:t>
      </w:r>
      <w:r>
        <w:t>have been retrieved SAR images can be analysed by a variety of methods within the context of wetland characterisation. The most common technique</w:t>
      </w:r>
      <w:r w:rsidR="001C4E21">
        <w:t>s</w:t>
      </w:r>
      <w:r>
        <w:t xml:space="preserve"> applied to </w:t>
      </w:r>
      <w:r w:rsidR="001C4E21">
        <w:t>map</w:t>
      </w:r>
      <w:r>
        <w:t xml:space="preserve"> water </w:t>
      </w:r>
      <w:r w:rsidR="001C4E21">
        <w:t>are</w:t>
      </w:r>
      <w:r>
        <w:t xml:space="preserve"> grey-level thresholding </w:t>
      </w:r>
      <w:r>
        <w:fldChar w:fldCharType="begin">
          <w:fldData xml:space="preserve">PEVuZE5vdGU+PENpdGU+PEF1dGhvcj5XaGl0ZTwvQXV0aG9yPjxZZWFyPjIwMTU8L1llYXI+PFJl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cyOTEtNzMwNDwvcGFn
ZXM+PHZvbHVtZT4zMzwvdm9sdW1lPjxudW1iZXI+MjI8L251bWJlcj48ZGF0ZXM+PHllYXI+MjAx
MjwveWVhcj48cHViLWRhdGVzPjxkYXRlPjIwMTIvMTEvMjA8L2RhdGU+PC9wdWItZGF0ZXM+PC9k
YXRlcz48cHVibGlzaGVyPlRheWxvciAmYW1wOyBGcmFuY2lzPC9wdWJsaXNoZXI+PGlzYm4+MDE0
My0xMTYxPC9pc2JuPjx1cmxzPjxyZWxhdGVkLXVybHM+PHVybD5odHRwOi8vZHguZG9pLm9yZy8x
MC4xMDgwLzAxNDMxMTYxLjIwMTIuNzAwNDIxPC91cmw+PC9yZWxhdGVkLXVybHM+PC91cmxzPjxl
bGVjdHJvbmljLXJlc291cmNlLW51bT4xMC4xMDgwLzAxNDMxMTYxLjIwMTIuNzAwNDIxPC9lbGVj
dHJvbmljLXJlc291cmNlLW51bT48L3JlY29yZD48L0NpdGU+PC9FbmROb3RlPgB=
</w:fldData>
        </w:fldChar>
      </w:r>
      <w:r w:rsidR="001C4E21">
        <w:instrText xml:space="preserve"> ADDIN EN.CITE </w:instrText>
      </w:r>
      <w:r w:rsidR="001C4E21">
        <w:fldChar w:fldCharType="begin">
          <w:fldData xml:space="preserve">PEVuZE5vdGU+PENpdGU+PEF1dGhvcj5XaGl0ZTwvQXV0aG9yPjxZZWFyPjIwMTU8L1llYXI+PFJl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cyOTEtNzMwNDwvcGFn
ZXM+PHZvbHVtZT4zMzwvdm9sdW1lPjxudW1iZXI+MjI8L251bWJlcj48ZGF0ZXM+PHllYXI+MjAx
MjwveWVhcj48cHViLWRhdGVzPjxkYXRlPjIwMTIvMTEvMjA8L2RhdGU+PC9wdWItZGF0ZXM+PC9k
YXRlcz48cHVibGlzaGVyPlRheWxvciAmYW1wOyBGcmFuY2lzPC9wdWJsaXNoZXI+PGlzYm4+MDE0
My0xMTYxPC9pc2JuPjx1cmxzPjxyZWxhdGVkLXVybHM+PHVybD5odHRwOi8vZHguZG9pLm9yZy8x
MC4xMDgwLzAxNDMxMTYxLjIwMTIuNzAwNDIxPC91cmw+PC9yZWxhdGVkLXVybHM+PC91cmxzPjxl
bGVjdHJvbmljLXJlc291cmNlLW51bT4xMC4xMDgwLzAxNDMxMTYxLjIwMTIuNzAwNDIxPC9lbGVj
dHJvbmljLXJlc291cmNlLW51bT48L3JlY29yZD48L0NpdGU+PC9FbmROb3RlPgB=
</w:fldData>
        </w:fldChar>
      </w:r>
      <w:r w:rsidR="001C4E21">
        <w:instrText xml:space="preserve"> ADDIN EN.CITE.DATA </w:instrText>
      </w:r>
      <w:r w:rsidR="001C4E21">
        <w:fldChar w:fldCharType="end"/>
      </w:r>
      <w:r>
        <w:fldChar w:fldCharType="separate"/>
      </w:r>
      <w:r w:rsidR="001C4E21">
        <w:rPr>
          <w:noProof/>
        </w:rPr>
        <w:t>(</w:t>
      </w:r>
      <w:hyperlink w:anchor="_ENREF_80" w:tooltip="Gstaiger, 2012 #661" w:history="1">
        <w:r w:rsidR="006646DF">
          <w:rPr>
            <w:noProof/>
          </w:rPr>
          <w:t>Gstaiger et al. 2012</w:t>
        </w:r>
      </w:hyperlink>
      <w:r w:rsidR="001C4E21">
        <w:rPr>
          <w:noProof/>
        </w:rPr>
        <w:t xml:space="preserve">, </w:t>
      </w:r>
      <w:hyperlink w:anchor="_ENREF_238" w:tooltip="White, 2015 #476" w:history="1">
        <w:r w:rsidR="006646DF">
          <w:rPr>
            <w:noProof/>
          </w:rPr>
          <w:t>White et al. 2015</w:t>
        </w:r>
      </w:hyperlink>
      <w:r w:rsidR="001C4E21">
        <w:rPr>
          <w:noProof/>
        </w:rPr>
        <w:t>)</w:t>
      </w:r>
      <w:r>
        <w:fldChar w:fldCharType="end"/>
      </w:r>
      <w:r w:rsidR="001C4E21">
        <w:t xml:space="preserve">, contour modelling </w:t>
      </w:r>
      <w:r w:rsidR="001C4E21">
        <w:fldChar w:fldCharType="begin"/>
      </w:r>
      <w:r w:rsidR="001C4E21">
        <w:instrText xml:space="preserve"> ADDIN EN.CITE &lt;EndNote&gt;&lt;Cite&gt;&lt;Author&gt;Horritt&lt;/Author&gt;&lt;Year&gt;2001&lt;/Year&gt;&lt;RecNum&gt;528&lt;/RecNum&gt;&lt;DisplayText&gt;(Horritt et al. 2001)&lt;/DisplayText&gt;&lt;record&gt;&lt;rec-number&gt;528&lt;/rec-number&gt;&lt;foreign-keys&gt;&lt;key app="EN" db-id="25teddewsvepe9e5faxptreqrptrz95ftz5d" timestamp="1504731588"&gt;528&lt;/key&gt;&lt;/foreign-keys&gt;&lt;ref-type name="Journal Article"&gt;17&lt;/ref-type&gt;&lt;contributors&gt;&lt;authors&gt;&lt;author&gt;Horritt, M. S.&lt;/author&gt;&lt;author&gt;Mason, D. C.&lt;/author&gt;&lt;author&gt;Luckman, A. J.&lt;/author&gt;&lt;/authors&gt;&lt;/contributors&gt;&lt;titles&gt;&lt;title&gt;Flood boundary delineation from Synthetic Aperture Radar imagery using a statistical active contour model&lt;/title&gt;&lt;secondary-title&gt;International Journal of Remote Sensing&lt;/secondary-title&gt;&lt;/titles&gt;&lt;periodical&gt;&lt;full-title&gt;International Journal of Remote Sensing&lt;/full-title&gt;&lt;abbr-1&gt;Int J Remote Sens&lt;/abbr-1&gt;&lt;/periodical&gt;&lt;pages&gt;2489-2507&lt;/pages&gt;&lt;volume&gt;22&lt;/volume&gt;&lt;number&gt;13&lt;/number&gt;&lt;dates&gt;&lt;year&gt;2001&lt;/year&gt;&lt;pub-dates&gt;&lt;date&gt;2001/01/01&lt;/date&gt;&lt;/pub-dates&gt;&lt;/dates&gt;&lt;publisher&gt;Taylor &amp;amp; Francis&lt;/publisher&gt;&lt;isbn&gt;0143-1161&lt;/isbn&gt;&lt;urls&gt;&lt;related-urls&gt;&lt;url&gt;http://www.tandfonline.com/doi/abs/10.1080/01431160116902&lt;/url&gt;&lt;/related-urls&gt;&lt;/urls&gt;&lt;electronic-resource-num&gt;10.1080/01431160116902&lt;/electronic-resource-num&gt;&lt;/record&gt;&lt;/Cite&gt;&lt;/EndNote&gt;</w:instrText>
      </w:r>
      <w:r w:rsidR="001C4E21">
        <w:fldChar w:fldCharType="separate"/>
      </w:r>
      <w:r w:rsidR="001C4E21">
        <w:rPr>
          <w:noProof/>
        </w:rPr>
        <w:t>(</w:t>
      </w:r>
      <w:hyperlink w:anchor="_ENREF_96" w:tooltip="Horritt, 2001 #528" w:history="1">
        <w:r w:rsidR="006646DF">
          <w:rPr>
            <w:noProof/>
          </w:rPr>
          <w:t>Horritt et al. 2001</w:t>
        </w:r>
      </w:hyperlink>
      <w:r w:rsidR="001C4E21">
        <w:rPr>
          <w:noProof/>
        </w:rPr>
        <w:t>)</w:t>
      </w:r>
      <w:r w:rsidR="001C4E21">
        <w:fldChar w:fldCharType="end"/>
      </w:r>
      <w:r w:rsidR="001C4E21">
        <w:t xml:space="preserve">, and texture-based classification </w:t>
      </w:r>
      <w:r w:rsidR="001C4E21">
        <w:fldChar w:fldCharType="begin"/>
      </w:r>
      <w:r w:rsidR="003A3E19">
        <w:instrText xml:space="preserve"> ADDIN EN.CITE &lt;EndNote&gt;&lt;Cite&gt;&lt;Author&gt;Y. Yamagata&lt;/Author&gt;&lt;Year&gt;1993&lt;/Year&gt;&lt;RecNum&gt;662&lt;/RecNum&gt;&lt;DisplayText&gt;(Yamagata et al. 1993)&lt;/DisplayText&gt;&lt;record&gt;&lt;rec-number&gt;662&lt;/rec-number&gt;&lt;foreign-keys&gt;&lt;key app="EN" db-id="25teddewsvepe9e5faxptreqrptrz95ftz5d" timestamp="1507239683"&gt;662&lt;/key&gt;&lt;/foreign-keys&gt;&lt;ref-type name="Conference Proceedings"&gt;10&lt;/ref-type&gt;&lt;contributors&gt;&lt;authors&gt;&lt;author&gt;Y. Yamagata&lt;/author&gt;&lt;author&gt;Y. Yasuoka&lt;/author&gt;&lt;/authors&gt;&lt;/contributors&gt;&lt;titles&gt;&lt;title&gt;Classification of wetland vegetation by texture analysis methods using ERS-1 and JERS-1 images&lt;/title&gt;&lt;secondary-title&gt;International Geoscience and Remote Sensing Symposium 1993, Better Understanding of Earth Environment.&lt;/secondary-title&gt;&lt;/titles&gt;&lt;pages&gt;1614-1616&lt;/pages&gt;&lt;volume&gt;4&lt;/volume&gt;&lt;dates&gt;&lt;year&gt;1993&lt;/year&gt;&lt;/dates&gt;&lt;pub-location&gt;Tokyo, Japan&lt;/pub-location&gt;&lt;urls&gt;&lt;/urls&gt;&lt;electronic-resource-num&gt;10.1109/IGARSS.1993.322073&lt;/electronic-resource-num&gt;&lt;/record&gt;&lt;/Cite&gt;&lt;/EndNote&gt;</w:instrText>
      </w:r>
      <w:r w:rsidR="001C4E21">
        <w:fldChar w:fldCharType="separate"/>
      </w:r>
      <w:r w:rsidR="003A3E19">
        <w:rPr>
          <w:noProof/>
        </w:rPr>
        <w:t>(</w:t>
      </w:r>
      <w:hyperlink w:anchor="_ENREF_250" w:tooltip="Yamagata, 1993 #662" w:history="1">
        <w:r w:rsidR="006646DF">
          <w:rPr>
            <w:noProof/>
          </w:rPr>
          <w:t>Yamagata et al. 1993</w:t>
        </w:r>
      </w:hyperlink>
      <w:r w:rsidR="003A3E19">
        <w:rPr>
          <w:noProof/>
        </w:rPr>
        <w:t>)</w:t>
      </w:r>
      <w:r w:rsidR="001C4E21">
        <w:fldChar w:fldCharType="end"/>
      </w:r>
      <w:r w:rsidR="001C4E21">
        <w:t>. These techniques can be</w:t>
      </w:r>
      <w:r w:rsidR="001B631B">
        <w:t xml:space="preserve"> appli</w:t>
      </w:r>
      <w:r w:rsidR="001C4E21">
        <w:t>ed</w:t>
      </w:r>
      <w:r w:rsidR="001B631B">
        <w:t xml:space="preserve"> to all SAR images regardless of polarization</w:t>
      </w:r>
      <w:r w:rsidR="003D17F9">
        <w:t xml:space="preserve"> complexity</w:t>
      </w:r>
      <w:r w:rsidR="001B631B">
        <w:t xml:space="preserve">, however, </w:t>
      </w:r>
      <w:r w:rsidR="001C4E21">
        <w:t xml:space="preserve">more advanced </w:t>
      </w:r>
      <w:r w:rsidR="00C96FB1">
        <w:t>m</w:t>
      </w:r>
      <w:r w:rsidR="00BF0155">
        <w:t xml:space="preserve">ethodologies </w:t>
      </w:r>
      <w:r w:rsidR="001B631B">
        <w:t xml:space="preserve">can be applied </w:t>
      </w:r>
      <w:r w:rsidR="001C4E21">
        <w:t>with increasing</w:t>
      </w:r>
      <w:r w:rsidR="00BF0155">
        <w:t xml:space="preserve"> po</w:t>
      </w:r>
      <w:r w:rsidR="00C96FB1">
        <w:t>larization complexity</w:t>
      </w:r>
      <w:r w:rsidR="001C4E21">
        <w:t>.</w:t>
      </w:r>
      <w:r w:rsidR="00EF04FB">
        <w:t xml:space="preserve"> That is, backscatter channel decompositions can be executed to retrieve important scattering mechanism information</w:t>
      </w:r>
      <w:r w:rsidR="001C4E21">
        <w:t xml:space="preserve">, </w:t>
      </w:r>
      <w:r w:rsidR="001B631B">
        <w:t xml:space="preserve">which in turn can be used to infer the presence of </w:t>
      </w:r>
      <w:r w:rsidR="001B631B">
        <w:lastRenderedPageBreak/>
        <w:t>flooded vegetation, or upland forest, or specularly reflecting open water</w:t>
      </w:r>
      <w:r w:rsidR="001C4E21">
        <w:t>, etc.</w:t>
      </w:r>
      <w:r>
        <w:t xml:space="preserve"> </w:t>
      </w:r>
      <w:r>
        <w:fldChar w:fldCharType="begin">
          <w:fldData xml:space="preserve">PEVuZE5vdGU+PENpdGU+PEF1dGhvcj5CcmlzY288L0F1dGhvcj48WWVhcj4yMDExPC9ZZWFyPjxS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TM1LTE1MTwvcGFnZXM+PHZvbHVtZT40MDwvdm9sdW1lPjxu
dW1iZXI+MjwvbnVtYmVyPjxkYXRlcz48eWVhcj4yMDE0PC95ZWFyPjxwdWItZGF0ZXM+PGRhdGU+
MjAxNC8wMy8wNDwvZGF0ZT48L3B1Yi1kYXRlcz48L2RhdGVzPjxwdWJsaXNoZXI+VGF5bG9yICZh
bXA7IEZyYW5jaXM8L3B1Ymxpc2hlcj48aXNibj4wNzAzLTg5OTI8L2lzYm4+PHVybHM+PHJlbGF0
ZWQtdXJscz48dXJsPmh0dHA6Ly93d3cudGFuZGZvbmxpbmUuY29tL2RvaS9hYnMvMTAuMTA4MC8w
NzAzODk5Mi4yMDE0Ljk0MzM5MzwvdXJsPjwvcmVsYXRlZC11cmxzPjwvdXJscz48ZWxlY3Ryb25p
Yy1yZXNvdXJjZS1udW0+MTAuMTA4MC8wNzAzODk5Mi4yMDE0Ljk0MzM5MzwvZWxlY3Ryb25pYy1y
ZXNvdXJjZS1udW0+PC9yZWNvcmQ+PC9DaXRlPjwvRW5kTm90ZT5=
</w:fldData>
        </w:fldChar>
      </w:r>
      <w:r>
        <w:instrText xml:space="preserve"> ADDIN EN.CITE </w:instrText>
      </w:r>
      <w:r>
        <w:fldChar w:fldCharType="begin">
          <w:fldData xml:space="preserve">PEVuZE5vdGU+PENpdGU+PEF1dGhvcj5CcmlzY288L0F1dGhvcj48WWVhcj4yMDExPC9ZZWFyPjxS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TM1LTE1MTwvcGFnZXM+PHZvbHVtZT40MDwvdm9sdW1lPjxu
dW1iZXI+MjwvbnVtYmVyPjxkYXRlcz48eWVhcj4yMDE0PC95ZWFyPjxwdWItZGF0ZXM+PGRhdGU+
MjAxNC8wMy8wNDwvZGF0ZT48L3B1Yi1kYXRlcz48L2RhdGVzPjxwdWJsaXNoZXI+VGF5bG9yICZh
bXA7IEZyYW5jaXM8L3B1Ymxpc2hlcj48aXNibj4wNzAzLTg5OTI8L2lzYm4+PHVybHM+PHJlbGF0
ZWQtdXJscz48dXJsPmh0dHA6Ly93d3cudGFuZGZvbmxpbmUuY29tL2RvaS9hYnMvMTAuMTA4MC8w
NzAzODk5Mi4yMDE0Ljk0MzM5MzwvdXJsPjwvcmVsYXRlZC11cmxzPjwvdXJscz48ZWxlY3Ryb25p
Yy1yZXNvdXJjZS1udW0+MTAuMTA4MC8wNzAzODk5Mi4yMDE0Ljk0MzM5MzwvZWxlY3Ryb25pYy1y
ZXNvdXJjZS1udW0+PC9yZWNvcmQ+PC9DaXRlPjwvRW5kTm90ZT5=
</w:fldData>
        </w:fldChar>
      </w:r>
      <w:r>
        <w:instrText xml:space="preserve"> ADDIN EN.CITE.DATA </w:instrText>
      </w:r>
      <w:r>
        <w:fldChar w:fldCharType="end"/>
      </w:r>
      <w:r>
        <w:fldChar w:fldCharType="separate"/>
      </w:r>
      <w:r>
        <w:rPr>
          <w:noProof/>
        </w:rPr>
        <w:t>(</w:t>
      </w:r>
      <w:hyperlink w:anchor="_ENREF_26" w:tooltip="Brisco, 2011 #505" w:history="1">
        <w:r w:rsidR="006646DF">
          <w:rPr>
            <w:noProof/>
          </w:rPr>
          <w:t>Brisco et al. 2011</w:t>
        </w:r>
      </w:hyperlink>
      <w:r>
        <w:rPr>
          <w:noProof/>
        </w:rPr>
        <w:t xml:space="preserve">, </w:t>
      </w:r>
      <w:hyperlink w:anchor="_ENREF_239" w:tooltip="White, 2014 #534" w:history="1">
        <w:r w:rsidR="006646DF">
          <w:rPr>
            <w:noProof/>
          </w:rPr>
          <w:t>White et al. 2014</w:t>
        </w:r>
      </w:hyperlink>
      <w:r>
        <w:rPr>
          <w:noProof/>
        </w:rPr>
        <w:t xml:space="preserve">, </w:t>
      </w:r>
      <w:hyperlink w:anchor="_ENREF_27" w:tooltip="Brisco, 2015 #520" w:history="1">
        <w:r w:rsidR="006646DF">
          <w:rPr>
            <w:noProof/>
          </w:rPr>
          <w:t>Brisco et al. 2015</w:t>
        </w:r>
      </w:hyperlink>
      <w:r>
        <w:rPr>
          <w:noProof/>
        </w:rPr>
        <w:t>)</w:t>
      </w:r>
      <w:r>
        <w:fldChar w:fldCharType="end"/>
      </w:r>
      <w:r w:rsidR="001B631B">
        <w:t xml:space="preserve">. </w:t>
      </w:r>
    </w:p>
    <w:p w:rsidR="00DE4816" w:rsidRDefault="00DE4816" w:rsidP="00BF0155">
      <w:r>
        <w:t xml:space="preserve">SAR data can misclassify water due to its oblique look-angle. That is, some areas of the ground surface suffer commission errors through radar shadow or omission errors via layover, caused by terrain, urban environments, or even vegetation </w:t>
      </w:r>
      <w:r>
        <w:fldChar w:fldCharType="begin"/>
      </w:r>
      <w:r>
        <w:instrText xml:space="preserve"> ADDIN EN.CITE &lt;EndNote&gt;&lt;Cite&gt;&lt;Author&gt;Mason&lt;/Author&gt;&lt;Year&gt;2010&lt;/Year&gt;&lt;RecNum&gt;663&lt;/RecNum&gt;&lt;DisplayText&gt;(Mason et al. 2010)&lt;/DisplayText&gt;&lt;record&gt;&lt;rec-number&gt;663&lt;/rec-number&gt;&lt;foreign-keys&gt;&lt;key app="EN" db-id="25teddewsvepe9e5faxptreqrptrz95ftz5d" timestamp="1507240803"&gt;663&lt;/key&gt;&lt;/foreign-keys&gt;&lt;ref-type name="Journal Article"&gt;17&lt;/ref-type&gt;&lt;contributors&gt;&lt;authors&gt;&lt;author&gt;D. C. Mason&lt;/author&gt;&lt;author&gt;R. Speck&lt;/author&gt;&lt;author&gt;B. Devereux&lt;/author&gt;&lt;author&gt;G. J. P. Schumann&lt;/author&gt;&lt;author&gt;J. C. Neal&lt;/author&gt;&lt;author&gt;P. D. Bates&lt;/author&gt;&lt;/authors&gt;&lt;/contributors&gt;&lt;titles&gt;&lt;title&gt; Flood Detection in Urban Areas Using TerraSAR-X&lt;/title&gt;&lt;secondary-title&gt;IEEE Transactions on Geoscience and Remote Sensing&lt;/secondary-title&gt;&lt;/titles&gt;&lt;periodical&gt;&lt;full-title&gt;Ieee Transactions on Geoscience and Remote Sensing&lt;/full-title&gt;&lt;abbr-1&gt;Ieee T Geosci Remote&lt;/abbr-1&gt;&lt;/periodical&gt;&lt;pages&gt;882-894&lt;/pages&gt;&lt;volume&gt;48&lt;/volume&gt;&lt;number&gt;2&lt;/number&gt;&lt;dates&gt;&lt;year&gt;2010&lt;/year&gt;&lt;/dates&gt;&lt;urls&gt;&lt;/urls&gt;&lt;electronic-resource-num&gt;10.1109/TGRS.2009.2029236&lt;/electronic-resource-num&gt;&lt;/record&gt;&lt;/Cite&gt;&lt;/EndNote&gt;</w:instrText>
      </w:r>
      <w:r>
        <w:fldChar w:fldCharType="separate"/>
      </w:r>
      <w:r>
        <w:rPr>
          <w:noProof/>
        </w:rPr>
        <w:t>(</w:t>
      </w:r>
      <w:hyperlink w:anchor="_ENREF_150" w:tooltip="Mason, 2010 #663" w:history="1">
        <w:r w:rsidR="006646DF">
          <w:rPr>
            <w:noProof/>
          </w:rPr>
          <w:t>Mason et al. 2010</w:t>
        </w:r>
      </w:hyperlink>
      <w:r>
        <w:rPr>
          <w:noProof/>
        </w:rPr>
        <w:t>)</w:t>
      </w:r>
      <w:r>
        <w:fldChar w:fldCharType="end"/>
      </w:r>
      <w:r>
        <w:t xml:space="preserve">. Regardless </w:t>
      </w:r>
      <w:r w:rsidR="001067D1">
        <w:t>of these known issues, SAR has proved an invaluable tool for the mapping of open water and flooded vegetation (important aspects of wetland characterization). Moreover, similar to satellite optical data, SAR provides repeat-pass information allowing for the monitoring of wetland characteristics as well as providing contemporary inventories.</w:t>
      </w:r>
    </w:p>
    <w:p w:rsidR="00E041E6" w:rsidRDefault="00E041E6" w:rsidP="00E041E6">
      <w:pPr>
        <w:pStyle w:val="Heading2"/>
      </w:pPr>
      <w:r>
        <w:t>Data Fusion</w:t>
      </w:r>
    </w:p>
    <w:p w:rsidR="00876A6A" w:rsidRDefault="007D2E76" w:rsidP="00861FCA">
      <w:r>
        <w:t>In remote sensing, d</w:t>
      </w:r>
      <w:r w:rsidR="00861FCA">
        <w:t xml:space="preserve">ata fusion </w:t>
      </w:r>
      <w:r>
        <w:t>refers to any method</w:t>
      </w:r>
      <w:r w:rsidR="0091008A">
        <w:t>ological structure</w:t>
      </w:r>
      <w:r>
        <w:t xml:space="preserve"> that combines multiple sources of data. Best practices combine different sources of data so as to exploit the strengths of each whilst simultaneously minimizing inherent weaknesses.</w:t>
      </w:r>
      <w:r w:rsidR="00876A6A">
        <w:t xml:space="preserve"> Data fusion approaches have become increasingly popular within the context of Earth observation remote sensing</w:t>
      </w:r>
      <w:r w:rsidR="007B5622">
        <w:t xml:space="preserve"> applications, including wetlands, in the past</w:t>
      </w:r>
      <w:r w:rsidR="00926B8E">
        <w:t xml:space="preserve"> two</w:t>
      </w:r>
      <w:r w:rsidR="007B5622">
        <w:t xml:space="preserve"> decade</w:t>
      </w:r>
      <w:r w:rsidR="00926B8E">
        <w:t>s</w:t>
      </w:r>
      <w:r w:rsidR="00470C5F">
        <w:t xml:space="preserve"> </w:t>
      </w:r>
      <w:r w:rsidR="00470C5F">
        <w:fldChar w:fldCharType="begin">
          <w:fldData xml:space="preserve">PEVuZE5vdGU+PENpdGU+PEF1dGhvcj5MaTwvQXV0aG9yPjxZZWFyPjIwMDU8L1llYXI+PFJlY051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UwNTEtNTA2OTwvcGFnZXM+PHZvbHVtZT4yNjwvdm9sdW1lPjxudW1iZXI+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TU0NS0xNTYwPC9wYWdlcz48dm9sdW1lPjE5PC92b2x1bWU+PG51bWJlcj44PC9udW1i
ZXI+PGRhdGVzPjx5ZWFyPjE5OTg8L3llYXI+PHB1Yi1kYXRlcz48ZGF0ZT4xOTk4LzAxLzAxPC9k
YXRlPjwvcHViLWRhdGVzPjwvZGF0ZXM+PHB1Ymxpc2hlcj5UYXlsb3IgJmFtcDsgRnJhbmNpczwv
cHVibGlzaGVyPjxpc2JuPjAxNDMtMTE2MTwvaXNibj48dXJscz48cmVsYXRlZC11cmxzPjx1cmw+
aHR0cDovL3d3dy50YW5kZm9ubGluZS5jb20vZG9pL2Ficy8xMC4xMDgwLzAxNDMxMTY5ODIxNTM0
MjwvdXJsPjwvcmVsYXRlZC11cmxzPjwvdXJscz48ZWxlY3Ryb25pYy1yZXNvdXJjZS1udW0+MTAu
MTA4MC8wMTQzMTE2OTgyMTUzNDI8L2VsZWN0cm9uaWMtcmVzb3VyY2UtbnVtPjwvcmVjb3JkPjwv
Q2l0ZT48L0VuZE5vdGU+
</w:fldData>
        </w:fldChar>
      </w:r>
      <w:r w:rsidR="00926B8E">
        <w:instrText xml:space="preserve"> ADDIN EN.CITE </w:instrText>
      </w:r>
      <w:r w:rsidR="00926B8E">
        <w:fldChar w:fldCharType="begin">
          <w:fldData xml:space="preserve">PEVuZE5vdGU+PENpdGU+PEF1dGhvcj5MaTwvQXV0aG9yPjxZZWFyPjIwMDU8L1llYXI+PFJlY051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UwNTEtNTA2OTwvcGFnZXM+PHZvbHVtZT4yNjwvdm9sdW1lPjxudW1iZXI+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TU0NS0xNTYwPC9wYWdlcz48dm9sdW1lPjE5PC92b2x1bWU+PG51bWJlcj44PC9udW1i
ZXI+PGRhdGVzPjx5ZWFyPjE5OTg8L3llYXI+PHB1Yi1kYXRlcz48ZGF0ZT4xOTk4LzAxLzAxPC9k
YXRlPjwvcHViLWRhdGVzPjwvZGF0ZXM+PHB1Ymxpc2hlcj5UYXlsb3IgJmFtcDsgRnJhbmNpczwv
cHVibGlzaGVyPjxpc2JuPjAxNDMtMTE2MTwvaXNibj48dXJscz48cmVsYXRlZC11cmxzPjx1cmw+
aHR0cDovL3d3dy50YW5kZm9ubGluZS5jb20vZG9pL2Ficy8xMC4xMDgwLzAxNDMxMTY5ODIxNTM0
MjwvdXJsPjwvcmVsYXRlZC11cmxzPjwvdXJscz48ZWxlY3Ryb25pYy1yZXNvdXJjZS1udW0+MTAu
MTA4MC8wMTQzMTE2OTgyMTUzNDI8L2VsZWN0cm9uaWMtcmVzb3VyY2UtbnVtPjwvcmVjb3JkPjwv
Q2l0ZT48L0VuZE5vdGU+
</w:fldData>
        </w:fldChar>
      </w:r>
      <w:r w:rsidR="00926B8E">
        <w:instrText xml:space="preserve"> ADDIN EN.CITE.DATA </w:instrText>
      </w:r>
      <w:r w:rsidR="00926B8E">
        <w:fldChar w:fldCharType="end"/>
      </w:r>
      <w:r w:rsidR="00470C5F">
        <w:fldChar w:fldCharType="separate"/>
      </w:r>
      <w:r w:rsidR="00926B8E">
        <w:rPr>
          <w:noProof/>
        </w:rPr>
        <w:t>(</w:t>
      </w:r>
      <w:hyperlink w:anchor="_ENREF_13" w:tooltip="Augusteijn, 1998 #670" w:history="1">
        <w:r w:rsidR="006646DF">
          <w:rPr>
            <w:noProof/>
          </w:rPr>
          <w:t>Augusteijn et al. 1998</w:t>
        </w:r>
      </w:hyperlink>
      <w:r w:rsidR="00926B8E">
        <w:rPr>
          <w:noProof/>
        </w:rPr>
        <w:t xml:space="preserve">, </w:t>
      </w:r>
      <w:hyperlink w:anchor="_ENREF_129" w:tooltip="Li, 2005 #435" w:history="1">
        <w:r w:rsidR="006646DF">
          <w:rPr>
            <w:noProof/>
          </w:rPr>
          <w:t>Li et al. 2005</w:t>
        </w:r>
      </w:hyperlink>
      <w:r w:rsidR="00926B8E">
        <w:rPr>
          <w:noProof/>
        </w:rPr>
        <w:t xml:space="preserve">, </w:t>
      </w:r>
      <w:hyperlink w:anchor="_ENREF_34" w:tooltip="Castañeda, 2009 #665" w:history="1">
        <w:r w:rsidR="006646DF">
          <w:rPr>
            <w:noProof/>
          </w:rPr>
          <w:t>Castañeda et al. 2009</w:t>
        </w:r>
      </w:hyperlink>
      <w:r w:rsidR="00926B8E">
        <w:rPr>
          <w:noProof/>
        </w:rPr>
        <w:t xml:space="preserve">, </w:t>
      </w:r>
      <w:hyperlink w:anchor="_ENREF_101" w:tooltip="Irwin, 2017 #632" w:history="1">
        <w:r w:rsidR="006646DF">
          <w:rPr>
            <w:noProof/>
          </w:rPr>
          <w:t>Irwin et al. 2017</w:t>
        </w:r>
      </w:hyperlink>
      <w:r w:rsidR="00926B8E">
        <w:rPr>
          <w:noProof/>
        </w:rPr>
        <w:t>)</w:t>
      </w:r>
      <w:r w:rsidR="00470C5F">
        <w:fldChar w:fldCharType="end"/>
      </w:r>
      <w:r w:rsidR="007B5622">
        <w:t>.</w:t>
      </w:r>
    </w:p>
    <w:p w:rsidR="00861FCA" w:rsidRDefault="00876A6A" w:rsidP="00861FCA">
      <w:r>
        <w:t xml:space="preserve">A number </w:t>
      </w:r>
      <w:r w:rsidR="007B5622">
        <w:t>d</w:t>
      </w:r>
      <w:r w:rsidR="007D2E76">
        <w:t xml:space="preserve">ata fusion </w:t>
      </w:r>
      <w:r w:rsidR="007B5622">
        <w:t>approaches have been applied to wetland mapp</w:t>
      </w:r>
      <w:r w:rsidR="00DC30DD">
        <w:t xml:space="preserve">ing and monitoring, employing </w:t>
      </w:r>
      <w:r w:rsidR="007B5622">
        <w:t>combinations of</w:t>
      </w:r>
      <w:r w:rsidR="00DC30DD">
        <w:t xml:space="preserve"> 2 and 3 of the following data sources:</w:t>
      </w:r>
      <w:r w:rsidR="007B5622">
        <w:t xml:space="preserve"> optical imagery, LiDAR, and SAR</w:t>
      </w:r>
      <w:r w:rsidR="00926B8E">
        <w:t xml:space="preserve"> </w:t>
      </w:r>
      <w:r w:rsidR="00E909FC">
        <w:fldChar w:fldCharType="begin">
          <w:fldData xml:space="preserve">PEVuZE5vdGU+PENpdGU+PEF1dGhvcj5GcmFua2xpbjwvQXV0aG9yPjxZZWFyPjIwMTc8L1llYXI+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Ny0zNjwvcGFnZXM+PHZvbHVtZT44Mzwvdm9s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</w:fldData>
        </w:fldChar>
      </w:r>
      <w:r w:rsidR="00805AC4">
        <w:instrText xml:space="preserve"> ADDIN EN.CITE </w:instrText>
      </w:r>
      <w:r w:rsidR="00805AC4">
        <w:fldChar w:fldCharType="begin">
          <w:fldData xml:space="preserve">PEVuZE5vdGU+PENpdGU+PEF1dGhvcj5GcmFua2xpbjwvQXV0aG9yPjxZZWFyPjIwMTc8L1llYXI+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Ny0zNjwvcGFnZXM+PHZvbHVtZT44Mzwvdm9s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</w:fldData>
        </w:fldChar>
      </w:r>
      <w:r w:rsidR="00805AC4">
        <w:instrText xml:space="preserve"> ADDIN EN.CITE.DATA </w:instrText>
      </w:r>
      <w:r w:rsidR="00805AC4">
        <w:fldChar w:fldCharType="end"/>
      </w:r>
      <w:r w:rsidR="00E909FC">
        <w:fldChar w:fldCharType="separate"/>
      </w:r>
      <w:r w:rsidR="00805AC4">
        <w:rPr>
          <w:noProof/>
        </w:rPr>
        <w:t>(</w:t>
      </w:r>
      <w:hyperlink w:anchor="_ENREF_31" w:tooltip="Bwangoy, 2010 #675" w:history="1">
        <w:r w:rsidR="006646DF">
          <w:rPr>
            <w:noProof/>
          </w:rPr>
          <w:t>Bwangoy et al. 2010</w:t>
        </w:r>
      </w:hyperlink>
      <w:r w:rsidR="00805AC4">
        <w:rPr>
          <w:noProof/>
        </w:rPr>
        <w:t xml:space="preserve">, </w:t>
      </w:r>
      <w:hyperlink w:anchor="_ENREF_43" w:tooltip="Corcoran, 2011 #669" w:history="1">
        <w:r w:rsidR="006646DF">
          <w:rPr>
            <w:noProof/>
          </w:rPr>
          <w:t>Corcoran et al. 2011</w:t>
        </w:r>
      </w:hyperlink>
      <w:r w:rsidR="00805AC4">
        <w:rPr>
          <w:noProof/>
        </w:rPr>
        <w:t xml:space="preserve">, </w:t>
      </w:r>
      <w:hyperlink w:anchor="_ENREF_156" w:tooltip="Millard, 2013 #438" w:history="1">
        <w:r w:rsidR="006646DF">
          <w:rPr>
            <w:noProof/>
          </w:rPr>
          <w:t>Millard et al. 2013</w:t>
        </w:r>
      </w:hyperlink>
      <w:r w:rsidR="00805AC4">
        <w:rPr>
          <w:noProof/>
        </w:rPr>
        <w:t xml:space="preserve">, </w:t>
      </w:r>
      <w:hyperlink w:anchor="_ENREF_227" w:tooltip="van Beijma, 2014 #673" w:history="1">
        <w:r w:rsidR="006646DF">
          <w:rPr>
            <w:noProof/>
          </w:rPr>
          <w:t>van Beijma et al. 2014</w:t>
        </w:r>
      </w:hyperlink>
      <w:r w:rsidR="00805AC4">
        <w:rPr>
          <w:noProof/>
        </w:rPr>
        <w:t xml:space="preserve">, </w:t>
      </w:r>
      <w:hyperlink w:anchor="_ENREF_115" w:tooltip="Kloiber, 2015 #668" w:history="1">
        <w:r w:rsidR="006646DF">
          <w:rPr>
            <w:noProof/>
          </w:rPr>
          <w:t>Kloiber et al. 2015</w:t>
        </w:r>
      </w:hyperlink>
      <w:r w:rsidR="00805AC4">
        <w:rPr>
          <w:noProof/>
        </w:rPr>
        <w:t xml:space="preserve">, </w:t>
      </w:r>
      <w:hyperlink w:anchor="_ENREF_62" w:tooltip="Franklin, 2017 #561" w:history="1">
        <w:r w:rsidR="006646DF">
          <w:rPr>
            <w:noProof/>
          </w:rPr>
          <w:t>Franklin et al. 2017</w:t>
        </w:r>
      </w:hyperlink>
      <w:r w:rsidR="00805AC4">
        <w:rPr>
          <w:noProof/>
        </w:rPr>
        <w:t xml:space="preserve">, </w:t>
      </w:r>
      <w:hyperlink w:anchor="_ENREF_65" w:tooltip="Fu, 2017 #671" w:history="1">
        <w:r w:rsidR="006646DF">
          <w:rPr>
            <w:noProof/>
          </w:rPr>
          <w:t>Fu et al. 2017</w:t>
        </w:r>
      </w:hyperlink>
      <w:r w:rsidR="00805AC4">
        <w:rPr>
          <w:noProof/>
        </w:rPr>
        <w:t xml:space="preserve">, </w:t>
      </w:r>
      <w:hyperlink w:anchor="_ENREF_230" w:tooltip="Vanderhoof, 2017 #672" w:history="1">
        <w:r w:rsidR="006646DF">
          <w:rPr>
            <w:noProof/>
          </w:rPr>
          <w:t>Vanderhoof et al. 2017</w:t>
        </w:r>
      </w:hyperlink>
      <w:r w:rsidR="00805AC4">
        <w:rPr>
          <w:noProof/>
        </w:rPr>
        <w:t>)</w:t>
      </w:r>
      <w:r w:rsidR="00E909FC">
        <w:fldChar w:fldCharType="end"/>
      </w:r>
      <w:r w:rsidR="007B5622">
        <w:t>.</w:t>
      </w:r>
      <w:r w:rsidR="00861FCA">
        <w:t xml:space="preserve"> </w:t>
      </w:r>
      <w:r w:rsidR="005559C7">
        <w:t>It is predominantly noted (by many) that fusion approaches reduce overall wetland classification uncertainties with respect to models produced by any single data source</w:t>
      </w:r>
      <w:r w:rsidR="00D806D5">
        <w:t xml:space="preserve"> when</w:t>
      </w:r>
      <w:r w:rsidR="005559C7">
        <w:t xml:space="preserve"> analyzed in isolation </w:t>
      </w:r>
      <w:r w:rsidR="00805AC4">
        <w:fldChar w:fldCharType="begin">
          <w:fldData xml:space="preserve">PEVuZE5vdGU+PENpdGU+PEF1dGhvcj5GdTwvQXV0aG9yPjxZZWFyPjIwMTc8L1llYXI+PFJlY051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</w:fldData>
        </w:fldChar>
      </w:r>
      <w:r w:rsidR="00FE33DC">
        <w:instrText xml:space="preserve"> ADDIN EN.CITE </w:instrText>
      </w:r>
      <w:r w:rsidR="00FE33DC">
        <w:fldChar w:fldCharType="begin">
          <w:fldData xml:space="preserve">PEVuZE5vdGU+PENpdGU+PEF1dGhvcj5GdTwvQXV0aG9yPjxZZWFyPjIwMTc8L1llYXI+PFJlY051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</w:fldData>
        </w:fldChar>
      </w:r>
      <w:r w:rsidR="00FE33DC">
        <w:instrText xml:space="preserve"> ADDIN EN.CITE.DATA </w:instrText>
      </w:r>
      <w:r w:rsidR="00FE33DC">
        <w:fldChar w:fldCharType="end"/>
      </w:r>
      <w:r w:rsidR="00805AC4">
        <w:fldChar w:fldCharType="separate"/>
      </w:r>
      <w:r w:rsidR="00FE33DC">
        <w:rPr>
          <w:noProof/>
        </w:rPr>
        <w:t>(</w:t>
      </w:r>
      <w:hyperlink w:anchor="_ENREF_156" w:tooltip="Millard, 2013 #438" w:history="1">
        <w:r w:rsidR="006646DF">
          <w:rPr>
            <w:noProof/>
          </w:rPr>
          <w:t>Millard et al. 2013</w:t>
        </w:r>
      </w:hyperlink>
      <w:r w:rsidR="00FE33DC">
        <w:rPr>
          <w:noProof/>
        </w:rPr>
        <w:t xml:space="preserve">, </w:t>
      </w:r>
      <w:hyperlink w:anchor="_ENREF_227" w:tooltip="van Beijma, 2014 #673" w:history="1">
        <w:r w:rsidR="006646DF">
          <w:rPr>
            <w:noProof/>
          </w:rPr>
          <w:t>van Beijma et al. 2014</w:t>
        </w:r>
      </w:hyperlink>
      <w:r w:rsidR="00FE33DC">
        <w:rPr>
          <w:noProof/>
        </w:rPr>
        <w:t xml:space="preserve">, </w:t>
      </w:r>
      <w:hyperlink w:anchor="_ENREF_66" w:tooltip="Furtado, 2015 #676" w:history="1">
        <w:r w:rsidR="006646DF">
          <w:rPr>
            <w:noProof/>
          </w:rPr>
          <w:t>Furtado et al. 2015</w:t>
        </w:r>
      </w:hyperlink>
      <w:r w:rsidR="00FE33DC">
        <w:rPr>
          <w:noProof/>
        </w:rPr>
        <w:t xml:space="preserve">, </w:t>
      </w:r>
      <w:hyperlink w:anchor="_ENREF_65" w:tooltip="Fu, 2017 #671" w:history="1">
        <w:r w:rsidR="006646DF">
          <w:rPr>
            <w:noProof/>
          </w:rPr>
          <w:t>Fu et al. 2017</w:t>
        </w:r>
      </w:hyperlink>
      <w:r w:rsidR="00FE33DC">
        <w:rPr>
          <w:noProof/>
        </w:rPr>
        <w:t xml:space="preserve">, </w:t>
      </w:r>
      <w:hyperlink w:anchor="_ENREF_101" w:tooltip="Irwin, 2017 #632" w:history="1">
        <w:r w:rsidR="006646DF">
          <w:rPr>
            <w:noProof/>
          </w:rPr>
          <w:t>Irwin et al. 2017</w:t>
        </w:r>
      </w:hyperlink>
      <w:r w:rsidR="00FE33DC">
        <w:rPr>
          <w:noProof/>
        </w:rPr>
        <w:t xml:space="preserve">, </w:t>
      </w:r>
      <w:hyperlink w:anchor="_ENREF_230" w:tooltip="Vanderhoof, 2017 #672" w:history="1">
        <w:r w:rsidR="006646DF">
          <w:rPr>
            <w:noProof/>
          </w:rPr>
          <w:t>Vanderhoof et al. 2017</w:t>
        </w:r>
      </w:hyperlink>
      <w:r w:rsidR="00FE33DC">
        <w:rPr>
          <w:noProof/>
        </w:rPr>
        <w:t>)</w:t>
      </w:r>
      <w:r w:rsidR="00805AC4">
        <w:fldChar w:fldCharType="end"/>
      </w:r>
      <w:r w:rsidR="005559C7">
        <w:t>. This</w:t>
      </w:r>
      <w:r w:rsidR="00FE33DC">
        <w:t xml:space="preserve"> </w:t>
      </w:r>
      <w:r w:rsidR="005559C7">
        <w:t xml:space="preserve">has been noted to withstand </w:t>
      </w:r>
      <w:r w:rsidR="00FE33DC">
        <w:t xml:space="preserve">the </w:t>
      </w:r>
      <w:r w:rsidR="005559C7">
        <w:t xml:space="preserve">pressures </w:t>
      </w:r>
      <w:r w:rsidR="00FE33DC">
        <w:t>associated with</w:t>
      </w:r>
      <w:r w:rsidR="005559C7">
        <w:t xml:space="preserve"> data temporal disparity also </w:t>
      </w:r>
      <w:r w:rsidR="005559C7">
        <w:fldChar w:fldCharType="begin"/>
      </w:r>
      <w:r w:rsidR="005559C7">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5559C7">
        <w:fldChar w:fldCharType="separate"/>
      </w:r>
      <w:r w:rsidR="005559C7">
        <w:rPr>
          <w:noProof/>
        </w:rPr>
        <w:t>(</w:t>
      </w:r>
      <w:hyperlink w:anchor="_ENREF_101" w:tooltip="Irwin, 2017 #632" w:history="1">
        <w:r w:rsidR="006646DF">
          <w:rPr>
            <w:noProof/>
          </w:rPr>
          <w:t>Irwin et al. 2017</w:t>
        </w:r>
      </w:hyperlink>
      <w:r w:rsidR="005559C7">
        <w:rPr>
          <w:noProof/>
        </w:rPr>
        <w:t>)</w:t>
      </w:r>
      <w:r w:rsidR="005559C7">
        <w:fldChar w:fldCharType="end"/>
      </w:r>
      <w:r w:rsidR="00FE33DC">
        <w:t>. However, it is unlikely that extreme temporal separations</w:t>
      </w:r>
      <w:r w:rsidR="00D806D5">
        <w:t xml:space="preserve"> in data acquisitions</w:t>
      </w:r>
      <w:r w:rsidR="00FE33DC">
        <w:t>, particularly where data are source</w:t>
      </w:r>
      <w:r w:rsidR="00D806D5">
        <w:t>d</w:t>
      </w:r>
      <w:r w:rsidR="00FE33DC">
        <w:t xml:space="preserve"> from different seasons</w:t>
      </w:r>
      <w:r w:rsidR="00D806D5">
        <w:t>,</w:t>
      </w:r>
      <w:r w:rsidR="00FE33DC">
        <w:t xml:space="preserve"> will produce such favourable results; </w:t>
      </w:r>
      <w:r w:rsidR="00907F59">
        <w:t xml:space="preserve">the analysis of cross-season </w:t>
      </w:r>
      <w:r w:rsidR="00FE33DC">
        <w:t>data</w:t>
      </w:r>
      <w:r w:rsidR="00907F59">
        <w:t xml:space="preserve"> acquisitions</w:t>
      </w:r>
      <w:r w:rsidR="00FE33DC">
        <w:t xml:space="preserve"> should be avoided </w:t>
      </w:r>
      <w:r w:rsidR="00CA19D8">
        <w:t>if</w:t>
      </w:r>
      <w:r w:rsidR="00FE33DC">
        <w:t xml:space="preserve"> possible.</w:t>
      </w:r>
    </w:p>
    <w:p w:rsidR="00D806D5" w:rsidRPr="00861FCA" w:rsidRDefault="00D806D5" w:rsidP="00861FCA">
      <w:r>
        <w:t xml:space="preserve">Data fusion approaches </w:t>
      </w:r>
      <w:r w:rsidR="00907F59">
        <w:t>favou</w:t>
      </w:r>
      <w:r w:rsidR="00CA19D8">
        <w:t xml:space="preserve">r different analysis structures. Whilst some will classify derivatives from each data source and integrate these through a classification algorithm to obtain a final classification map </w:t>
      </w:r>
      <w:r w:rsidR="00CA19D8">
        <w:fldChar w:fldCharType="begin"/>
      </w:r>
      <w:r w:rsidR="00CA19D8">
        <w:instrText xml:space="preserve"> ADDIN EN.CITE &lt;EndNote&gt;&lt;Cite&gt;&lt;Author&gt;Millard&lt;/Author&gt;&lt;Year&gt;2013&lt;/Year&gt;&lt;RecNum&gt;438&lt;/RecNum&gt;&lt;DisplayText&gt;(Millard et al. 2013)&lt;/DisplayText&gt;&lt;record&gt;&lt;rec-number&gt;438&lt;/rec-number&gt;&lt;foreign-keys&gt;&lt;key app="EN" db-id="25teddewsvepe9e5faxptreqrptrz95ftz5d" timestamp="1497300086"&gt;438&lt;/key&gt;&lt;/foreign-keys&gt;&lt;ref-type name="Journal Article"&gt;17&lt;/ref-type&gt;&lt;contributors&gt;&lt;authors&gt;&lt;author&gt;Millard, Koreen&lt;/author&gt;&lt;author&gt;Richardson, Murray&lt;/author&gt;&lt;/authors&gt;&lt;/contributors&gt;&lt;titles&gt;&lt;title&gt;Wetland mapping with LiDAR derivatives, SAR polarimetric decompositions, and LiDAR–SAR fusion using a random forest classifier&lt;/title&gt;&lt;secondary-title&gt;Canadian Journal of Remote Sensing&lt;/secondary-title&gt;&lt;/titles&gt;&lt;periodical&gt;&lt;full-title&gt;Canadian Journal of Remote Sensing&lt;/full-title&gt;&lt;abbr-1&gt;Can J Remote Sens&lt;/abbr-1&gt;&lt;/periodical&gt;&lt;pages&gt;290-307&lt;/pages&gt;&lt;volume&gt;39&lt;/volume&gt;&lt;number&gt;4&lt;/number&gt;&lt;dates&gt;&lt;year&gt;2013&lt;/year&gt;&lt;pub-dates&gt;&lt;date&gt;2013/10/30&lt;/date&gt;&lt;/pub-dates&gt;&lt;/dates&gt;&lt;publisher&gt;Taylor &amp;amp; Francis&lt;/publisher&gt;&lt;isbn&gt;0703-8992&lt;/isbn&gt;&lt;urls&gt;&lt;related-urls&gt;&lt;url&gt;http://dx.doi.org/10.5589/m13-038&lt;/url&gt;&lt;/related-urls&gt;&lt;/urls&gt;&lt;electronic-resource-num&gt;10.5589/m13-038&lt;/electronic-resource-num&gt;&lt;/record&gt;&lt;/Cite&gt;&lt;/EndNote&gt;</w:instrText>
      </w:r>
      <w:r w:rsidR="00CA19D8">
        <w:fldChar w:fldCharType="separate"/>
      </w:r>
      <w:r w:rsidR="00CA19D8">
        <w:rPr>
          <w:noProof/>
        </w:rPr>
        <w:t>(</w:t>
      </w:r>
      <w:hyperlink w:anchor="_ENREF_156" w:tooltip="Millard, 2013 #438" w:history="1">
        <w:r w:rsidR="006646DF">
          <w:rPr>
            <w:noProof/>
          </w:rPr>
          <w:t>Millard et al. 2013</w:t>
        </w:r>
      </w:hyperlink>
      <w:r w:rsidR="00CA19D8">
        <w:rPr>
          <w:noProof/>
        </w:rPr>
        <w:t>)</w:t>
      </w:r>
      <w:r w:rsidR="00CA19D8">
        <w:fldChar w:fldCharType="end"/>
      </w:r>
      <w:r w:rsidR="00CA19D8">
        <w:t xml:space="preserve">, others favour logic-based decision trees </w:t>
      </w:r>
      <w:r w:rsidR="00CA19D8">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AE5084">
        <w:instrText xml:space="preserve"> ADDIN EN.CITE </w:instrText>
      </w:r>
      <w:r w:rsidR="00AE5084">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AE5084">
        <w:instrText xml:space="preserve"> ADDIN EN.CITE.DATA </w:instrText>
      </w:r>
      <w:r w:rsidR="00AE5084">
        <w:fldChar w:fldCharType="end"/>
      </w:r>
      <w:r w:rsidR="00CA19D8">
        <w:fldChar w:fldCharType="separate"/>
      </w:r>
      <w:r w:rsidR="00AE5084">
        <w:rPr>
          <w:noProof/>
        </w:rPr>
        <w:t>(</w:t>
      </w:r>
      <w:hyperlink w:anchor="_ENREF_36" w:tooltip="Chasmer, 2016 #460" w:history="1">
        <w:r w:rsidR="006646DF">
          <w:rPr>
            <w:noProof/>
          </w:rPr>
          <w:t>Chasmer et al. 2016b</w:t>
        </w:r>
      </w:hyperlink>
      <w:r w:rsidR="00AE5084">
        <w:rPr>
          <w:noProof/>
        </w:rPr>
        <w:t xml:space="preserve">, </w:t>
      </w:r>
      <w:hyperlink w:anchor="_ENREF_101" w:tooltip="Irwin, 2017 #632" w:history="1">
        <w:r w:rsidR="006646DF">
          <w:rPr>
            <w:noProof/>
          </w:rPr>
          <w:t>Irwin et al. 2017</w:t>
        </w:r>
      </w:hyperlink>
      <w:r w:rsidR="00AE5084">
        <w:rPr>
          <w:noProof/>
        </w:rPr>
        <w:t>)</w:t>
      </w:r>
      <w:r w:rsidR="00CA19D8">
        <w:fldChar w:fldCharType="end"/>
      </w:r>
      <w:r w:rsidR="00CA19D8">
        <w:t xml:space="preserve">. </w:t>
      </w:r>
      <w:r w:rsidR="00453B41">
        <w:t xml:space="preserve">The former is often more robust (especially for sophisticated classification algorithms) as such algorithms are statistically governed and are thus capable of making </w:t>
      </w:r>
      <w:r w:rsidR="00AE5084">
        <w:t>decisions based on the data available. Conversely,</w:t>
      </w:r>
      <w:r w:rsidR="00453B41">
        <w:t xml:space="preserve"> logic-based approaches need to be able to anticipate all eventualities within the data prior to analysis</w:t>
      </w:r>
      <w:r w:rsidR="00AE5084">
        <w:t>, failure to do so will result in either spurious results or model disruption</w:t>
      </w:r>
      <w:r w:rsidR="00453B41">
        <w:t xml:space="preserve">. </w:t>
      </w:r>
      <w:r w:rsidR="00AE5084">
        <w:t>Both techniques have proved valuable in wetland mapping via data fusion analyses.</w:t>
      </w:r>
      <w:r w:rsidR="00453B41">
        <w:t xml:space="preserve"> </w:t>
      </w:r>
    </w:p>
    <w:p w:rsidR="00533E65" w:rsidRDefault="00AA3B58" w:rsidP="00533E65">
      <w:pPr>
        <w:pStyle w:val="Heading2"/>
      </w:pPr>
      <w:bookmarkStart w:id="40" w:name="_Toc493074555"/>
      <w:r>
        <w:t>Wetland C</w:t>
      </w:r>
      <w:r w:rsidR="00453B41">
        <w:t xml:space="preserve">lassification </w:t>
      </w:r>
      <w:r>
        <w:t>T</w:t>
      </w:r>
      <w:r w:rsidR="00533E65">
        <w:t>echniques</w:t>
      </w:r>
      <w:bookmarkEnd w:id="40"/>
    </w:p>
    <w:p w:rsidR="00FE22FA" w:rsidRDefault="00FE22FA" w:rsidP="00FE22FA">
      <w:r>
        <w:t xml:space="preserve">After data have been prepared (i.e. pre-processing and appropriate processing procedures have been applied) they can be interrogated for wetland features and classified. A number of approaches for such purposes exist. Early methods favoured manually delineating and classifying wetlands, but have evolved as computing resource have has evolved, also. Some possible approaches for delineating and </w:t>
      </w:r>
      <w:r w:rsidR="00B436A1">
        <w:t xml:space="preserve">classifying wetlands from remote sensing data are discussed here. </w:t>
      </w:r>
    </w:p>
    <w:p w:rsidR="00862FC2" w:rsidRDefault="00862FC2" w:rsidP="00862FC2">
      <w:pPr>
        <w:pStyle w:val="Heading3"/>
      </w:pPr>
      <w:r>
        <w:lastRenderedPageBreak/>
        <w:t xml:space="preserve">Manual </w:t>
      </w:r>
      <w:r w:rsidR="00AA3B58">
        <w:t>I</w:t>
      </w:r>
      <w:r>
        <w:t>nterpretation</w:t>
      </w:r>
    </w:p>
    <w:p w:rsidR="00E00549" w:rsidRDefault="007F4053" w:rsidP="007F4053">
      <w:r>
        <w:t>Manual interpretation procedures have been employed since the establishment of remote sensing</w:t>
      </w:r>
      <w:r w:rsidR="00B0705C">
        <w:t xml:space="preserve"> technology. Typically, such methods have been applied to analyze optical</w:t>
      </w:r>
      <w:r w:rsidR="00603515">
        <w:t xml:space="preserve"> (but are applicable to all forms of)</w:t>
      </w:r>
      <w:r w:rsidR="00B0705C">
        <w:t xml:space="preserve"> imagery and ha</w:t>
      </w:r>
      <w:r w:rsidR="00603515">
        <w:t>ve therefore</w:t>
      </w:r>
      <w:r w:rsidR="00B0705C">
        <w:t xml:space="preserve"> been dubbed ‘photointerpretation’. A number of studies have utilized such </w:t>
      </w:r>
      <w:r w:rsidR="00603515">
        <w:t xml:space="preserve">interpretive </w:t>
      </w:r>
      <w:r w:rsidR="00B0705C">
        <w:t>approach</w:t>
      </w:r>
      <w:r w:rsidR="00603515">
        <w:t>es</w:t>
      </w:r>
      <w:r w:rsidR="00B0705C">
        <w:t xml:space="preserve"> </w:t>
      </w:r>
      <w:r w:rsidR="00603515">
        <w:t xml:space="preserve">for inventory purposes </w:t>
      </w:r>
      <w:r w:rsidR="00FC4DDD">
        <w:fldChar w:fldCharType="begin">
          <w:fldData xml:space="preserve">PEVuZE5vdGU+PENpdGU+PEF1dGhvcj5TZWV2ZXJzPC9BdXRob3I+PFllYXI+MTk3NTwvWWVhcj48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</w:fldData>
        </w:fldChar>
      </w:r>
      <w:r w:rsidR="00A26468">
        <w:instrText xml:space="preserve"> ADDIN EN.CITE </w:instrText>
      </w:r>
      <w:r w:rsidR="00A26468">
        <w:fldChar w:fldCharType="begin">
          <w:fldData xml:space="preserve">PEVuZE5vdGU+PENpdGU+PEF1dGhvcj5TZWV2ZXJzPC9BdXRob3I+PFllYXI+MTk3NTwvWWVhcj48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</w:fldData>
        </w:fldChar>
      </w:r>
      <w:r w:rsidR="00A26468">
        <w:instrText xml:space="preserve"> ADDIN EN.CITE.DATA </w:instrText>
      </w:r>
      <w:r w:rsidR="00A26468">
        <w:fldChar w:fldCharType="end"/>
      </w:r>
      <w:r w:rsidR="00FC4DDD">
        <w:fldChar w:fldCharType="separate"/>
      </w:r>
      <w:r w:rsidR="00A26468">
        <w:rPr>
          <w:noProof/>
        </w:rPr>
        <w:t>(</w:t>
      </w:r>
      <w:hyperlink w:anchor="_ENREF_199" w:tooltip="Seevers, 1975 #677" w:history="1">
        <w:r w:rsidR="006646DF">
          <w:rPr>
            <w:noProof/>
          </w:rPr>
          <w:t>Seevers et al. 1975</w:t>
        </w:r>
      </w:hyperlink>
      <w:r w:rsidR="00A26468">
        <w:rPr>
          <w:noProof/>
        </w:rPr>
        <w:t xml:space="preserve">, </w:t>
      </w:r>
      <w:hyperlink w:anchor="_ENREF_224" w:tooltip="U.S. Fish and Wildlife Service, 1994 #680" w:history="1">
        <w:r w:rsidR="006646DF">
          <w:rPr>
            <w:noProof/>
          </w:rPr>
          <w:t>U.S. Fish and Wildlife Service 1994</w:t>
        </w:r>
      </w:hyperlink>
      <w:r w:rsidR="00A26468">
        <w:rPr>
          <w:noProof/>
        </w:rPr>
        <w:t xml:space="preserve">, </w:t>
      </w:r>
      <w:hyperlink w:anchor="_ENREF_19" w:tooltip="Bernert, 1999 #681" w:history="1">
        <w:r w:rsidR="006646DF">
          <w:rPr>
            <w:noProof/>
          </w:rPr>
          <w:t>Bernert et al. 1999</w:t>
        </w:r>
      </w:hyperlink>
      <w:r w:rsidR="00A26468">
        <w:rPr>
          <w:noProof/>
        </w:rPr>
        <w:t xml:space="preserve">, </w:t>
      </w:r>
      <w:hyperlink w:anchor="_ENREF_119" w:tooltip="Kudray, 2000 #679" w:history="1">
        <w:r w:rsidR="006646DF">
          <w:rPr>
            <w:noProof/>
          </w:rPr>
          <w:t>Kudray et al. 2000</w:t>
        </w:r>
      </w:hyperlink>
      <w:r w:rsidR="00A26468">
        <w:rPr>
          <w:noProof/>
        </w:rPr>
        <w:t xml:space="preserve">, </w:t>
      </w:r>
      <w:hyperlink w:anchor="_ENREF_241" w:tooltip="Wilcox, 2008 #678" w:history="1">
        <w:r w:rsidR="006646DF">
          <w:rPr>
            <w:noProof/>
          </w:rPr>
          <w:t>Wilcox et al. 2008</w:t>
        </w:r>
      </w:hyperlink>
      <w:r w:rsidR="00A26468">
        <w:rPr>
          <w:noProof/>
        </w:rPr>
        <w:t>)</w:t>
      </w:r>
      <w:r w:rsidR="00FC4DDD">
        <w:fldChar w:fldCharType="end"/>
      </w:r>
      <w:r w:rsidR="00603515">
        <w:t>, whereas others</w:t>
      </w:r>
      <w:r w:rsidR="00F00EED">
        <w:t xml:space="preserve"> describe</w:t>
      </w:r>
      <w:r w:rsidR="00603515">
        <w:t>d</w:t>
      </w:r>
      <w:r w:rsidR="00F00EED">
        <w:t xml:space="preserve"> the dynamics of vegetation invasion between different wetland zones </w:t>
      </w:r>
      <w:r w:rsidR="00603515">
        <w:t>over time</w:t>
      </w:r>
      <w:r w:rsidR="00F00EED">
        <w:t xml:space="preserve"> </w:t>
      </w:r>
      <w:r w:rsidR="00F00EED">
        <w:fldChar w:fldCharType="begin">
          <w:fldData xml:space="preserve">PEVuZE5vdGU+PENpdGU+PEF1dGhvcj5Hcm9zc2hhbnM8L0F1dGhvcj48WWVhcj4yMDA0PC9ZZWFy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</w:fldData>
        </w:fldChar>
      </w:r>
      <w:r w:rsidR="009205B2">
        <w:instrText xml:space="preserve"> ADDIN EN.CITE </w:instrText>
      </w:r>
      <w:r w:rsidR="009205B2">
        <w:fldChar w:fldCharType="begin">
          <w:fldData xml:space="preserve">PEVuZE5vdGU+PENpdGU+PEF1dGhvcj5Hcm9zc2hhbnM8L0F1dGhvcj48WWVhcj4yMDA0PC9ZZWFy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</w:fldData>
        </w:fldChar>
      </w:r>
      <w:r w:rsidR="009205B2">
        <w:instrText xml:space="preserve"> ADDIN EN.CITE.DATA </w:instrText>
      </w:r>
      <w:r w:rsidR="009205B2">
        <w:fldChar w:fldCharType="end"/>
      </w:r>
      <w:r w:rsidR="00F00EED">
        <w:fldChar w:fldCharType="separate"/>
      </w:r>
      <w:r w:rsidR="009205B2">
        <w:rPr>
          <w:noProof/>
        </w:rPr>
        <w:t>(</w:t>
      </w:r>
      <w:hyperlink w:anchor="_ENREF_228" w:tooltip="van der Valk, 1994 #683" w:history="1">
        <w:r w:rsidR="006646DF">
          <w:rPr>
            <w:noProof/>
          </w:rPr>
          <w:t>van der Valk 1994</w:t>
        </w:r>
      </w:hyperlink>
      <w:r w:rsidR="009205B2">
        <w:rPr>
          <w:noProof/>
        </w:rPr>
        <w:t xml:space="preserve">, </w:t>
      </w:r>
      <w:hyperlink w:anchor="_ENREF_203" w:tooltip="Shay, 1999 #682" w:history="1">
        <w:r w:rsidR="006646DF">
          <w:rPr>
            <w:noProof/>
          </w:rPr>
          <w:t>Shay et al. 1999</w:t>
        </w:r>
      </w:hyperlink>
      <w:r w:rsidR="009205B2">
        <w:rPr>
          <w:noProof/>
        </w:rPr>
        <w:t xml:space="preserve">, </w:t>
      </w:r>
      <w:hyperlink w:anchor="_ENREF_79" w:tooltip="Grosshans, 2004 #684" w:history="1">
        <w:r w:rsidR="006646DF">
          <w:rPr>
            <w:noProof/>
          </w:rPr>
          <w:t>Grosshans et al. 2004</w:t>
        </w:r>
      </w:hyperlink>
      <w:r w:rsidR="009205B2">
        <w:rPr>
          <w:noProof/>
        </w:rPr>
        <w:t>)</w:t>
      </w:r>
      <w:r w:rsidR="00F00EED">
        <w:fldChar w:fldCharType="end"/>
      </w:r>
      <w:r w:rsidR="00F00EED">
        <w:t>.</w:t>
      </w:r>
      <w:r w:rsidR="00E00549">
        <w:t xml:space="preserve"> </w:t>
      </w:r>
      <w:r w:rsidR="00603515">
        <w:t>Although a number of conventions exist for the interpretation of wetlands from imagery</w:t>
      </w:r>
      <w:r w:rsidR="00E00549">
        <w:t xml:space="preserve"> </w:t>
      </w:r>
      <w:r w:rsidR="00E00549">
        <w:fldChar w:fldCharType="begin">
          <w:fldData xml:space="preserve">PEVuZE5vdGU+PENpdGU+PEF1dGhvcj5WaXR0PC9BdXRob3I+PFllYXI+MTk5NjwvWWVhcj48UmVj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</w:fldData>
        </w:fldChar>
      </w:r>
      <w:r w:rsidR="0073346B">
        <w:instrText xml:space="preserve"> ADDIN EN.CITE </w:instrText>
      </w:r>
      <w:r w:rsidR="0073346B">
        <w:fldChar w:fldCharType="begin">
          <w:fldData xml:space="preserve">PEVuZE5vdGU+PENpdGU+PEF1dGhvcj5WaXR0PC9BdXRob3I+PFllYXI+MTk5NjwvWWVhcj48UmVj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</w:fldData>
        </w:fldChar>
      </w:r>
      <w:r w:rsidR="0073346B">
        <w:instrText xml:space="preserve"> ADDIN EN.CITE.DATA </w:instrText>
      </w:r>
      <w:r w:rsidR="0073346B">
        <w:fldChar w:fldCharType="end"/>
      </w:r>
      <w:r w:rsidR="00E00549">
        <w:fldChar w:fldCharType="separate"/>
      </w:r>
      <w:r w:rsidR="0073346B">
        <w:rPr>
          <w:noProof/>
        </w:rPr>
        <w:t>(</w:t>
      </w:r>
      <w:hyperlink w:anchor="_ENREF_224" w:tooltip="U.S. Fish and Wildlife Service, 1994 #680" w:history="1">
        <w:r w:rsidR="006646DF">
          <w:rPr>
            <w:noProof/>
          </w:rPr>
          <w:t>U.S. Fish and Wildlife Service 1994</w:t>
        </w:r>
      </w:hyperlink>
      <w:r w:rsidR="0073346B">
        <w:rPr>
          <w:noProof/>
        </w:rPr>
        <w:t xml:space="preserve">, </w:t>
      </w:r>
      <w:hyperlink w:anchor="_ENREF_223" w:tooltip="U. S. Fish and Wildlife Service, 1995 #688" w:history="1">
        <w:r w:rsidR="006646DF">
          <w:rPr>
            <w:noProof/>
          </w:rPr>
          <w:t>U. S. Fish and Wildlife Service 1995</w:t>
        </w:r>
      </w:hyperlink>
      <w:r w:rsidR="0073346B">
        <w:rPr>
          <w:noProof/>
        </w:rPr>
        <w:t xml:space="preserve">, </w:t>
      </w:r>
      <w:hyperlink w:anchor="_ENREF_232" w:tooltip="Vitt, 1996 #394" w:history="1">
        <w:r w:rsidR="006646DF">
          <w:rPr>
            <w:noProof/>
          </w:rPr>
          <w:t>Vitt et al. 1996</w:t>
        </w:r>
      </w:hyperlink>
      <w:r w:rsidR="0073346B">
        <w:rPr>
          <w:noProof/>
        </w:rPr>
        <w:t>)</w:t>
      </w:r>
      <w:r w:rsidR="00E00549">
        <w:fldChar w:fldCharType="end"/>
      </w:r>
      <w:r w:rsidR="00603515">
        <w:t>, a generalized</w:t>
      </w:r>
      <w:r w:rsidR="004357D2">
        <w:t xml:space="preserve"> approach relates to the identification of wetland feature</w:t>
      </w:r>
      <w:r w:rsidR="00AC0EAE">
        <w:t>s</w:t>
      </w:r>
      <w:r w:rsidR="004357D2">
        <w:t xml:space="preserve"> through visual means</w:t>
      </w:r>
      <w:r w:rsidR="00AC0EAE">
        <w:t>, utilizing image colors and physical features</w:t>
      </w:r>
      <w:r w:rsidR="00E00549">
        <w:t>, such as soils, vegetation species and diversity</w:t>
      </w:r>
      <w:r w:rsidR="00AC0EAE">
        <w:t xml:space="preserve"> as indicators</w:t>
      </w:r>
      <w:r w:rsidR="004357D2">
        <w:t xml:space="preserve">. </w:t>
      </w:r>
      <w:r w:rsidR="00603515">
        <w:t>Typically wetland edges are distinct from the neighbouring landscape and</w:t>
      </w:r>
      <w:r w:rsidR="004357D2">
        <w:t xml:space="preserve"> are easily identified when an unobstructed view is offered, however, edge detection becomes more difficult when objects partially or totally occlude the wetland boundary from view. Moreover, </w:t>
      </w:r>
      <w:r w:rsidR="00AC0EAE">
        <w:t xml:space="preserve">whilst </w:t>
      </w:r>
      <w:r w:rsidR="004357D2">
        <w:t>physical indicators are key in identifying wetland zones</w:t>
      </w:r>
      <w:r w:rsidR="00E00549">
        <w:t xml:space="preserve"> (not necessarily edges)</w:t>
      </w:r>
      <w:r w:rsidR="004357D2">
        <w:t xml:space="preserve">, </w:t>
      </w:r>
      <w:r w:rsidR="00AC0EAE">
        <w:t>they</w:t>
      </w:r>
      <w:r w:rsidR="004357D2">
        <w:t xml:space="preserve"> can often be problematic to delineate </w:t>
      </w:r>
      <w:r w:rsidR="00E00549">
        <w:t xml:space="preserve">as </w:t>
      </w:r>
      <w:r w:rsidR="0026267A">
        <w:t>features change gradually</w:t>
      </w:r>
      <w:r w:rsidR="004357D2">
        <w:t>.</w:t>
      </w:r>
    </w:p>
    <w:p w:rsidR="00693914" w:rsidRDefault="00693914" w:rsidP="007F4053">
      <w:r>
        <w:t xml:space="preserve">Manual interpretation is subject to greater human error than automated techniques, that is, images will often be interpreted differently by different technicians thus introducing uncertainty in the resulting wetland classification, particularly if multiple technicians work towards a common goal </w:t>
      </w:r>
      <w:r>
        <w:fldChar w:fldCharType="begin"/>
      </w:r>
      <w:r>
        <w:instrText xml:space="preserve"> ADDIN EN.CITE &lt;EndNote&gt;&lt;Cite&gt;&lt;Author&gt;Work&lt;/Author&gt;&lt;Year&gt;1976&lt;/Year&gt;&lt;RecNum&gt;425&lt;/RecNum&gt;&lt;DisplayText&gt;(Work et al. 1976)&lt;/DisplayText&gt;&lt;record&gt;&lt;rec-number&gt;425&lt;/rec-number&gt;&lt;foreign-keys&gt;&lt;key app="EN" db-id="25teddewsvepe9e5faxptreqrptrz95ftz5d" timestamp="1494281466"&gt;425&lt;/key&gt;&lt;/foreign-keys&gt;&lt;ref-type name="Journal Article"&gt;17&lt;/ref-type&gt;&lt;contributors&gt;&lt;authors&gt;&lt;author&gt;Work, E. A., Jr.&lt;/author&gt;&lt;author&gt;Gilmer, D. S.&lt;/author&gt;&lt;/authors&gt;&lt;/contributors&gt;&lt;titles&gt;&lt;title&gt;Utilization of Satellite Data for Inventorying Prairie Ponds and Lakes&lt;/title&gt;&lt;secondary-title&gt;Photogrammetric Engineering and Remote Sensing&lt;/secondary-title&gt;&lt;/titles&gt;&lt;periodical&gt;&lt;full-title&gt;Photogrammetric Engineering and Remote Sensing&lt;/full-title&gt;&lt;abbr-1&gt;Photogramm Eng Rem S&lt;/abbr-1&gt;&lt;/periodical&gt;&lt;pages&gt;685-694&lt;/pages&gt;&lt;volume&gt;42&lt;/volume&gt;&lt;number&gt;5&lt;/number&gt;&lt;dates&gt;&lt;year&gt;1976&lt;/year&gt;&lt;/dates&gt;&lt;urls&gt;&lt;/urls&gt;&lt;/record&gt;&lt;/Cite&gt;&lt;/EndNote&gt;</w:instrText>
      </w:r>
      <w:r>
        <w:fldChar w:fldCharType="separate"/>
      </w:r>
      <w:r>
        <w:rPr>
          <w:noProof/>
        </w:rPr>
        <w:t>(</w:t>
      </w:r>
      <w:hyperlink w:anchor="_ENREF_247" w:tooltip="Work, 1976 #425" w:history="1">
        <w:r w:rsidR="006646DF">
          <w:rPr>
            <w:noProof/>
          </w:rPr>
          <w:t>Work et al. 1976</w:t>
        </w:r>
      </w:hyperlink>
      <w:r>
        <w:rPr>
          <w:noProof/>
        </w:rPr>
        <w:t>)</w:t>
      </w:r>
      <w:r>
        <w:fldChar w:fldCharType="end"/>
      </w:r>
      <w:r>
        <w:t xml:space="preserve">. Moreover, the manual interpretation of imagery can be very time consuming and therefore does not offer high cost efficiency. </w:t>
      </w:r>
    </w:p>
    <w:p w:rsidR="00955372" w:rsidRDefault="004357D2" w:rsidP="007F4053">
      <w:r>
        <w:t>Although manual interpretation poses some challen</w:t>
      </w:r>
      <w:r w:rsidR="00AC0EAE">
        <w:t xml:space="preserve">ges it is often regarded as </w:t>
      </w:r>
      <w:r w:rsidR="00603515">
        <w:t>second best to in-situ field acquired data with respect to accuracy</w:t>
      </w:r>
      <w:r w:rsidR="00AC0EAE">
        <w:t>.</w:t>
      </w:r>
      <w:r w:rsidR="00603515">
        <w:t xml:space="preserve"> </w:t>
      </w:r>
      <w:r w:rsidR="00AC0EAE">
        <w:t xml:space="preserve"> In fact</w:t>
      </w:r>
      <w:r>
        <w:t xml:space="preserve">, </w:t>
      </w:r>
      <w:r w:rsidR="00955372">
        <w:t>the high accuracie</w:t>
      </w:r>
      <w:r w:rsidR="00AC0EAE">
        <w:t>s associated with such interpretations</w:t>
      </w:r>
      <w:r w:rsidR="00955372">
        <w:t xml:space="preserve"> have led to their use in initiatives focussed on masking water from the analysis tropical deforestation rates in the Brazilian Amazon </w:t>
      </w:r>
      <w:r w:rsidR="00955372">
        <w:fldChar w:fldCharType="begin"/>
      </w:r>
      <w:r w:rsidR="00955372">
        <w:instrText xml:space="preserve"> ADDIN EN.CITE &lt;EndNote&gt;&lt;Cite&gt;&lt;Author&gt;INPE&lt;/Author&gt;&lt;Year&gt;2002&lt;/Year&gt;&lt;RecNum&gt;685&lt;/RecNum&gt;&lt;DisplayText&gt;(Shimabukuro et al. 1998, INPE 2002)&lt;/DisplayText&gt;&lt;record&gt;&lt;rec-number&gt;685&lt;/rec-number&gt;&lt;foreign-keys&gt;&lt;key app="EN" db-id="25teddewsvepe9e5faxptreqrptrz95ftz5d" timestamp="1507654062"&gt;685&lt;/key&gt;&lt;/foreign-keys&gt;&lt;ref-type name="Web Page"&gt;12&lt;/ref-type&gt;&lt;contributors&gt;&lt;authors&gt;&lt;author&gt;INPE,&lt;/author&gt;&lt;/authors&gt;&lt;/contributors&gt;&lt;titles&gt;&lt;title&gt;Deforestation estimates in the Brazilian Amazon, Instituto Nacional De Pesquisas Espaciais (INPE)&lt;/title&gt;&lt;/titles&gt;&lt;number&gt;October 2017&lt;/number&gt;&lt;dates&gt;&lt;year&gt;2002&lt;/year&gt;&lt;/dates&gt;&lt;pub-location&gt;[online]&lt;/pub-location&gt;&lt;urls&gt;&lt;related-urls&gt;&lt;url&gt;http://www.obt.inpe.br/OBT/assuntos/programas/amazonia/prodes&lt;/url&gt;&lt;/related-urls&gt;&lt;/urls&gt;&lt;/record&gt;&lt;/Cite&gt;&lt;Cite&gt;&lt;Author&gt;Shimabukuro&lt;/Author&gt;&lt;Year&gt;1998&lt;/Year&gt;&lt;RecNum&gt;686&lt;/RecNum&gt;&lt;record&gt;&lt;rec-number&gt;686&lt;/rec-number&gt;&lt;foreign-keys&gt;&lt;key app="EN" db-id="25teddewsvepe9e5faxptreqrptrz95ftz5d" timestamp="1507654114"&gt;686&lt;/key&gt;&lt;/foreign-keys&gt;&lt;ref-type name="Journal Article"&gt;17&lt;/ref-type&gt;&lt;contributors&gt;&lt;authors&gt;&lt;author&gt;Shimabukuro, Y. E.&lt;/author&gt;&lt;author&gt;Batista, G. T.&lt;/author&gt;&lt;author&gt;Mello, E. M. K.&lt;/author&gt;&lt;author&gt;Moreira, J. C.&lt;/author&gt;&lt;author&gt;Duarte, V.&lt;/author&gt;&lt;/authors&gt;&lt;/contributors&gt;&lt;titles&gt;&lt;title&gt;Using shade fraction image segmentation to evaluate deforestation in Landsat Thematic Mapper images of the Amazon Region&lt;/title&gt;&lt;secondary-title&gt;International Journal of Remote Sensing&lt;/secondary-title&gt;&lt;/titles&gt;&lt;periodical&gt;&lt;full-title&gt;International Journal of Remote Sensing&lt;/full-title&gt;&lt;abbr-1&gt;Int J Remote Sens&lt;/abbr-1&gt;&lt;/periodical&gt;&lt;pages&gt;535-541&lt;/pages&gt;&lt;volume&gt;19&lt;/volume&gt;&lt;number&gt;3&lt;/number&gt;&lt;dates&gt;&lt;year&gt;1998&lt;/year&gt;&lt;pub-dates&gt;&lt;date&gt;1998/01/01&lt;/date&gt;&lt;/pub-dates&gt;&lt;/dates&gt;&lt;publisher&gt;Taylor &amp;amp; Francis&lt;/publisher&gt;&lt;isbn&gt;0143-1161&lt;/isbn&gt;&lt;urls&gt;&lt;related-urls&gt;&lt;url&gt;http://dx.doi.org/10.1080/014311698216152&lt;/url&gt;&lt;/related-urls&gt;&lt;/urls&gt;&lt;electronic-resource-num&gt;10.1080/014311698216152&lt;/electronic-resource-num&gt;&lt;/record&gt;&lt;/Cite&gt;&lt;/EndNote&gt;</w:instrText>
      </w:r>
      <w:r w:rsidR="00955372">
        <w:fldChar w:fldCharType="separate"/>
      </w:r>
      <w:r w:rsidR="00955372">
        <w:rPr>
          <w:noProof/>
        </w:rPr>
        <w:t>(</w:t>
      </w:r>
      <w:hyperlink w:anchor="_ENREF_204" w:tooltip="Shimabukuro, 1998 #686" w:history="1">
        <w:r w:rsidR="006646DF">
          <w:rPr>
            <w:noProof/>
          </w:rPr>
          <w:t>Shimabukuro et al. 1998</w:t>
        </w:r>
      </w:hyperlink>
      <w:r w:rsidR="00955372">
        <w:rPr>
          <w:noProof/>
        </w:rPr>
        <w:t xml:space="preserve">, </w:t>
      </w:r>
      <w:hyperlink w:anchor="_ENREF_100" w:tooltip="INPE, 2002 #685" w:history="1">
        <w:r w:rsidR="006646DF">
          <w:rPr>
            <w:noProof/>
          </w:rPr>
          <w:t>INPE 2002</w:t>
        </w:r>
      </w:hyperlink>
      <w:r w:rsidR="00955372">
        <w:rPr>
          <w:noProof/>
        </w:rPr>
        <w:t>)</w:t>
      </w:r>
      <w:r w:rsidR="00955372">
        <w:fldChar w:fldCharType="end"/>
      </w:r>
      <w:r w:rsidR="00955372">
        <w:t xml:space="preserve"> and in the Democratic Republic of the Congo’s humid tropical forest zone</w:t>
      </w:r>
      <w:r w:rsidR="009205B2">
        <w:t xml:space="preserve"> </w:t>
      </w:r>
      <w:r w:rsidR="009205B2">
        <w:fldChar w:fldCharType="begin"/>
      </w:r>
      <w:r w:rsidR="009205B2">
        <w:instrText xml:space="preserve"> ADDIN EN.CITE &lt;EndNote&gt;&lt;Cite&gt;&lt;Author&gt;Gregorio&lt;/Author&gt;&lt;Year&gt;2005&lt;/Year&gt;&lt;RecNum&gt;687&lt;/RecNum&gt;&lt;DisplayText&gt;(Gregorio et al. 2005)&lt;/DisplayText&gt;&lt;record&gt;&lt;rec-number&gt;687&lt;/rec-number&gt;&lt;foreign-keys&gt;&lt;key app="EN" db-id="25teddewsvepe9e5faxptreqrptrz95ftz5d" timestamp="1507654458"&gt;687&lt;/key&gt;&lt;/foreign-keys&gt;&lt;ref-type name="Report"&gt;27&lt;/ref-type&gt;&lt;contributors&gt;&lt;authors&gt;&lt;author&gt;Antonio Di Gregorio&lt;/author&gt;&lt;author&gt;Louisa J.M. Jansen&lt;/author&gt;&lt;/authors&gt;&lt;/contributors&gt;&lt;titles&gt;&lt;title&gt;Land cover classification system (LCCS). Classification concepts and user manual, software version 2.0&lt;/title&gt;&lt;/titles&gt;&lt;dates&gt;&lt;year&gt;2005&lt;/year&gt;&lt;/dates&gt;&lt;pub-location&gt;Rome, Italy&lt;/pub-location&gt;&lt;publisher&gt;Food and Agriculture Organization of the United Nations (FAO)&lt;/publisher&gt;&lt;isbn&gt;Software version 2.0&lt;/isbn&gt;&lt;urls&gt;&lt;/urls&gt;&lt;/record&gt;&lt;/Cite&gt;&lt;/EndNote&gt;</w:instrText>
      </w:r>
      <w:r w:rsidR="009205B2">
        <w:fldChar w:fldCharType="separate"/>
      </w:r>
      <w:r w:rsidR="009205B2">
        <w:rPr>
          <w:noProof/>
        </w:rPr>
        <w:t>(</w:t>
      </w:r>
      <w:hyperlink w:anchor="_ENREF_77" w:tooltip="Gregorio, 2005 #687" w:history="1">
        <w:r w:rsidR="006646DF">
          <w:rPr>
            <w:noProof/>
          </w:rPr>
          <w:t>Gregorio et al. 2005</w:t>
        </w:r>
      </w:hyperlink>
      <w:r w:rsidR="009205B2">
        <w:rPr>
          <w:noProof/>
        </w:rPr>
        <w:t>)</w:t>
      </w:r>
      <w:r w:rsidR="009205B2">
        <w:fldChar w:fldCharType="end"/>
      </w:r>
      <w:r w:rsidR="00955372">
        <w:t>.</w:t>
      </w:r>
      <w:r w:rsidR="009205B2">
        <w:t xml:space="preserve"> </w:t>
      </w:r>
      <w:r w:rsidR="00AC0EAE">
        <w:t>In addition,</w:t>
      </w:r>
      <w:r w:rsidR="00693914">
        <w:t xml:space="preserve"> manually interpreted wetland information</w:t>
      </w:r>
      <w:r w:rsidR="009205B2">
        <w:t xml:space="preserve"> is often utilized as a reference dataset to validate/compare results derived from other methods </w:t>
      </w:r>
      <w:r w:rsidR="009205B2">
        <w:fldChar w:fldCharType="begin">
          <w:fldData xml:space="preserve">PEVuZE5vdGU+PENpdGU+PEF1dGhvcj5DaGFzbWVyPC9BdXRob3I+PFllYXI+MjAxNjwvWWVhcj48
UmVjTnVtPjQ2MDwvUmVjTnVtPjxEaXNwbGF5VGV4dD4oQndhbmdveSBldCBhbC4gMjAxMCwgQ2hh
c21lciBldCBhbC4gMjAxNmIsIFNoYWRheWRlaC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QndhbmdveTwvQXV0aG9yPjxZZWFyPjIwMTA8L1llYXI+PFJlY051bT42NzU8L1JlY051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</w:fldData>
        </w:fldChar>
      </w:r>
      <w:r w:rsidR="00850FCC">
        <w:instrText xml:space="preserve"> ADDIN EN.CITE </w:instrText>
      </w:r>
      <w:r w:rsidR="00850FCC">
        <w:fldChar w:fldCharType="begin">
          <w:fldData xml:space="preserve">PEVuZE5vdGU+PENpdGU+PEF1dGhvcj5DaGFzbWVyPC9BdXRob3I+PFllYXI+MjAxNjwvWWVhcj48
UmVjTnVtPjQ2MDwvUmVjTnVtPjxEaXNwbGF5VGV4dD4oQndhbmdveSBldCBhbC4gMjAxMCwgQ2hh
c21lciBldCBhbC4gMjAxNmIsIFNoYWRheWRlaC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QndhbmdveTwvQXV0aG9yPjxZZWFyPjIwMTA8L1llYXI+PFJlY051bT42NzU8L1JlY051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</w:fldData>
        </w:fldChar>
      </w:r>
      <w:r w:rsidR="00850FCC">
        <w:instrText xml:space="preserve"> ADDIN EN.CITE.DATA </w:instrText>
      </w:r>
      <w:r w:rsidR="00850FCC">
        <w:fldChar w:fldCharType="end"/>
      </w:r>
      <w:r w:rsidR="009205B2">
        <w:fldChar w:fldCharType="separate"/>
      </w:r>
      <w:r w:rsidR="00850FCC">
        <w:rPr>
          <w:noProof/>
        </w:rPr>
        <w:t>(</w:t>
      </w:r>
      <w:hyperlink w:anchor="_ENREF_31" w:tooltip="Bwangoy, 2010 #675" w:history="1">
        <w:r w:rsidR="006646DF">
          <w:rPr>
            <w:noProof/>
          </w:rPr>
          <w:t>Bwangoy et al. 2010</w:t>
        </w:r>
      </w:hyperlink>
      <w:r w:rsidR="00850FCC">
        <w:rPr>
          <w:noProof/>
        </w:rPr>
        <w:t xml:space="preserve">, </w:t>
      </w:r>
      <w:hyperlink w:anchor="_ENREF_36" w:tooltip="Chasmer, 2016 #460" w:history="1">
        <w:r w:rsidR="006646DF">
          <w:rPr>
            <w:noProof/>
          </w:rPr>
          <w:t>Chasmer et al. 2016b</w:t>
        </w:r>
      </w:hyperlink>
      <w:r w:rsidR="00850FCC">
        <w:rPr>
          <w:noProof/>
        </w:rPr>
        <w:t xml:space="preserve">, </w:t>
      </w:r>
      <w:hyperlink w:anchor="_ENREF_202" w:tooltip="Shadaydeh, 2017 #666" w:history="1">
        <w:r w:rsidR="006646DF">
          <w:rPr>
            <w:noProof/>
          </w:rPr>
          <w:t>Shadaydeh et al. 2017</w:t>
        </w:r>
      </w:hyperlink>
      <w:r w:rsidR="00850FCC">
        <w:rPr>
          <w:noProof/>
        </w:rPr>
        <w:t>)</w:t>
      </w:r>
      <w:r w:rsidR="009205B2">
        <w:fldChar w:fldCharType="end"/>
      </w:r>
      <w:r w:rsidR="009205B2">
        <w:t>.</w:t>
      </w:r>
    </w:p>
    <w:p w:rsidR="00644770" w:rsidRDefault="0011127C" w:rsidP="00644770">
      <w:pPr>
        <w:pStyle w:val="Heading3"/>
      </w:pPr>
      <w:r>
        <w:t xml:space="preserve">Unsupervised </w:t>
      </w:r>
      <w:r w:rsidR="00AA3B58">
        <w:t>C</w:t>
      </w:r>
      <w:r w:rsidR="00644770">
        <w:t>lassification</w:t>
      </w:r>
    </w:p>
    <w:p w:rsidR="00B062F8" w:rsidRDefault="00DA150A" w:rsidP="00D94552">
      <w:r>
        <w:t>Historically u</w:t>
      </w:r>
      <w:r w:rsidR="00AA3B58">
        <w:t xml:space="preserve">nsupervised classifications </w:t>
      </w:r>
      <w:r>
        <w:t>wer</w:t>
      </w:r>
      <w:r w:rsidR="00AA3B58">
        <w:t xml:space="preserve">e </w:t>
      </w:r>
      <w:r w:rsidR="00314E13">
        <w:t xml:space="preserve">the most </w:t>
      </w:r>
      <w:r w:rsidR="00AA3B58">
        <w:t>common methods of image classification</w:t>
      </w:r>
      <w:r w:rsidR="00437CE5">
        <w:t xml:space="preserve"> for land cover analyses (including wetlands) via remote sensing</w:t>
      </w:r>
      <w:r>
        <w:t xml:space="preserve"> </w:t>
      </w:r>
      <w:r>
        <w:fldChar w:fldCharType="begin"/>
      </w:r>
      <w:r>
        <w:instrText xml:space="preserve"> ADDIN EN.CITE &lt;EndNote&gt;&lt;Cite&gt;&lt;Author&gt;Ozesmi&lt;/Author&gt;&lt;Year&gt;2002&lt;/Year&gt;&lt;RecNum&gt;427&lt;/RecNum&gt;&lt;DisplayText&gt;(Ozesmi et al. 2002)&lt;/DisplayText&gt;&lt;record&gt;&lt;rec-number&gt;427&lt;/rec-number&gt;&lt;foreign-keys&gt;&lt;key app="EN" db-id="25teddewsvepe9e5faxptreqrptrz95ftz5d" timestamp="1494364183"&gt;427&lt;/key&gt;&lt;/foreign-keys&gt;&lt;ref-type name="Journal Article"&gt;17&lt;/ref-type&gt;&lt;contributors&gt;&lt;authors&gt;&lt;author&gt;Ozesmi, Stacy L.&lt;/author&gt;&lt;author&gt;Bauer, Marvin E.&lt;/author&gt;&lt;/authors&gt;&lt;/contributors&gt;&lt;titles&gt;&lt;title&gt;Satellite remote sensing of wetlands&lt;/title&gt;&lt;secondary-title&gt;Wetlands Ecology and Management&lt;/secondary-title&gt;&lt;/titles&gt;&lt;periodical&gt;&lt;full-title&gt;Wetlands Ecology and Management&lt;/full-title&gt;&lt;/periodical&gt;&lt;pages&gt;381-402&lt;/pages&gt;&lt;volume&gt;10&lt;/volume&gt;&lt;number&gt;5&lt;/number&gt;&lt;dates&gt;&lt;year&gt;2002&lt;/year&gt;&lt;/dates&gt;&lt;isbn&gt;1572-9834&lt;/isbn&gt;&lt;label&gt;Ozesmi2002&lt;/label&gt;&lt;work-type&gt;journal article&lt;/work-type&gt;&lt;urls&gt;&lt;related-urls&gt;&lt;url&gt;http://dx.doi.org/10.1023/A:1020908432489&lt;/url&gt;&lt;/related-urls&gt;&lt;/urls&gt;&lt;electronic-resource-num&gt;10.1023/a:1020908432489&lt;/electronic-resource-num&gt;&lt;/record&gt;&lt;/Cite&gt;&lt;/EndNote&gt;</w:instrText>
      </w:r>
      <w:r>
        <w:fldChar w:fldCharType="separate"/>
      </w:r>
      <w:r>
        <w:rPr>
          <w:noProof/>
        </w:rPr>
        <w:t>(</w:t>
      </w:r>
      <w:hyperlink w:anchor="_ENREF_174" w:tooltip="Ozesmi, 2002 #427" w:history="1">
        <w:r w:rsidR="006646DF">
          <w:rPr>
            <w:noProof/>
          </w:rPr>
          <w:t>Ozesmi et al. 2002</w:t>
        </w:r>
      </w:hyperlink>
      <w:r>
        <w:rPr>
          <w:noProof/>
        </w:rPr>
        <w:t>)</w:t>
      </w:r>
      <w:r>
        <w:fldChar w:fldCharType="end"/>
      </w:r>
      <w:r w:rsidR="00437CE5">
        <w:t xml:space="preserve">. </w:t>
      </w:r>
      <w:r>
        <w:t>Unsupervised classifications are</w:t>
      </w:r>
      <w:r w:rsidR="00437CE5">
        <w:t xml:space="preserve"> unguided by any reference information and classification is performed by analysis of data features </w:t>
      </w:r>
      <w:r w:rsidR="00FF72B4">
        <w:t>‘</w:t>
      </w:r>
      <w:r w:rsidR="00437CE5">
        <w:t>on-the-fly</w:t>
      </w:r>
      <w:r w:rsidR="00FF72B4">
        <w:t>’</w:t>
      </w:r>
      <w:r w:rsidR="00022416">
        <w:t xml:space="preserve"> by software</w:t>
      </w:r>
      <w:r>
        <w:t xml:space="preserve"> </w:t>
      </w:r>
      <w:r w:rsidR="00C6480C">
        <w:fldChar w:fldCharType="begin"/>
      </w:r>
      <w:r w:rsidR="00C6480C">
        <w:instrText xml:space="preserve"> ADDIN EN.CITE &lt;EndNote&gt;&lt;Cite&gt;&lt;Author&gt;Ozesmi&lt;/Author&gt;&lt;Year&gt;2002&lt;/Year&gt;&lt;RecNum&gt;427&lt;/RecNum&gt;&lt;DisplayText&gt;(Ozesmi et al. 2002)&lt;/DisplayText&gt;&lt;record&gt;&lt;rec-number&gt;427&lt;/rec-number&gt;&lt;foreign-keys&gt;&lt;key app="EN" db-id="25teddewsvepe9e5faxptreqrptrz95ftz5d" timestamp="1494364183"&gt;427&lt;/key&gt;&lt;/foreign-keys&gt;&lt;ref-type name="Journal Article"&gt;17&lt;/ref-type&gt;&lt;contributors&gt;&lt;authors&gt;&lt;author&gt;Ozesmi, Stacy L.&lt;/author&gt;&lt;author&gt;Bauer, Marvin E.&lt;/author&gt;&lt;/authors&gt;&lt;/contributors&gt;&lt;titles&gt;&lt;title&gt;Satellite remote sensing of wetlands&lt;/title&gt;&lt;secondary-title&gt;Wetlands Ecology and Management&lt;/secondary-title&gt;&lt;/titles&gt;&lt;periodical&gt;&lt;full-title&gt;Wetlands Ecology and Management&lt;/full-title&gt;&lt;/periodical&gt;&lt;pages&gt;381-402&lt;/pages&gt;&lt;volume&gt;10&lt;/volume&gt;&lt;number&gt;5&lt;/number&gt;&lt;dates&gt;&lt;year&gt;2002&lt;/year&gt;&lt;/dates&gt;&lt;isbn&gt;1572-9834&lt;/isbn&gt;&lt;label&gt;Ozesmi2002&lt;/label&gt;&lt;work-type&gt;journal article&lt;/work-type&gt;&lt;urls&gt;&lt;related-urls&gt;&lt;url&gt;http://dx.doi.org/10.1023/A:1020908432489&lt;/url&gt;&lt;/related-urls&gt;&lt;/urls&gt;&lt;electronic-resource-num&gt;10.1023/a:1020908432489&lt;/electronic-resource-num&gt;&lt;/record&gt;&lt;/Cite&gt;&lt;/EndNote&gt;</w:instrText>
      </w:r>
      <w:r w:rsidR="00C6480C">
        <w:fldChar w:fldCharType="separate"/>
      </w:r>
      <w:r w:rsidR="00C6480C">
        <w:rPr>
          <w:noProof/>
        </w:rPr>
        <w:t>(</w:t>
      </w:r>
      <w:hyperlink w:anchor="_ENREF_174" w:tooltip="Ozesmi, 2002 #427" w:history="1">
        <w:r w:rsidR="006646DF">
          <w:rPr>
            <w:noProof/>
          </w:rPr>
          <w:t>Ozesmi et al. 2002</w:t>
        </w:r>
      </w:hyperlink>
      <w:r w:rsidR="00C6480C">
        <w:rPr>
          <w:noProof/>
        </w:rPr>
        <w:t>)</w:t>
      </w:r>
      <w:r w:rsidR="00C6480C">
        <w:fldChar w:fldCharType="end"/>
      </w:r>
      <w:r w:rsidR="00437CE5">
        <w:t>.</w:t>
      </w:r>
      <w:r>
        <w:t xml:space="preserve"> </w:t>
      </w:r>
      <w:r w:rsidR="00022416">
        <w:t xml:space="preserve">In brief, algorithms utilize techniques to determine which pixels are related and </w:t>
      </w:r>
      <w:r w:rsidR="00C6480C">
        <w:t>clusters</w:t>
      </w:r>
      <w:r w:rsidR="00022416">
        <w:t xml:space="preserve"> them into </w:t>
      </w:r>
      <w:r w:rsidR="00C6480C">
        <w:t>groups/</w:t>
      </w:r>
      <w:r w:rsidR="00022416">
        <w:t>classes. The exact algorithm used can be specified by the user,</w:t>
      </w:r>
      <w:r w:rsidR="00A24E82">
        <w:t xml:space="preserve"> ISODATA being the common</w:t>
      </w:r>
      <w:r w:rsidR="0008241C">
        <w:t>; most unsupervised classifiers are available in a supervised form also.</w:t>
      </w:r>
      <w:r w:rsidR="00022416">
        <w:t xml:space="preserve"> The number of classes</w:t>
      </w:r>
      <w:r w:rsidR="00FF72B4">
        <w:t xml:space="preserve"> to break the image in to</w:t>
      </w:r>
      <w:r w:rsidR="00022416">
        <w:t xml:space="preserve"> can also be specified, however, the user must possess knowledge of the area to be mapped</w:t>
      </w:r>
      <w:r w:rsidR="00C33E9D">
        <w:t xml:space="preserve"> when the intention is to relate classified areas to physical features such as wetlands. </w:t>
      </w:r>
      <w:r w:rsidR="00022416">
        <w:t>B</w:t>
      </w:r>
      <w:r w:rsidR="00C33E9D">
        <w:t>ecause there is no need to guide</w:t>
      </w:r>
      <w:r w:rsidR="00022416">
        <w:t xml:space="preserve"> unsupervised classifications</w:t>
      </w:r>
      <w:r w:rsidR="00C33E9D">
        <w:t xml:space="preserve"> (other than setting the number of classes)</w:t>
      </w:r>
      <w:r w:rsidR="00022416">
        <w:t xml:space="preserve"> </w:t>
      </w:r>
      <w:r w:rsidR="00FF72B4">
        <w:t>unsupervised classifications</w:t>
      </w:r>
      <w:r w:rsidR="00022416">
        <w:t xml:space="preserve"> are ideal for making inferences where little or no validation data are available</w:t>
      </w:r>
      <w:r>
        <w:t xml:space="preserve"> as clusters are distinct units</w:t>
      </w:r>
      <w:r w:rsidR="00366D1D">
        <w:t>;</w:t>
      </w:r>
      <w:r w:rsidR="00022416">
        <w:t xml:space="preserve"> </w:t>
      </w:r>
      <w:r w:rsidR="00366D1D">
        <w:t>th</w:t>
      </w:r>
      <w:r w:rsidR="00022416">
        <w:t xml:space="preserve">ey also remove the </w:t>
      </w:r>
      <w:r>
        <w:t>time consuming training requirement of supervised classifiers.</w:t>
      </w:r>
    </w:p>
    <w:p w:rsidR="0082449E" w:rsidRDefault="00366D1D" w:rsidP="00D94552">
      <w:r>
        <w:lastRenderedPageBreak/>
        <w:t xml:space="preserve">Historically a number of studies have utilized unsupervised classifiers for wetland applications </w:t>
      </w:r>
      <w:r>
        <w:fldChar w:fldCharType="begin">
          <w:fldData xml:space="preserve">PEVuZE5vdGU+PENpdGU+PEF1dGhvcj5HaGlvY2EtUm9icmVjaHQ8L0F1dGhvcj48WWVhcj4yMDA4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</w:fldData>
        </w:fldChar>
      </w:r>
      <w:r>
        <w:instrText xml:space="preserve"> ADDIN EN.CITE </w:instrText>
      </w:r>
      <w:r>
        <w:fldChar w:fldCharType="begin">
          <w:fldData xml:space="preserve">PEVuZE5vdGU+PENpdGU+PEF1dGhvcj5HaGlvY2EtUm9icmVjaHQ8L0F1dGhvcj48WWVhcj4yMDA4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</w:fldData>
        </w:fldChar>
      </w:r>
      <w:r>
        <w:instrText xml:space="preserve"> ADDIN EN.CITE.DATA </w:instrText>
      </w:r>
      <w:r>
        <w:fldChar w:fldCharType="end"/>
      </w:r>
      <w:r>
        <w:fldChar w:fldCharType="separate"/>
      </w:r>
      <w:r>
        <w:rPr>
          <w:noProof/>
        </w:rPr>
        <w:t>(</w:t>
      </w:r>
      <w:hyperlink w:anchor="_ENREF_175" w:tooltip="Palylyk, 1984 #706" w:history="1">
        <w:r w:rsidR="006646DF">
          <w:rPr>
            <w:noProof/>
          </w:rPr>
          <w:t>Palylyk et al. 1984</w:t>
        </w:r>
      </w:hyperlink>
      <w:r>
        <w:rPr>
          <w:noProof/>
        </w:rPr>
        <w:t xml:space="preserve">, </w:t>
      </w:r>
      <w:hyperlink w:anchor="_ENREF_183" w:tooltip="Ramsey, 1998 #705" w:history="1">
        <w:r w:rsidR="006646DF">
          <w:rPr>
            <w:noProof/>
          </w:rPr>
          <w:t>Ramsey et al. 1998</w:t>
        </w:r>
      </w:hyperlink>
      <w:r>
        <w:rPr>
          <w:noProof/>
        </w:rPr>
        <w:t xml:space="preserve">, </w:t>
      </w:r>
      <w:hyperlink w:anchor="_ENREF_69" w:tooltip="Ghioca-Robrecht, 2008 #703" w:history="1">
        <w:r w:rsidR="006646DF">
          <w:rPr>
            <w:noProof/>
          </w:rPr>
          <w:t>Ghioca-Robrecht et al. 2008</w:t>
        </w:r>
      </w:hyperlink>
      <w:r>
        <w:rPr>
          <w:noProof/>
        </w:rPr>
        <w:t xml:space="preserve">, </w:t>
      </w:r>
      <w:hyperlink w:anchor="_ENREF_146" w:tooltip="Martin, 2014 #702" w:history="1">
        <w:r w:rsidR="006646DF">
          <w:rPr>
            <w:noProof/>
          </w:rPr>
          <w:t>Martin et al. 2014</w:t>
        </w:r>
      </w:hyperlink>
      <w:r>
        <w:rPr>
          <w:noProof/>
        </w:rPr>
        <w:t xml:space="preserve">, </w:t>
      </w:r>
      <w:hyperlink w:anchor="_ENREF_159" w:tooltip="Mohammadimanesh, 2016 #704" w:history="1">
        <w:r w:rsidR="006646DF">
          <w:rPr>
            <w:noProof/>
          </w:rPr>
          <w:t>Mohammadimanesh et al. 2016</w:t>
        </w:r>
      </w:hyperlink>
      <w:r>
        <w:rPr>
          <w:noProof/>
        </w:rPr>
        <w:t>)</w:t>
      </w:r>
      <w:r>
        <w:fldChar w:fldCharType="end"/>
      </w:r>
      <w:r>
        <w:t xml:space="preserve">. Results have generally concluded that the use of a larger number of clusters/classes tend to lead to </w:t>
      </w:r>
      <w:r w:rsidR="002705F1">
        <w:t xml:space="preserve">more successful classification accuracies </w:t>
      </w:r>
      <w:r w:rsidR="002705F1">
        <w:fldChar w:fldCharType="begin"/>
      </w:r>
      <w:r w:rsidR="0082449E">
        <w:instrText xml:space="preserve"> ADDIN EN.CITE &lt;EndNote&gt;&lt;Cite&gt;&lt;Author&gt;G.&lt;/Author&gt;&lt;Year&gt;1992&lt;/Year&gt;&lt;RecNum&gt;707&lt;/RecNum&gt;&lt;DisplayText&gt;(Kempka et al. 1992, Macleod et al. 1998)&lt;/DisplayText&gt;&lt;record&gt;&lt;rec-number&gt;707&lt;/rec-number&gt;&lt;foreign-keys&gt;&lt;key app="EN" db-id="25teddewsvepe9e5faxptreqrptrz95ftz5d" timestamp="1507745465"&gt;707&lt;/key&gt;&lt;/foreign-keys&gt;&lt;ref-type name="Journal Article"&gt;17&lt;/ref-type&gt;&lt;contributors&gt;&lt;authors&gt;&lt;author&gt;Kempka, R. G.&lt;/author&gt;&lt;author&gt;Kollasch, R. P.&lt;/author&gt;&lt;author&gt;Koeln, G. T.&lt;/author&gt;&lt;/authors&gt;&lt;/contributors&gt;&lt;titles&gt;&lt;title&gt;Using GIS to preserve the Pacific flyway’s wetland resource&lt;/title&gt;&lt;secondary-title&gt;GIS World&lt;/secondary-title&gt;&lt;/titles&gt;&lt;periodical&gt;&lt;full-title&gt;GIS World&lt;/full-title&gt;&lt;/periodical&gt;&lt;pages&gt;46-52&lt;/pages&gt;&lt;volume&gt;5&lt;/volume&gt;&lt;dates&gt;&lt;year&gt;1992&lt;/year&gt;&lt;/dates&gt;&lt;urls&gt;&lt;/urls&gt;&lt;/record&gt;&lt;/Cite&gt;&lt;Cite&gt;&lt;Author&gt;Macleod&lt;/Author&gt;&lt;Year&gt;1998&lt;/Year&gt;&lt;RecNum&gt;708&lt;/RecNum&gt;&lt;record&gt;&lt;rec-number&gt;708&lt;/rec-number&gt;&lt;foreign-keys&gt;&lt;key app="EN" db-id="25teddewsvepe9e5faxptreqrptrz95ftz5d" timestamp="1507745622"&gt;708&lt;/key&gt;&lt;/foreign-keys&gt;&lt;ref-type name="Journal Article"&gt;17&lt;/ref-type&gt;&lt;contributors&gt;&lt;authors&gt;&lt;author&gt;Macleod, R.D.&lt;/author&gt;&lt;author&gt;Congalton, R.G.&lt;/author&gt;&lt;/authors&gt;&lt;/contributors&gt;&lt;titles&gt;&lt;title&gt;A quantitative comparison of change-detection algorithms for monitoring eelgrass from remotely sensed data&lt;/title&gt;&lt;secondary-title&gt;Photogrammetric Engineering and Remote Sensing&lt;/secondary-title&gt;&lt;/titles&gt;&lt;periodical&gt;&lt;full-title&gt;Photogrammetric Engineering and Remote Sensing&lt;/full-title&gt;&lt;abbr-1&gt;Photogramm Eng Rem S&lt;/abbr-1&gt;&lt;/periodical&gt;&lt;pages&gt;207-216&lt;/pages&gt;&lt;volume&gt;64&lt;/volume&gt;&lt;dates&gt;&lt;year&gt;1998&lt;/year&gt;&lt;/dates&gt;&lt;urls&gt;&lt;/urls&gt;&lt;/record&gt;&lt;/Cite&gt;&lt;/EndNote&gt;</w:instrText>
      </w:r>
      <w:r w:rsidR="002705F1">
        <w:fldChar w:fldCharType="separate"/>
      </w:r>
      <w:r w:rsidR="0082449E">
        <w:rPr>
          <w:noProof/>
        </w:rPr>
        <w:t>(</w:t>
      </w:r>
      <w:hyperlink w:anchor="_ENREF_108" w:tooltip="Kempka, 1992 #707" w:history="1">
        <w:r w:rsidR="006646DF">
          <w:rPr>
            <w:noProof/>
          </w:rPr>
          <w:t>Kempka et al. 1992</w:t>
        </w:r>
      </w:hyperlink>
      <w:r w:rsidR="0082449E">
        <w:rPr>
          <w:noProof/>
        </w:rPr>
        <w:t xml:space="preserve">, </w:t>
      </w:r>
      <w:hyperlink w:anchor="_ENREF_138" w:tooltip="Macleod, 1998 #708" w:history="1">
        <w:r w:rsidR="006646DF">
          <w:rPr>
            <w:noProof/>
          </w:rPr>
          <w:t>Macleod et al. 1998</w:t>
        </w:r>
      </w:hyperlink>
      <w:r w:rsidR="0082449E">
        <w:rPr>
          <w:noProof/>
        </w:rPr>
        <w:t>)</w:t>
      </w:r>
      <w:r w:rsidR="002705F1">
        <w:fldChar w:fldCharType="end"/>
      </w:r>
      <w:r w:rsidR="002705F1">
        <w:t xml:space="preserve">. </w:t>
      </w:r>
      <w:r w:rsidR="0082449E">
        <w:t xml:space="preserve">A complimentary principle components analysis (PCA) is sometimes utilized in conjunction with unsupervised (and supervised) classifiers to reduce data dimensionality. One such example performed a PCA to reduce the number of multi-temporal image bands utilized in an ISODATA classifier, where the first principle component (PC1) highlight vegetation, PC2 indicated wetness differences, and PC3 distinguished wetlands from uplands </w:t>
      </w:r>
      <w:r w:rsidR="0082449E">
        <w:fldChar w:fldCharType="begin"/>
      </w:r>
      <w:r w:rsidR="0082449E">
        <w:instrText xml:space="preserve"> ADDIN EN.CITE &lt;EndNote&gt;&lt;Cite&gt;&lt;Author&gt;Gluck&lt;/Author&gt;&lt;Year&gt;1996&lt;/Year&gt;&lt;RecNum&gt;709&lt;/RecNum&gt;&lt;DisplayText&gt;(Gluck et al. 1996)&lt;/DisplayText&gt;&lt;record&gt;&lt;rec-number&gt;709&lt;/rec-number&gt;&lt;foreign-keys&gt;&lt;key app="EN" db-id="25teddewsvepe9e5faxptreqrptrz95ftz5d" timestamp="1507746551"&gt;709&lt;/key&gt;&lt;/foreign-keys&gt;&lt;ref-type name="Report"&gt;27&lt;/ref-type&gt;&lt;contributors&gt;&lt;authors&gt;&lt;author&gt;Gluck, M.&lt;/author&gt;&lt;author&gt;Rempel, R.&lt;/author&gt;&lt;author&gt;Uhlig, P.W.C&lt;/author&gt;&lt;/authors&gt;&lt;/contributors&gt;&lt;titles&gt;&lt;title&gt;An evaluation of remote sensing for regional wetland mapping applications&lt;/title&gt;&lt;/titles&gt;&lt;pages&gt;33&lt;/pages&gt;&lt;dates&gt;&lt;year&gt;1996&lt;/year&gt;&lt;/dates&gt;&lt;pub-location&gt;Sault Ste Marie, Ontario, Canada&lt;/pub-location&gt;&lt;publisher&gt; Ontario Forest Research Institute&lt;/publisher&gt;&lt;isbn&gt;Forest Research Report No. 137&lt;/isbn&gt;&lt;urls&gt;&lt;/urls&gt;&lt;/record&gt;&lt;/Cite&gt;&lt;/EndNote&gt;</w:instrText>
      </w:r>
      <w:r w:rsidR="0082449E">
        <w:fldChar w:fldCharType="separate"/>
      </w:r>
      <w:r w:rsidR="0082449E">
        <w:rPr>
          <w:noProof/>
        </w:rPr>
        <w:t>(</w:t>
      </w:r>
      <w:hyperlink w:anchor="_ENREF_71" w:tooltip="Gluck, 1996 #709" w:history="1">
        <w:r w:rsidR="006646DF">
          <w:rPr>
            <w:noProof/>
          </w:rPr>
          <w:t>Gluck et al. 1996</w:t>
        </w:r>
      </w:hyperlink>
      <w:r w:rsidR="0082449E">
        <w:rPr>
          <w:noProof/>
        </w:rPr>
        <w:t>)</w:t>
      </w:r>
      <w:r w:rsidR="0082449E">
        <w:fldChar w:fldCharType="end"/>
      </w:r>
      <w:r w:rsidR="0082449E">
        <w:t>. PCA has become more common</w:t>
      </w:r>
      <w:r w:rsidR="00674522">
        <w:t>ly utilized</w:t>
      </w:r>
      <w:r w:rsidR="0082449E">
        <w:t xml:space="preserve"> </w:t>
      </w:r>
      <w:r w:rsidR="00674522">
        <w:t xml:space="preserve">for reducing data dimensionality prior to use in unsupervised and supervised classifiers, reducing model complexity and computational time requirements whilst leaving accuracy unaffected </w:t>
      </w:r>
      <w:r w:rsidR="00674522">
        <w:fldChar w:fldCharType="begin">
          <w:fldData xml:space="preserve">PEVuZE5vdGU+PENpdGU+PEF1dGhvcj5NaWxsYXJkPC9BdXRob3I+PFllYXI+MjAxMzwvWWVhcj48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MjkwLTMwNzwvcGFnZXM+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</w:fldData>
        </w:fldChar>
      </w:r>
      <w:r w:rsidR="00B73371">
        <w:instrText xml:space="preserve"> ADDIN EN.CITE </w:instrText>
      </w:r>
      <w:r w:rsidR="00B73371">
        <w:fldChar w:fldCharType="begin">
          <w:fldData xml:space="preserve">PEVuZE5vdGU+PENpdGU+PEF1dGhvcj5NaWxsYXJkPC9BdXRob3I+PFllYXI+MjAxMzwvWWVhcj48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MjkwLTMwNzwvcGFnZXM+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</w:fldData>
        </w:fldChar>
      </w:r>
      <w:r w:rsidR="00B73371">
        <w:instrText xml:space="preserve"> ADDIN EN.CITE.DATA </w:instrText>
      </w:r>
      <w:r w:rsidR="00B73371">
        <w:fldChar w:fldCharType="end"/>
      </w:r>
      <w:r w:rsidR="00674522">
        <w:fldChar w:fldCharType="separate"/>
      </w:r>
      <w:r w:rsidR="00B73371">
        <w:rPr>
          <w:noProof/>
        </w:rPr>
        <w:t>(</w:t>
      </w:r>
      <w:hyperlink w:anchor="_ENREF_156" w:tooltip="Millard, 2013 #438" w:history="1">
        <w:r w:rsidR="006646DF">
          <w:rPr>
            <w:noProof/>
          </w:rPr>
          <w:t>Millard et al. 2013</w:t>
        </w:r>
      </w:hyperlink>
      <w:r w:rsidR="00B73371">
        <w:rPr>
          <w:noProof/>
        </w:rPr>
        <w:t xml:space="preserve">, </w:t>
      </w:r>
      <w:hyperlink w:anchor="_ENREF_51" w:tooltip="de Almeida, 2015 #711" w:history="1">
        <w:r w:rsidR="006646DF">
          <w:rPr>
            <w:noProof/>
          </w:rPr>
          <w:t>de Almeida et al. 2015</w:t>
        </w:r>
      </w:hyperlink>
      <w:r w:rsidR="00B73371">
        <w:rPr>
          <w:noProof/>
        </w:rPr>
        <w:t xml:space="preserve">, </w:t>
      </w:r>
      <w:hyperlink w:anchor="_ENREF_56" w:tooltip="Dronova, 2015 #710" w:history="1">
        <w:r w:rsidR="006646DF">
          <w:rPr>
            <w:noProof/>
          </w:rPr>
          <w:t>Dronova et al. 2015</w:t>
        </w:r>
      </w:hyperlink>
      <w:r w:rsidR="00B73371">
        <w:rPr>
          <w:noProof/>
        </w:rPr>
        <w:t>)</w:t>
      </w:r>
      <w:r w:rsidR="00674522">
        <w:fldChar w:fldCharType="end"/>
      </w:r>
      <w:r w:rsidR="00674522">
        <w:t>.</w:t>
      </w:r>
    </w:p>
    <w:p w:rsidR="00D94552" w:rsidRDefault="002705F1" w:rsidP="00D94552">
      <w:r>
        <w:t xml:space="preserve">Recent advancements have seen the use of unsupervised classifiers embedded within layered algorithms to note change detection in wetland systems. One such example is noted in </w:t>
      </w:r>
      <w:hyperlink w:anchor="_ENREF_202" w:tooltip="Shadaydeh, 2017 #666" w:history="1">
        <w:r w:rsidR="006646DF">
          <w:fldChar w:fldCharType="begin"/>
        </w:r>
        <w:r w:rsidR="006646DF">
          <w:instrText xml:space="preserve"> ADDIN EN.CITE &lt;EndNote&gt;&lt;Cite AuthorYear="1"&gt;&lt;Author&gt;Shadaydeh&lt;/Author&gt;&lt;Year&gt;2017&lt;/Year&gt;&lt;RecNum&gt;666&lt;/RecNum&gt;&lt;DisplayText&gt;Shadaydeh et al. (2017)&lt;/DisplayText&gt;&lt;record&gt;&lt;rec-number&gt;666&lt;/rec-number&gt;&lt;foreign-keys&gt;&lt;key app="EN" db-id="25teddewsvepe9e5faxptreqrptrz95ftz5d" timestamp="1507308364"&gt;666&lt;/key&gt;&lt;/foreign-keys&gt;&lt;ref-type name="Journal Article"&gt;17&lt;/ref-type&gt;&lt;contributors&gt;&lt;authors&gt;&lt;author&gt;Shadaydeh, Maha&lt;/author&gt;&lt;author&gt;Zlinszky, András&lt;/author&gt;&lt;author&gt;Manno-Kovacs, Andrea&lt;/author&gt;&lt;author&gt;Sziranyi, Tamas&lt;/author&gt;&lt;/authors&gt;&lt;/contributors&gt;&lt;titles&gt;&lt;title&gt;Wetland mapping by fusion of airborne laser scanning and multi-temporal multispectral satellite imagery&lt;/title&gt;&lt;secondary-title&gt;International Journal of Remote Sensing&lt;/secondary-title&gt;&lt;/titles&gt;&lt;periodical&gt;&lt;full-title&gt;International Journal of Remote Sensing&lt;/full-title&gt;&lt;abbr-1&gt;Int J Remote Sens&lt;/abbr-1&gt;&lt;/periodical&gt;&lt;pages&gt;7422-7440&lt;/pages&gt;&lt;volume&gt;38&lt;/volume&gt;&lt;number&gt;23&lt;/number&gt;&lt;dates&gt;&lt;year&gt;2017&lt;/year&gt;&lt;pub-dates&gt;&lt;date&gt;2017/12/02&lt;/date&gt;&lt;/pub-dates&gt;&lt;/dates&gt;&lt;publisher&gt;Taylor &amp;amp; Francis&lt;/publisher&gt;&lt;isbn&gt;0143-1161&lt;/isbn&gt;&lt;urls&gt;&lt;related-urls&gt;&lt;url&gt;http://dx.doi.org/10.1080/01431161.2017.1375614&lt;/url&gt;&lt;/related-urls&gt;&lt;/urls&gt;&lt;electronic-resource-num&gt;10.1080/01431161.2017.1375614&lt;/electronic-resource-num&gt;&lt;/record&gt;&lt;/Cite&gt;&lt;/EndNote&gt;</w:instrText>
        </w:r>
        <w:r w:rsidR="006646DF">
          <w:fldChar w:fldCharType="separate"/>
        </w:r>
        <w:r w:rsidR="006646DF">
          <w:rPr>
            <w:noProof/>
          </w:rPr>
          <w:t>Shadaydeh et al. (2017)</w:t>
        </w:r>
        <w:r w:rsidR="006646DF">
          <w:fldChar w:fldCharType="end"/>
        </w:r>
      </w:hyperlink>
      <w:r>
        <w:t xml:space="preserve"> who</w:t>
      </w:r>
      <w:r w:rsidR="00AA3B58">
        <w:t xml:space="preserve"> proposed the use of a multi-layer Markov Random Field (ML-MRF) method in order to utilize an unsupervised approach to mapping wetland change detection. Coincident ALS and optical imagery data were initially segmented by use of a k-means clustering approach followed by 2 MRF segmentations which resulted in an unsupervised segmentation and change detection map of any optical image acquired at a different time using the preliminary ALS measurement as a reference.</w:t>
      </w:r>
    </w:p>
    <w:p w:rsidR="00644770" w:rsidRDefault="0011127C" w:rsidP="00644770">
      <w:pPr>
        <w:pStyle w:val="Heading3"/>
      </w:pPr>
      <w:r>
        <w:t>Supervised Classification</w:t>
      </w:r>
    </w:p>
    <w:p w:rsidR="0011127C" w:rsidRDefault="009166EC" w:rsidP="0011127C">
      <w:r>
        <w:t xml:space="preserve">Supervised classifications are the most common for land cover and wetland applications </w:t>
      </w:r>
      <w:r>
        <w:fldChar w:fldCharType="begin"/>
      </w:r>
      <w:r>
        <w:instrText xml:space="preserve"> ADDIN EN.CITE &lt;EndNote&gt;&lt;Cite&gt;&lt;Author&gt;Shadaydeh&lt;/Author&gt;&lt;Year&gt;2017&lt;/Year&gt;&lt;RecNum&gt;666&lt;/RecNum&gt;&lt;DisplayText&gt;(Shadaydeh et al. 2017)&lt;/DisplayText&gt;&lt;record&gt;&lt;rec-number&gt;666&lt;/rec-number&gt;&lt;foreign-keys&gt;&lt;key app="EN" db-id="25teddewsvepe9e5faxptreqrptrz95ftz5d" timestamp="1507308364"&gt;666&lt;/key&gt;&lt;/foreign-keys&gt;&lt;ref-type name="Journal Article"&gt;17&lt;/ref-type&gt;&lt;contributors&gt;&lt;authors&gt;&lt;author&gt;Shadaydeh, Maha&lt;/author&gt;&lt;author&gt;Zlinszky, András&lt;/author&gt;&lt;author&gt;Manno-Kovacs, Andrea&lt;/author&gt;&lt;author&gt;Sziranyi, Tamas&lt;/author&gt;&lt;/authors&gt;&lt;/contributors&gt;&lt;titles&gt;&lt;title&gt;Wetland mapping by fusion of airborne laser scanning and multi-temporal multispectral satellite imagery&lt;/title&gt;&lt;secondary-title&gt;International Journal of Remote Sensing&lt;/secondary-title&gt;&lt;/titles&gt;&lt;periodical&gt;&lt;full-title&gt;International Journal of Remote Sensing&lt;/full-title&gt;&lt;abbr-1&gt;Int J Remote Sens&lt;/abbr-1&gt;&lt;/periodical&gt;&lt;pages&gt;7422-7440&lt;/pages&gt;&lt;volume&gt;38&lt;/volume&gt;&lt;number&gt;23&lt;/number&gt;&lt;dates&gt;&lt;year&gt;2017&lt;/year&gt;&lt;pub-dates&gt;&lt;date&gt;2017/12/02&lt;/date&gt;&lt;/pub-dates&gt;&lt;/dates&gt;&lt;publisher&gt;Taylor &amp;amp; Francis&lt;/publisher&gt;&lt;isbn&gt;0143-1161&lt;/isbn&gt;&lt;urls&gt;&lt;related-urls&gt;&lt;url&gt;http://dx.doi.org/10.1080/01431161.2017.1375614&lt;/url&gt;&lt;/related-urls&gt;&lt;/urls&gt;&lt;electronic-resource-num&gt;10.1080/01431161.2017.1375614&lt;/electronic-resource-num&gt;&lt;/record&gt;&lt;/Cite&gt;&lt;/EndNote&gt;</w:instrText>
      </w:r>
      <w:r>
        <w:fldChar w:fldCharType="separate"/>
      </w:r>
      <w:r>
        <w:rPr>
          <w:noProof/>
        </w:rPr>
        <w:t>(</w:t>
      </w:r>
      <w:hyperlink w:anchor="_ENREF_202" w:tooltip="Shadaydeh, 2017 #666" w:history="1">
        <w:r w:rsidR="006646DF">
          <w:rPr>
            <w:noProof/>
          </w:rPr>
          <w:t>Shadaydeh et al. 2017</w:t>
        </w:r>
      </w:hyperlink>
      <w:r>
        <w:rPr>
          <w:noProof/>
        </w:rPr>
        <w:t>)</w:t>
      </w:r>
      <w:r>
        <w:fldChar w:fldCharType="end"/>
      </w:r>
      <w:r>
        <w:t>.</w:t>
      </w:r>
      <w:r w:rsidR="0008241C">
        <w:t xml:space="preserve"> Conversely to unsupervised classifiers</w:t>
      </w:r>
      <w:r w:rsidR="0011127C">
        <w:t>, supervised classifi</w:t>
      </w:r>
      <w:r w:rsidR="0008241C">
        <w:t>ers</w:t>
      </w:r>
      <w:r w:rsidR="0011127C">
        <w:t xml:space="preserve"> require a reference dataset that represents certain classes which can be used to direct the algorithm to use these training sites as references for the classification of all other pixels within the image. The reference (or training) data are usually selected by the user, and are related to some physical landscape feature, such as wetlands. The user also dictates how many classes should be applied across the image, and a sensitivity parameter which sets the bounds of how similar pixels need to be so they can be grouped together. Supervised techniques are more suitable for wetland mapping as the user exhibits more control</w:t>
      </w:r>
      <w:r w:rsidR="00DA150A">
        <w:t xml:space="preserve"> over how images are classified</w:t>
      </w:r>
      <w:r w:rsidR="0011127C">
        <w:t xml:space="preserve">. This level of control is not applicable within unsupervised classifications </w:t>
      </w:r>
      <w:r w:rsidR="00DA150A">
        <w:t xml:space="preserve">which has resulted in supervised classifiers being preferred </w:t>
      </w:r>
      <w:r w:rsidR="00DA150A">
        <w:fldChar w:fldCharType="begin"/>
      </w:r>
      <w:r w:rsidR="00DA150A">
        <w:instrText xml:space="preserve"> ADDIN EN.CITE &lt;EndNote&gt;&lt;Cite&gt;&lt;Author&gt;Ozesmi&lt;/Author&gt;&lt;Year&gt;2002&lt;/Year&gt;&lt;RecNum&gt;427&lt;/RecNum&gt;&lt;DisplayText&gt;(Ozesmi et al. 2002)&lt;/DisplayText&gt;&lt;record&gt;&lt;rec-number&gt;427&lt;/rec-number&gt;&lt;foreign-keys&gt;&lt;key app="EN" db-id="25teddewsvepe9e5faxptreqrptrz95ftz5d" timestamp="1494364183"&gt;427&lt;/key&gt;&lt;/foreign-keys&gt;&lt;ref-type name="Journal Article"&gt;17&lt;/ref-type&gt;&lt;contributors&gt;&lt;authors&gt;&lt;author&gt;Ozesmi, Stacy L.&lt;/author&gt;&lt;author&gt;Bauer, Marvin E.&lt;/author&gt;&lt;/authors&gt;&lt;/contributors&gt;&lt;titles&gt;&lt;title&gt;Satellite remote sensing of wetlands&lt;/title&gt;&lt;secondary-title&gt;Wetlands Ecology and Management&lt;/secondary-title&gt;&lt;/titles&gt;&lt;periodical&gt;&lt;full-title&gt;Wetlands Ecology and Management&lt;/full-title&gt;&lt;/periodical&gt;&lt;pages&gt;381-402&lt;/pages&gt;&lt;volume&gt;10&lt;/volume&gt;&lt;number&gt;5&lt;/number&gt;&lt;dates&gt;&lt;year&gt;2002&lt;/year&gt;&lt;/dates&gt;&lt;isbn&gt;1572-9834&lt;/isbn&gt;&lt;label&gt;Ozesmi2002&lt;/label&gt;&lt;work-type&gt;journal article&lt;/work-type&gt;&lt;urls&gt;&lt;related-urls&gt;&lt;url&gt;http://dx.doi.org/10.1023/A:1020908432489&lt;/url&gt;&lt;/related-urls&gt;&lt;/urls&gt;&lt;electronic-resource-num&gt;10.1023/a:1020908432489&lt;/electronic-resource-num&gt;&lt;/record&gt;&lt;/Cite&gt;&lt;/EndNote&gt;</w:instrText>
      </w:r>
      <w:r w:rsidR="00DA150A">
        <w:fldChar w:fldCharType="separate"/>
      </w:r>
      <w:r w:rsidR="00DA150A">
        <w:rPr>
          <w:noProof/>
        </w:rPr>
        <w:t>(</w:t>
      </w:r>
      <w:hyperlink w:anchor="_ENREF_174" w:tooltip="Ozesmi, 2002 #427" w:history="1">
        <w:r w:rsidR="006646DF">
          <w:rPr>
            <w:noProof/>
          </w:rPr>
          <w:t>Ozesmi et al. 2002</w:t>
        </w:r>
      </w:hyperlink>
      <w:r w:rsidR="00DA150A">
        <w:rPr>
          <w:noProof/>
        </w:rPr>
        <w:t>)</w:t>
      </w:r>
      <w:r w:rsidR="00DA150A">
        <w:fldChar w:fldCharType="end"/>
      </w:r>
      <w:r w:rsidR="0011127C">
        <w:t xml:space="preserve">. However, some general issues exist with supervised classifiers, namely the need for training data to represent all possible outcomes over the target landscape. That is, pixels that exhibit properties that are not described by the training dataset are often misclassified. Moreover, supervised classifiers are often require more user interaction to maximize classification accuracies. That is, such classifiers should minimize data dimensionality were possible so as to include only the most informative attributes from the training data, this minimizes the introduction of noise within the classifier </w:t>
      </w:r>
      <w:r w:rsidR="0011127C">
        <w:fldChar w:fldCharType="begin"/>
      </w:r>
      <w:r w:rsidR="0011127C">
        <w:instrText xml:space="preserve"> ADDIN EN.CITE &lt;EndNote&gt;&lt;Cite&gt;&lt;Author&gt;Kotsiantis&lt;/Author&gt;&lt;Year&gt;2007&lt;/Year&gt;&lt;RecNum&gt;697&lt;/RecNum&gt;&lt;DisplayText&gt;(Kotsiantis 2007)&lt;/DisplayText&gt;&lt;record&gt;&lt;rec-number&gt;697&lt;/rec-number&gt;&lt;foreign-keys&gt;&lt;key app="EN" db-id="25teddewsvepe9e5faxptreqrptrz95ftz5d" timestamp="1507738711"&gt;697&lt;/key&gt;&lt;/foreign-keys&gt;&lt;ref-type name="Book Section"&gt;5&lt;/ref-type&gt;&lt;contributors&gt;&lt;authors&gt;&lt;author&gt;Kotsiantis, S. B.&lt;/author&gt;&lt;/authors&gt;&lt;secondary-authors&gt;&lt;author&gt;Maglogiannis, I.&lt;/author&gt;&lt;/secondary-authors&gt;&lt;/contributors&gt;&lt;titles&gt;&lt;title&gt;Supervised Machine Learning: A Review of Classification Techniques &lt;/title&gt;&lt;secondary-title&gt;Emerging Artificial Intelligence Applications in Computer Engineering&lt;/secondary-title&gt;&lt;/titles&gt;&lt;dates&gt;&lt;year&gt;2007&lt;/year&gt;&lt;/dates&gt;&lt;pub-location&gt;Fairfax, Virginia, USA&lt;/pub-location&gt;&lt;publisher&gt;IOS Press, Inc.&lt;/publisher&gt;&lt;urls&gt;&lt;/urls&gt;&lt;/record&gt;&lt;/Cite&gt;&lt;/EndNote&gt;</w:instrText>
      </w:r>
      <w:r w:rsidR="0011127C">
        <w:fldChar w:fldCharType="separate"/>
      </w:r>
      <w:r w:rsidR="0011127C">
        <w:rPr>
          <w:noProof/>
        </w:rPr>
        <w:t>(</w:t>
      </w:r>
      <w:hyperlink w:anchor="_ENREF_116" w:tooltip="Kotsiantis, 2007 #697" w:history="1">
        <w:r w:rsidR="006646DF">
          <w:rPr>
            <w:noProof/>
          </w:rPr>
          <w:t>Kotsiantis 2007</w:t>
        </w:r>
      </w:hyperlink>
      <w:r w:rsidR="0011127C">
        <w:rPr>
          <w:noProof/>
        </w:rPr>
        <w:t>)</w:t>
      </w:r>
      <w:r w:rsidR="0011127C">
        <w:fldChar w:fldCharType="end"/>
      </w:r>
      <w:r w:rsidR="0011127C">
        <w:t>. However, if no knowledge of which attribute best inform classification the so called ‘brute force’ approach is implemented, that is, all attributes can be analyzed with the goal of identifying the most suitable class.</w:t>
      </w:r>
    </w:p>
    <w:p w:rsidR="0008241C" w:rsidRDefault="0008241C" w:rsidP="0011127C">
      <w:r>
        <w:t xml:space="preserve">Some studies that utilized supervised classifiers for wetland applications are described here. </w:t>
      </w:r>
      <w:hyperlink w:anchor="_ENREF_237" w:tooltip="Wei, 2007 #693" w:history="1">
        <w:r w:rsidR="006646DF">
          <w:fldChar w:fldCharType="begin"/>
        </w:r>
        <w:r w:rsidR="006646DF">
          <w:instrText xml:space="preserve"> ADDIN EN.CITE &lt;EndNote&gt;&lt;Cite AuthorYear="1"&gt;&lt;Author&gt;Wei&lt;/Author&gt;&lt;Year&gt;2007&lt;/Year&gt;&lt;RecNum&gt;693&lt;/RecNum&gt;&lt;DisplayText&gt;Wei et al. (2007)&lt;/DisplayText&gt;&lt;record&gt;&lt;rec-number&gt;693&lt;/rec-number&gt;&lt;foreign-keys&gt;&lt;key app="EN" db-id="25teddewsvepe9e5faxptreqrptrz95ftz5d" timestamp="1507672116"&gt;693&lt;/key&gt;&lt;/foreign-keys&gt;&lt;ref-type name="Journal Article"&gt;17&lt;/ref-type&gt;&lt;contributors&gt;&lt;authors&gt;&lt;author&gt;Wei, Anhua&lt;/author&gt;&lt;author&gt;Chow-Fraser, Patricia&lt;/author&gt;&lt;/authors&gt;&lt;/contributors&gt;&lt;titles&gt;&lt;title&gt;Use of IKONOS Imagery to Map Coastal Wetlands of Georgian Bay&lt;/title&gt;&lt;secondary-title&gt;Fisheries&lt;/secondary-title&gt;&lt;/titles&gt;&lt;periodical&gt;&lt;full-title&gt;Fisheries&lt;/full-title&gt;&lt;/periodical&gt;&lt;pages&gt;167-173&lt;/pages&gt;&lt;volume&gt;32&lt;/volume&gt;&lt;number&gt;4&lt;/number&gt;&lt;dates&gt;&lt;year&gt;2007&lt;/year&gt;&lt;pub-dates&gt;&lt;date&gt;2007/04/01&lt;/date&gt;&lt;/pub-dates&gt;&lt;/dates&gt;&lt;publisher&gt;Taylor &amp;amp; Francis&lt;/publisher&gt;&lt;isbn&gt;0363-2415&lt;/isbn&gt;&lt;urls&gt;&lt;related-urls&gt;&lt;url&gt;http://dx.doi.org/10.1577/1548-8446(2007)32[167:UOIITM]2.0.CO;2&lt;/url&gt;&lt;/related-urls&gt;&lt;/urls&gt;&lt;electronic-resource-num&gt;10.1577/1548-8446(2007)32[167:UOIITM]2.0.CO;2&lt;/electronic-resource-num&gt;&lt;/record&gt;&lt;/Cite&gt;&lt;/EndNote&gt;</w:instrText>
        </w:r>
        <w:r w:rsidR="006646DF">
          <w:fldChar w:fldCharType="separate"/>
        </w:r>
        <w:r w:rsidR="006646DF">
          <w:rPr>
            <w:noProof/>
          </w:rPr>
          <w:t>Wei et al. (2007)</w:t>
        </w:r>
        <w:r w:rsidR="006646DF">
          <w:fldChar w:fldCharType="end"/>
        </w:r>
      </w:hyperlink>
      <w:r>
        <w:t xml:space="preserve"> utilized a supervised maximum likelihood classifier to </w:t>
      </w:r>
      <w:r w:rsidR="00F93B1E">
        <w:t xml:space="preserve">classify open water among 4 other vegetated land covers at two sites in Canada’s Georgian Bay with between 85 % and 90 % overall accuracy with </w:t>
      </w:r>
      <w:r w:rsidR="00F93B1E">
        <w:lastRenderedPageBreak/>
        <w:t xml:space="preserve">respect to an independent data source. </w:t>
      </w:r>
      <w:hyperlink w:anchor="_ENREF_137" w:tooltip="MacAlister, 2009 #695" w:history="1">
        <w:r w:rsidR="006646DF">
          <w:fldChar w:fldCharType="begin"/>
        </w:r>
        <w:r w:rsidR="006646DF">
          <w:instrText xml:space="preserve"> ADDIN EN.CITE &lt;EndNote&gt;&lt;Cite AuthorYear="1"&gt;&lt;Author&gt;MacAlister&lt;/Author&gt;&lt;Year&gt;2009&lt;/Year&gt;&lt;RecNum&gt;695&lt;/RecNum&gt;&lt;DisplayText&gt;MacAlister et al. (2009)&lt;/DisplayText&gt;&lt;record&gt;&lt;rec-number&gt;695&lt;/rec-number&gt;&lt;foreign-keys&gt;&lt;key app="EN" db-id="25teddewsvepe9e5faxptreqrptrz95ftz5d" timestamp="1507672232"&gt;695&lt;/key&gt;&lt;/foreign-keys&gt;&lt;ref-type name="Journal Article"&gt;17&lt;/ref-type&gt;&lt;contributors&gt;&lt;authors&gt;&lt;author&gt;MacAlister, Charlotte&lt;/author&gt;&lt;author&gt;Mahaxay, Manithaphone&lt;/author&gt;&lt;/authors&gt;&lt;/contributors&gt;&lt;titles&gt;&lt;title&gt;Mapping wetlands in the Lower Mekong Basin for wetland resource and conservation management using Landsat ETM images and field survey data&lt;/title&gt;&lt;secondary-title&gt;Journal of Environmental Management&lt;/secondary-title&gt;&lt;/titles&gt;&lt;periodical&gt;&lt;full-title&gt;Journal of Environmental Management&lt;/full-title&gt;&lt;/periodical&gt;&lt;pages&gt;2130-2137&lt;/pages&gt;&lt;volume&gt;90&lt;/volume&gt;&lt;number&gt;7&lt;/number&gt;&lt;keywords&gt;&lt;keyword&gt;Mekong&lt;/keyword&gt;&lt;keyword&gt;Wetlands&lt;/keyword&gt;&lt;keyword&gt;Wetland classification&lt;/keyword&gt;&lt;keyword&gt;Wetland mapping&lt;/keyword&gt;&lt;keyword&gt;Remote sensing&lt;/keyword&gt;&lt;keyword&gt;Landsat ETM&lt;/keyword&gt;&lt;keyword&gt;Wetland field survey&lt;/keyword&gt;&lt;/keywords&gt;&lt;dates&gt;&lt;year&gt;2009&lt;/year&gt;&lt;pub-dates&gt;&lt;date&gt;2009/05/01/&lt;/date&gt;&lt;/pub-dates&gt;&lt;/dates&gt;&lt;isbn&gt;0301-4797&lt;/isbn&gt;&lt;urls&gt;&lt;related-urls&gt;&lt;url&gt;http://www.sciencedirect.com/science/article/pii/S0301479708000339&lt;/url&gt;&lt;/related-urls&gt;&lt;/urls&gt;&lt;electronic-resource-num&gt;https://doi.org/10.1016/j.jenvman.2007.06.031&lt;/electronic-resource-num&gt;&lt;/record&gt;&lt;/Cite&gt;&lt;/EndNote&gt;</w:instrText>
        </w:r>
        <w:r w:rsidR="006646DF">
          <w:fldChar w:fldCharType="separate"/>
        </w:r>
        <w:r w:rsidR="006646DF">
          <w:rPr>
            <w:noProof/>
          </w:rPr>
          <w:t>MacAlister et al. (2009)</w:t>
        </w:r>
        <w:r w:rsidR="006646DF">
          <w:fldChar w:fldCharType="end"/>
        </w:r>
      </w:hyperlink>
      <w:r w:rsidR="00F93B1E">
        <w:t xml:space="preserve"> </w:t>
      </w:r>
      <w:proofErr w:type="gramStart"/>
      <w:r w:rsidR="00F93B1E">
        <w:t>similarly</w:t>
      </w:r>
      <w:proofErr w:type="gramEnd"/>
      <w:r w:rsidR="00F93B1E">
        <w:t xml:space="preserve"> used the maximum likelihood classifier to determine wetlands from non-wetlands across 5 sites</w:t>
      </w:r>
      <w:r w:rsidR="00C6480C">
        <w:t xml:space="preserve"> with overall accuracies ranging from 77 % to 93 %.</w:t>
      </w:r>
    </w:p>
    <w:p w:rsidR="00F93B1E" w:rsidRDefault="00F93B1E" w:rsidP="0011127C"/>
    <w:p w:rsidR="00F93B1E" w:rsidRPr="0011127C" w:rsidRDefault="00F93B1E" w:rsidP="0011127C">
      <w:r>
        <w:t xml:space="preserve">Some studies have compared unsupervised and supervised classifiers for a variety of land cover and wetland mapping, where the majority conclude that the latter yields superior results </w:t>
      </w:r>
      <w:r>
        <w:fldChar w:fldCharType="begin">
          <w:fldData xml:space="preserve">PEVuZE5vdGU+PENpdGU+PEF1dGhvcj5DYW1pbGxlcmk8L0F1dGhvcj48WWVhcj4yMDE3PC9ZZWFy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</w:fldData>
        </w:fldChar>
      </w:r>
      <w:r>
        <w:instrText xml:space="preserve"> ADDIN EN.CITE </w:instrText>
      </w:r>
      <w:r>
        <w:fldChar w:fldCharType="begin">
          <w:fldData xml:space="preserve">PEVuZE5vdGU+PENpdGU+PEF1dGhvcj5DYW1pbGxlcmk8L0F1dGhvcj48WWVhcj4yMDE3PC9ZZWFy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</w:fldData>
        </w:fldChar>
      </w:r>
      <w:r>
        <w:instrText xml:space="preserve"> ADDIN EN.CITE.DATA </w:instrText>
      </w:r>
      <w:r>
        <w:fldChar w:fldCharType="end"/>
      </w:r>
      <w:r>
        <w:fldChar w:fldCharType="separate"/>
      </w:r>
      <w:r>
        <w:rPr>
          <w:noProof/>
        </w:rPr>
        <w:t>(</w:t>
      </w:r>
      <w:hyperlink w:anchor="_ENREF_160" w:tooltip="Mohd Hasmadi, 2009 #701" w:history="1">
        <w:r w:rsidR="006646DF">
          <w:rPr>
            <w:noProof/>
          </w:rPr>
          <w:t>Mohd Hasmadi et al. 2009</w:t>
        </w:r>
      </w:hyperlink>
      <w:r>
        <w:rPr>
          <w:noProof/>
        </w:rPr>
        <w:t xml:space="preserve">, </w:t>
      </w:r>
      <w:hyperlink w:anchor="_ENREF_32" w:tooltip="Camilleri, 2017 #696" w:history="1">
        <w:r w:rsidR="006646DF">
          <w:rPr>
            <w:noProof/>
          </w:rPr>
          <w:t>Camilleri et al. 2017</w:t>
        </w:r>
      </w:hyperlink>
      <w:r>
        <w:rPr>
          <w:noProof/>
        </w:rPr>
        <w:t>)</w:t>
      </w:r>
      <w:r>
        <w:fldChar w:fldCharType="end"/>
      </w:r>
      <w:r>
        <w:t>.</w:t>
      </w:r>
    </w:p>
    <w:p w:rsidR="00644770" w:rsidRDefault="00644770" w:rsidP="00644770">
      <w:pPr>
        <w:pStyle w:val="Heading3"/>
      </w:pPr>
      <w:r>
        <w:t xml:space="preserve">Decision </w:t>
      </w:r>
      <w:r w:rsidR="00AA3B58">
        <w:t>T</w:t>
      </w:r>
      <w:r>
        <w:t>rees</w:t>
      </w:r>
    </w:p>
    <w:p w:rsidR="00533E65" w:rsidRDefault="00533E65" w:rsidP="00533E65">
      <w:pPr>
        <w:pStyle w:val="ListParagraph"/>
        <w:numPr>
          <w:ilvl w:val="0"/>
          <w:numId w:val="6"/>
        </w:numPr>
      </w:pPr>
      <w:r>
        <w:t>Logic/ hierarchal/ decision tree</w:t>
      </w:r>
    </w:p>
    <w:p w:rsidR="00862FC2" w:rsidRDefault="00862FC2" w:rsidP="00AA3B58">
      <w:r>
        <w:t xml:space="preserve">Recent developments in decision tree analyses allowed </w:t>
      </w:r>
      <w:hyperlink w:anchor="_ENREF_101" w:tooltip="Irwin, 2017 #632" w:history="1">
        <w:r w:rsidR="006646DF">
          <w:fldChar w:fldCharType="begin"/>
        </w:r>
        <w:r w:rsidR="006646DF">
          <w:instrText xml:space="preserve"> ADDIN EN.CITE &lt;EndNote&gt;&lt;Cite AuthorYear="1"&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6646DF">
          <w:fldChar w:fldCharType="separate"/>
        </w:r>
        <w:r w:rsidR="006646DF">
          <w:rPr>
            <w:noProof/>
          </w:rPr>
          <w:t>Irwin et al. (2017)</w:t>
        </w:r>
        <w:r w:rsidR="006646DF">
          <w:fldChar w:fldCharType="end"/>
        </w:r>
      </w:hyperlink>
      <w:r>
        <w:t xml:space="preserve"> to produce independent water masks from SAR, LiDAR, and optical data, which were combined via another decision tree to produce a final water mask noting areas likely to be water and areas of uncertainty.</w:t>
      </w:r>
      <w:r w:rsidR="00850FCC">
        <w:t xml:space="preserve"> Although an independent accuracy was not reported, the uncertainty of water presence decreased when leveraging the strengths of each data source. </w:t>
      </w:r>
      <w:r>
        <w:t>Whilst no wetland classification information was retrieved, such an approach may prove valuable in identifying waterbodies which can subsequently be interrogated to determine more detailed wetland characteristics such as class.</w:t>
      </w:r>
    </w:p>
    <w:p w:rsidR="00644770" w:rsidRDefault="00644770" w:rsidP="00644770">
      <w:pPr>
        <w:pStyle w:val="Heading3"/>
      </w:pPr>
      <w:r>
        <w:t xml:space="preserve">Imputation &amp; </w:t>
      </w:r>
      <w:r w:rsidR="00AA3B58">
        <w:t>M</w:t>
      </w:r>
      <w:r>
        <w:t xml:space="preserve">achine </w:t>
      </w:r>
      <w:r w:rsidR="00AA3B58">
        <w:t>L</w:t>
      </w:r>
      <w:r>
        <w:t>earning</w:t>
      </w:r>
    </w:p>
    <w:p w:rsidR="00533E65" w:rsidRDefault="00533E65" w:rsidP="00533E65">
      <w:pPr>
        <w:pStyle w:val="ListParagraph"/>
        <w:numPr>
          <w:ilvl w:val="0"/>
          <w:numId w:val="6"/>
        </w:numPr>
      </w:pPr>
      <w:r>
        <w:t>Imputation &amp; Machine Learning</w:t>
      </w:r>
    </w:p>
    <w:p w:rsidR="00453B41" w:rsidRDefault="00453B41" w:rsidP="00453B41">
      <w:pPr>
        <w:pStyle w:val="ListParagraph"/>
      </w:pPr>
      <w:r>
        <w:t>RF importance not good enough to reduce high number of variables, need correlation analysis (e.g. PCA) to reduce number of variables first, then use RF to estimate variable importance.</w:t>
      </w:r>
    </w:p>
    <w:p w:rsidR="00D462A2" w:rsidRDefault="00D462A2" w:rsidP="00D462A2">
      <w:pPr>
        <w:pStyle w:val="Heading3"/>
      </w:pPr>
      <w:r>
        <w:t>Hybrid Approaches</w:t>
      </w:r>
    </w:p>
    <w:p w:rsidR="00D94552" w:rsidRDefault="00D462A2" w:rsidP="00D11444">
      <w:r>
        <w:t xml:space="preserve">Hybrid approaches utilize both statistical and logic-based analysis techniques. Typically the statistical algorithms will classify data based on internal statistically driven solutions, whereas logic is utilized to refine initial classifications, e.g. removing inappropriately labeled features. Such an approach has been investigated by </w:t>
      </w:r>
      <w:hyperlink w:anchor="_ENREF_64" w:tooltip="Frohn, 2009 #443" w:history="1">
        <w:r w:rsidR="006646DF">
          <w:fldChar w:fldCharType="begin"/>
        </w:r>
        <w:r w:rsidR="006646DF">
          <w:instrText xml:space="preserve"> ADDIN EN.CITE &lt;EndNote&gt;&lt;Cite AuthorYear="1"&gt;&lt;Author&gt;Frohn&lt;/Author&gt;&lt;Year&gt;2009&lt;/Year&gt;&lt;RecNum&gt;443&lt;/RecNum&gt;&lt;DisplayText&gt;Frohn et al. (2009)&lt;/DisplayText&gt;&lt;record&gt;&lt;rec-number&gt;443&lt;/rec-number&gt;&lt;foreign-keys&gt;&lt;key app="EN" db-id="25teddewsvepe9e5faxptreqrptrz95ftz5d" timestamp="1497376438"&gt;443&lt;/key&gt;&lt;/foreign-keys&gt;&lt;ref-type name="Journal Article"&gt;17&lt;/ref-type&gt;&lt;contributors&gt;&lt;authors&gt;&lt;author&gt;Frohn, Robert C.&lt;/author&gt;&lt;author&gt;Reif, Molly&lt;/author&gt;&lt;author&gt;Lane, Charles&lt;/author&gt;&lt;author&gt;Autrey, Brad&lt;/author&gt;&lt;/authors&gt;&lt;/contributors&gt;&lt;titles&gt;&lt;title&gt;Satellite Remote Sensing of Isolated Wetlands Using Object-Oriented Classification of Landsat-7 Data&lt;/title&gt;&lt;secondary-title&gt;Wetlands&lt;/secondary-title&gt;&lt;/titles&gt;&lt;periodical&gt;&lt;full-title&gt;Wetlands&lt;/full-title&gt;&lt;/periodical&gt;&lt;pages&gt;931-941&lt;/pages&gt;&lt;volume&gt;29&lt;/volume&gt;&lt;number&gt;3&lt;/number&gt;&lt;dates&gt;&lt;year&gt;2009&lt;/year&gt;&lt;pub-dates&gt;&lt;date&gt;2009/09/01&lt;/date&gt;&lt;/pub-dates&gt;&lt;/dates&gt;&lt;publisher&gt;The Society of Wetland Scientists&lt;/publisher&gt;&lt;isbn&gt;0277-5212&lt;/isbn&gt;&lt;urls&gt;&lt;related-urls&gt;&lt;url&gt;https://doi.org/10.1672/08-194.1&lt;/url&gt;&lt;/related-urls&gt;&lt;/urls&gt;&lt;electronic-resource-num&gt;10.1672/08-194.1&lt;/electronic-resource-num&gt;&lt;access-date&gt;2017/06/13&lt;/access-date&gt;&lt;/record&gt;&lt;/Cite&gt;&lt;/EndNote&gt;</w:instrText>
        </w:r>
        <w:r w:rsidR="006646DF">
          <w:fldChar w:fldCharType="separate"/>
        </w:r>
        <w:r w:rsidR="006646DF">
          <w:rPr>
            <w:noProof/>
          </w:rPr>
          <w:t>Frohn et al. (2009)</w:t>
        </w:r>
        <w:r w:rsidR="006646DF">
          <w:fldChar w:fldCharType="end"/>
        </w:r>
      </w:hyperlink>
      <w:r w:rsidR="00D94552">
        <w:t xml:space="preserve"> </w:t>
      </w:r>
      <w:r>
        <w:t xml:space="preserve">who </w:t>
      </w:r>
      <w:r w:rsidR="00D94552">
        <w:t xml:space="preserve">utilized a primarily decision-tree approach optimized by trial and </w:t>
      </w:r>
      <w:bookmarkStart w:id="41" w:name="_GoBack"/>
      <w:bookmarkEnd w:id="41"/>
      <w:r w:rsidR="00D94552">
        <w:t xml:space="preserve">error in order to classify wetlands from Landsat imagery. However, </w:t>
      </w:r>
      <w:r w:rsidR="00B31AFC">
        <w:t>a pair-wise</w:t>
      </w:r>
      <w:r w:rsidR="00D94552">
        <w:t xml:space="preserve"> image segmentation </w:t>
      </w:r>
      <w:r w:rsidR="00B31AFC">
        <w:t xml:space="preserve">clustering </w:t>
      </w:r>
      <w:r w:rsidR="00D94552">
        <w:t xml:space="preserve">analysis was performed </w:t>
      </w:r>
      <w:r w:rsidR="00005E4B">
        <w:t>before and after the decision-tree analysis has been performed in order to first determine isolated wetlands, and second merge neighbouring objects with</w:t>
      </w:r>
      <w:r w:rsidR="00B31AFC">
        <w:t>in</w:t>
      </w:r>
      <w:r w:rsidR="00005E4B">
        <w:t xml:space="preserve"> the same </w:t>
      </w:r>
      <w:r w:rsidR="00B31AFC">
        <w:t>land cover c</w:t>
      </w:r>
      <w:r w:rsidR="00005E4B">
        <w:t>lass. Moreover, after final image segmentation was performed the use of ancillary GIS data layers were employed to quality control the segmented image. That is, buffered hydrology layers were utilized to mask data where potential wetlands intersected stream, river, and lake buffers to prevent them being classified as isolated wetlands.</w:t>
      </w:r>
      <w:r w:rsidR="00B31AFC">
        <w:t xml:space="preserve"> User and producer accuracies (calculated against interpreted aerial images) varied between wetland size classes, ranging from 59 % to 98 %, and from 84 % and 97 %, respectively </w:t>
      </w:r>
      <w:r w:rsidR="00B31AFC">
        <w:fldChar w:fldCharType="begin"/>
      </w:r>
      <w:r w:rsidR="00B31AFC">
        <w:instrText xml:space="preserve"> ADDIN EN.CITE &lt;EndNote&gt;&lt;Cite&gt;&lt;Author&gt;Frohn&lt;/Author&gt;&lt;Year&gt;2009&lt;/Year&gt;&lt;RecNum&gt;443&lt;/RecNum&gt;&lt;DisplayText&gt;(Frohn et al. 2009)&lt;/DisplayText&gt;&lt;record&gt;&lt;rec-number&gt;443&lt;/rec-number&gt;&lt;foreign-keys&gt;&lt;key app="EN" db-id="25teddewsvepe9e5faxptreqrptrz95ftz5d" timestamp="1497376438"&gt;443&lt;/key&gt;&lt;/foreign-keys&gt;&lt;ref-type name="Journal Article"&gt;17&lt;/ref-type&gt;&lt;contributors&gt;&lt;authors&gt;&lt;author&gt;Frohn, Robert C.&lt;/author&gt;&lt;author&gt;Reif, Molly&lt;/author&gt;&lt;author&gt;Lane, Charles&lt;/author&gt;&lt;author&gt;Autrey, Brad&lt;/author&gt;&lt;/authors&gt;&lt;/contributors&gt;&lt;titles&gt;&lt;title&gt;Satellite Remote Sensing of Isolated Wetlands Using Object-Oriented Classification of Landsat-7 Data&lt;/title&gt;&lt;secondary-title&gt;Wetlands&lt;/secondary-title&gt;&lt;/titles&gt;&lt;periodical&gt;&lt;full-title&gt;Wetlands&lt;/full-title&gt;&lt;/periodical&gt;&lt;pages&gt;931-941&lt;/pages&gt;&lt;volume&gt;29&lt;/volume&gt;&lt;number&gt;3&lt;/number&gt;&lt;dates&gt;&lt;year&gt;2009&lt;/year&gt;&lt;pub-dates&gt;&lt;date&gt;2009/09/01&lt;/date&gt;&lt;/pub-dates&gt;&lt;/dates&gt;&lt;publisher&gt;The Society of Wetland Scientists&lt;/publisher&gt;&lt;isbn&gt;0277-5212&lt;/isbn&gt;&lt;urls&gt;&lt;related-urls&gt;&lt;url&gt;https://doi.org/10.1672/08-194.1&lt;/url&gt;&lt;/related-urls&gt;&lt;/urls&gt;&lt;electronic-resource-num&gt;10.1672/08-194.1&lt;/electronic-resource-num&gt;&lt;access-date&gt;2017/06/13&lt;/access-date&gt;&lt;/record&gt;&lt;/Cite&gt;&lt;/EndNote&gt;</w:instrText>
      </w:r>
      <w:r w:rsidR="00B31AFC">
        <w:fldChar w:fldCharType="separate"/>
      </w:r>
      <w:r w:rsidR="00B31AFC">
        <w:rPr>
          <w:noProof/>
        </w:rPr>
        <w:t>(</w:t>
      </w:r>
      <w:hyperlink w:anchor="_ENREF_64" w:tooltip="Frohn, 2009 #443" w:history="1">
        <w:r w:rsidR="006646DF">
          <w:rPr>
            <w:noProof/>
          </w:rPr>
          <w:t>Frohn et al. 2009</w:t>
        </w:r>
      </w:hyperlink>
      <w:r w:rsidR="00B31AFC">
        <w:rPr>
          <w:noProof/>
        </w:rPr>
        <w:t>)</w:t>
      </w:r>
      <w:r w:rsidR="00B31AFC">
        <w:fldChar w:fldCharType="end"/>
      </w:r>
      <w:r w:rsidR="00B31AFC">
        <w:t>.</w:t>
      </w:r>
    </w:p>
    <w:p w:rsidR="00545633" w:rsidRDefault="00545633" w:rsidP="00545633">
      <w:pPr>
        <w:pStyle w:val="Heading3"/>
      </w:pPr>
      <w:r>
        <w:t xml:space="preserve">Segmentation </w:t>
      </w:r>
      <w:r w:rsidR="00AA3B58">
        <w:t>M</w:t>
      </w:r>
      <w:r>
        <w:t>ethods</w:t>
      </w:r>
    </w:p>
    <w:p w:rsidR="00545633" w:rsidRDefault="008C477A" w:rsidP="00545633">
      <w:r>
        <w:t xml:space="preserve">The segmentation of a dataset is not to be confused with its classification. Segmentation refers to the breaking up of a data image in to defined objects which represent land-based features. </w:t>
      </w:r>
      <w:r w:rsidR="00545633">
        <w:t xml:space="preserve">Two major methods exist for </w:t>
      </w:r>
      <w:r>
        <w:t>segment</w:t>
      </w:r>
      <w:r w:rsidR="00545633">
        <w:t xml:space="preserve">ing images, namely object-based and pixel-based </w:t>
      </w:r>
      <w:r>
        <w:t>methods</w:t>
      </w:r>
      <w:r w:rsidR="00545633">
        <w:t xml:space="preserve">. Object-based </w:t>
      </w:r>
      <w:r>
        <w:t>segmenta</w:t>
      </w:r>
      <w:r w:rsidR="00545633">
        <w:t xml:space="preserve">tion will </w:t>
      </w:r>
      <w:r>
        <w:t>classify</w:t>
      </w:r>
      <w:r w:rsidR="00545633">
        <w:t xml:space="preserve"> an image based on pixel clusters, where each pixel in a cluster has some similarity with those within its overall cluster. In contrast, pixel-based methods classify on a pixel-by-pixel basis and is not concerned with any given pixels similarity with any of its local neighbours.</w:t>
      </w:r>
    </w:p>
    <w:p w:rsidR="00A80F6E" w:rsidRDefault="00A80F6E" w:rsidP="00545633">
      <w:r>
        <w:lastRenderedPageBreak/>
        <w:t xml:space="preserve">Object-based analyses require an extra analysis step relative to pixel-based analyses. </w:t>
      </w:r>
      <w:r w:rsidR="00293420">
        <w:t>Although some minor variations exist, in summary an object-based analys</w:t>
      </w:r>
      <w:r w:rsidR="00AC33A6">
        <w:t xml:space="preserve">is group pixels in to objects based on shape, size, color and pixel topography parameters, set by the user. These parameters vary as a function of the landscape being segmented (i.e. urban area versus forest canopy) and often require some sort of trial and error or optimization based on the landscape characteristics. More advanced methods can consider multiple image layers also, </w:t>
      </w:r>
      <w:r w:rsidR="00E729C5">
        <w:t>meaning that supplementary information from additional data sources (e.g. LiDAR intensity, DEM, DSM, SAR Sigma-0, etc.) can also be utilized in the segmentation process.</w:t>
      </w:r>
      <w:r w:rsidR="00AC33A6">
        <w:t xml:space="preserve"> </w:t>
      </w:r>
      <w:r w:rsidR="00E729C5">
        <w:t>T</w:t>
      </w:r>
      <w:r w:rsidR="00AC33A6">
        <w:t xml:space="preserve">ypically the more layers available </w:t>
      </w:r>
      <w:r w:rsidR="00E729C5">
        <w:t xml:space="preserve">to the segmentation algorithm, </w:t>
      </w:r>
      <w:r w:rsidR="00AC33A6">
        <w:t xml:space="preserve">the more refined segmented objects </w:t>
      </w:r>
      <w:r w:rsidR="00E729C5">
        <w:t>appear</w:t>
      </w:r>
      <w:r w:rsidR="00AC33A6">
        <w:t>. However,</w:t>
      </w:r>
      <w:r w:rsidR="00E729C5">
        <w:t xml:space="preserve"> with more numerous</w:t>
      </w:r>
      <w:r w:rsidR="00AC33A6">
        <w:t xml:space="preserve"> layers </w:t>
      </w:r>
      <w:r w:rsidR="00E729C5">
        <w:t>comes increased complexity and</w:t>
      </w:r>
      <w:r w:rsidR="00AC33A6">
        <w:t xml:space="preserve"> computation times</w:t>
      </w:r>
      <w:r w:rsidR="00E729C5">
        <w:t xml:space="preserve"> resulting in </w:t>
      </w:r>
      <w:r w:rsidR="00AC33A6">
        <w:t>reduced cost-efficiency.</w:t>
      </w:r>
      <w:r w:rsidR="00E729C5">
        <w:t xml:space="preserve"> Such</w:t>
      </w:r>
      <w:r>
        <w:t xml:space="preserve"> analyses are </w:t>
      </w:r>
      <w:r w:rsidR="00E729C5">
        <w:t>typically</w:t>
      </w:r>
      <w:r>
        <w:t xml:space="preserve"> performed by the use of proprie</w:t>
      </w:r>
      <w:r w:rsidR="00AC33A6">
        <w:t xml:space="preserve">tary software packages such as </w:t>
      </w:r>
      <w:proofErr w:type="spellStart"/>
      <w:r w:rsidR="00AC33A6">
        <w:t>e</w:t>
      </w:r>
      <w:r>
        <w:t>Cognition</w:t>
      </w:r>
      <w:proofErr w:type="spellEnd"/>
      <w:r>
        <w:t xml:space="preserve"> </w:t>
      </w:r>
      <w:r>
        <w:fldChar w:fldCharType="begin"/>
      </w:r>
      <w:r>
        <w:instrText xml:space="preserve"> ADDIN EN.CITE &lt;EndNote&gt;&lt;Cite&gt;&lt;Author&gt;Trimble&lt;/Author&gt;&lt;Year&gt;2017&lt;/Year&gt;&lt;RecNum&gt;689&lt;/RecNum&gt;&lt;DisplayText&gt;(Trimble 2017)&lt;/DisplayText&gt;&lt;record&gt;&lt;rec-number&gt;689&lt;/rec-number&gt;&lt;foreign-keys&gt;&lt;key app="EN" db-id="25teddewsvepe9e5faxptreqrptrz95ftz5d" timestamp="1507664586"&gt;689&lt;/key&gt;&lt;/foreign-keys&gt;&lt;ref-type name="Web Page"&gt;12&lt;/ref-type&gt;&lt;contributors&gt;&lt;authors&gt;&lt;author&gt;Trimble,&lt;/author&gt;&lt;/authors&gt;&lt;/contributors&gt;&lt;titles&gt;&lt;title&gt;eCognition software package&lt;/title&gt;&lt;/titles&gt;&lt;number&gt;October 2017&lt;/number&gt;&lt;dates&gt;&lt;year&gt;2017&lt;/year&gt;&lt;/dates&gt;&lt;pub-location&gt;[online]&lt;/pub-location&gt;&lt;urls&gt;&lt;related-urls&gt;&lt;url&gt;http://www.ecognition.com/&lt;/url&gt;&lt;/related-urls&gt;&lt;/urls&gt;&lt;/record&gt;&lt;/Cite&gt;&lt;/EndNote&gt;</w:instrText>
      </w:r>
      <w:r>
        <w:fldChar w:fldCharType="separate"/>
      </w:r>
      <w:r>
        <w:rPr>
          <w:noProof/>
        </w:rPr>
        <w:t>(</w:t>
      </w:r>
      <w:hyperlink w:anchor="_ENREF_221" w:tooltip="Trimble, 2017 #689" w:history="1">
        <w:r w:rsidR="006646DF">
          <w:rPr>
            <w:noProof/>
          </w:rPr>
          <w:t>Trimble 2017</w:t>
        </w:r>
      </w:hyperlink>
      <w:r>
        <w:rPr>
          <w:noProof/>
        </w:rPr>
        <w:t>)</w:t>
      </w:r>
      <w:r>
        <w:fldChar w:fldCharType="end"/>
      </w:r>
      <w:r w:rsidR="00293420">
        <w:t xml:space="preserve">, PCI </w:t>
      </w:r>
      <w:proofErr w:type="spellStart"/>
      <w:r w:rsidR="00293420">
        <w:t>geomatica</w:t>
      </w:r>
      <w:proofErr w:type="spellEnd"/>
      <w:r>
        <w:t xml:space="preserve"> </w:t>
      </w:r>
      <w:r w:rsidR="00293420">
        <w:fldChar w:fldCharType="begin"/>
      </w:r>
      <w:r w:rsidR="00293420">
        <w:instrText xml:space="preserve"> ADDIN EN.CITE &lt;EndNote&gt;&lt;Cite&gt;&lt;Author&gt;PCI Geomatics&lt;/Author&gt;&lt;Year&gt;2017&lt;/Year&gt;&lt;RecNum&gt;691&lt;/RecNum&gt;&lt;DisplayText&gt;(PCI Geomatics 2017)&lt;/DisplayText&gt;&lt;record&gt;&lt;rec-number&gt;691&lt;/rec-number&gt;&lt;foreign-keys&gt;&lt;key app="EN" db-id="25teddewsvepe9e5faxptreqrptrz95ftz5d" timestamp="1507665305"&gt;691&lt;/key&gt;&lt;/foreign-keys&gt;&lt;ref-type name="Web Page"&gt;12&lt;/ref-type&gt;&lt;contributors&gt;&lt;authors&gt;&lt;author&gt;PCI Geomatics,&lt;/author&gt;&lt;/authors&gt;&lt;/contributors&gt;&lt;titles&gt;&lt;title&gt;PCI Geomatica&lt;/title&gt;&lt;/titles&gt;&lt;number&gt;October 2017&lt;/number&gt;&lt;dates&gt;&lt;year&gt;2017&lt;/year&gt;&lt;/dates&gt;&lt;pub-location&gt;[online]&lt;/pub-location&gt;&lt;urls&gt;&lt;related-urls&gt;&lt;url&gt;http://www.pcigeomatics.com/&lt;/url&gt;&lt;/related-urls&gt;&lt;/urls&gt;&lt;/record&gt;&lt;/Cite&gt;&lt;/EndNote&gt;</w:instrText>
      </w:r>
      <w:r w:rsidR="00293420">
        <w:fldChar w:fldCharType="separate"/>
      </w:r>
      <w:r w:rsidR="00293420">
        <w:rPr>
          <w:noProof/>
        </w:rPr>
        <w:t>(</w:t>
      </w:r>
      <w:hyperlink w:anchor="_ENREF_176" w:tooltip="PCI Geomatics, 2017 #691" w:history="1">
        <w:r w:rsidR="006646DF">
          <w:rPr>
            <w:noProof/>
          </w:rPr>
          <w:t>PCI Geomatics 2017</w:t>
        </w:r>
      </w:hyperlink>
      <w:r w:rsidR="00293420">
        <w:rPr>
          <w:noProof/>
        </w:rPr>
        <w:t>)</w:t>
      </w:r>
      <w:r w:rsidR="00293420">
        <w:fldChar w:fldCharType="end"/>
      </w:r>
      <w:r w:rsidR="00293420">
        <w:t xml:space="preserve">, </w:t>
      </w:r>
      <w:r>
        <w:t>and ArcGIS</w:t>
      </w:r>
      <w:r w:rsidR="007C567E">
        <w:t xml:space="preserve"> </w:t>
      </w:r>
      <w:r w:rsidR="00293420">
        <w:t xml:space="preserve">10.3 onwards </w:t>
      </w:r>
      <w:r w:rsidR="007C567E">
        <w:fldChar w:fldCharType="begin"/>
      </w:r>
      <w:r w:rsidR="007C567E">
        <w:instrText xml:space="preserve"> ADDIN EN.CITE &lt;EndNote&gt;&lt;Cite&gt;&lt;Author&gt;ESRI&lt;/Author&gt;&lt;Year&gt;2017&lt;/Year&gt;&lt;RecNum&gt;690&lt;/RecNum&gt;&lt;DisplayText&gt;(ESRI 2017)&lt;/DisplayText&gt;&lt;record&gt;&lt;rec-number&gt;690&lt;/rec-number&gt;&lt;foreign-keys&gt;&lt;key app="EN" db-id="25teddewsvepe9e5faxptreqrptrz95ftz5d" timestamp="1507664751"&gt;690&lt;/key&gt;&lt;/foreign-keys&gt;&lt;ref-type name="Web Page"&gt;12&lt;/ref-type&gt;&lt;contributors&gt;&lt;authors&gt;&lt;author&gt;ESRI,&lt;/author&gt;&lt;/authors&gt;&lt;/contributors&gt;&lt;titles&gt;&lt;title&gt;Environmental Systems Research Institute (ESRI) ArcGIS for desktop&lt;/title&gt;&lt;/titles&gt;&lt;number&gt;October 2017&lt;/number&gt;&lt;dates&gt;&lt;year&gt;2017&lt;/year&gt;&lt;/dates&gt;&lt;pub-location&gt;[online]&lt;/pub-location&gt;&lt;urls&gt;&lt;related-urls&gt;&lt;url&gt;http://www.esri.com/arcgis&lt;/url&gt;&lt;/related-urls&gt;&lt;/urls&gt;&lt;/record&gt;&lt;/Cite&gt;&lt;/EndNote&gt;</w:instrText>
      </w:r>
      <w:r w:rsidR="007C567E">
        <w:fldChar w:fldCharType="separate"/>
      </w:r>
      <w:r w:rsidR="007C567E">
        <w:rPr>
          <w:noProof/>
        </w:rPr>
        <w:t>(</w:t>
      </w:r>
      <w:hyperlink w:anchor="_ENREF_59" w:tooltip="ESRI, 2017 #690" w:history="1">
        <w:r w:rsidR="006646DF">
          <w:rPr>
            <w:noProof/>
          </w:rPr>
          <w:t>ESRI 2017</w:t>
        </w:r>
      </w:hyperlink>
      <w:r w:rsidR="007C567E">
        <w:rPr>
          <w:noProof/>
        </w:rPr>
        <w:t>)</w:t>
      </w:r>
      <w:r w:rsidR="007C567E">
        <w:fldChar w:fldCharType="end"/>
      </w:r>
      <w:r w:rsidR="00E729C5">
        <w:t xml:space="preserve"> where</w:t>
      </w:r>
      <w:r w:rsidR="00293420">
        <w:t xml:space="preserve"> </w:t>
      </w:r>
      <w:proofErr w:type="spellStart"/>
      <w:r w:rsidR="00E729C5">
        <w:t>eCognition</w:t>
      </w:r>
      <w:proofErr w:type="spellEnd"/>
      <w:r w:rsidR="00E729C5">
        <w:t xml:space="preserve"> provides the most sophisticated option</w:t>
      </w:r>
      <w:r>
        <w:t xml:space="preserve">. </w:t>
      </w:r>
      <w:r w:rsidR="00E729C5">
        <w:t>However, open-source alternative</w:t>
      </w:r>
      <w:r w:rsidR="00DF2637">
        <w:t>s</w:t>
      </w:r>
      <w:r w:rsidR="00E729C5">
        <w:t xml:space="preserve"> are available</w:t>
      </w:r>
      <w:r w:rsidR="00DF2637">
        <w:t xml:space="preserve"> through SAGA and the </w:t>
      </w:r>
      <w:proofErr w:type="spellStart"/>
      <w:r w:rsidR="00DF2637">
        <w:t>Orfeo</w:t>
      </w:r>
      <w:proofErr w:type="spellEnd"/>
      <w:r w:rsidR="00DF2637">
        <w:t xml:space="preserve"> toolbox</w:t>
      </w:r>
      <w:r w:rsidR="00E76363">
        <w:t xml:space="preserve"> </w:t>
      </w:r>
      <w:r w:rsidR="00E76363">
        <w:fldChar w:fldCharType="begin"/>
      </w:r>
      <w:r w:rsidR="00E76363">
        <w:instrText xml:space="preserve"> ADDIN EN.CITE &lt;EndNote&gt;&lt;Cite&gt;&lt;Author&gt;Orfeo&lt;/Author&gt;&lt;Year&gt;2017&lt;/Year&gt;&lt;RecNum&gt;692&lt;/RecNum&gt;&lt;DisplayText&gt;(Orfeo 2017)&lt;/DisplayText&gt;&lt;record&gt;&lt;rec-number&gt;692&lt;/rec-number&gt;&lt;foreign-keys&gt;&lt;key app="EN" db-id="25teddewsvepe9e5faxptreqrptrz95ftz5d" timestamp="1507670171"&gt;692&lt;/key&gt;&lt;/foreign-keys&gt;&lt;ref-type name="Web Page"&gt;12&lt;/ref-type&gt;&lt;contributors&gt;&lt;authors&gt;&lt;author&gt;Orfeo,&lt;/author&gt;&lt;/authors&gt;&lt;/contributors&gt;&lt;titles&gt;&lt;title&gt;Orfeo toolbox, open source processing of remote sensing images&lt;/title&gt;&lt;/titles&gt;&lt;number&gt;October 2017&lt;/number&gt;&lt;dates&gt;&lt;year&gt;2017&lt;/year&gt;&lt;/dates&gt;&lt;pub-location&gt;[online]&lt;/pub-location&gt;&lt;urls&gt;&lt;related-urls&gt;&lt;url&gt;https://www.orfeo-toolbox.org/&lt;/url&gt;&lt;/related-urls&gt;&lt;/urls&gt;&lt;/record&gt;&lt;/Cite&gt;&lt;/EndNote&gt;</w:instrText>
      </w:r>
      <w:r w:rsidR="00E76363">
        <w:fldChar w:fldCharType="separate"/>
      </w:r>
      <w:r w:rsidR="00E76363">
        <w:rPr>
          <w:noProof/>
        </w:rPr>
        <w:t>(</w:t>
      </w:r>
      <w:hyperlink w:anchor="_ENREF_172" w:tooltip="Orfeo, 2017 #692" w:history="1">
        <w:r w:rsidR="006646DF">
          <w:rPr>
            <w:noProof/>
          </w:rPr>
          <w:t>Orfeo 2017</w:t>
        </w:r>
      </w:hyperlink>
      <w:r w:rsidR="00E76363">
        <w:rPr>
          <w:noProof/>
        </w:rPr>
        <w:t>)</w:t>
      </w:r>
      <w:r w:rsidR="00E76363">
        <w:fldChar w:fldCharType="end"/>
      </w:r>
      <w:r w:rsidR="00E729C5">
        <w:t>, but tend to exhibit less flexibility</w:t>
      </w:r>
      <w:r w:rsidR="00DF2637">
        <w:t xml:space="preserve"> than their proprietary counterparts</w:t>
      </w:r>
      <w:r w:rsidR="00293715">
        <w:t>.</w:t>
      </w:r>
      <w:r w:rsidR="00DF2637">
        <w:t xml:space="preserve"> The latter utilizes a mean-shift approach similar to that used by ArcGIS </w:t>
      </w:r>
      <w:r w:rsidR="00E76363">
        <w:t>and exhibits flexibility to tile data so as not to overwhelm computational resources.</w:t>
      </w:r>
      <w:r w:rsidR="00DF2637">
        <w:t xml:space="preserve"> </w:t>
      </w:r>
      <w:r w:rsidR="00E76363">
        <w:t>G</w:t>
      </w:r>
      <w:r w:rsidR="00DF2637">
        <w:t>iven the cost of proprietary software licences</w:t>
      </w:r>
      <w:r w:rsidR="00E76363">
        <w:t xml:space="preserve"> for segmentation analyses</w:t>
      </w:r>
      <w:r w:rsidR="00DF2637">
        <w:t xml:space="preserve"> an open-source alternative is suggested in the interest of cost-efficiency.</w:t>
      </w:r>
    </w:p>
    <w:p w:rsidR="00545633" w:rsidRDefault="00293715" w:rsidP="00362EFE">
      <w:r>
        <w:t>In the context of most wetland mapping scenarios, o</w:t>
      </w:r>
      <w:r w:rsidR="00545633">
        <w:t>bject-based approaches tend to yield better overall accuracies than pixel-based approaches when validated against independent data</w:t>
      </w:r>
      <w:r>
        <w:t xml:space="preserve"> </w:t>
      </w:r>
      <w:r>
        <w:fldChar w:fldCharType="begin">
          <w:fldData xml:space="preserve">PEVuZE5vdGU+PENpdGU+PEF1dGhvcj5GdTwvQXV0aG9yPjxZZWFyPjIwMTc8L1llYXI+PFJlY051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</w:fldData>
        </w:fldChar>
      </w:r>
      <w:r w:rsidR="00DF2637">
        <w:instrText xml:space="preserve"> ADDIN EN.CITE </w:instrText>
      </w:r>
      <w:r w:rsidR="00DF2637">
        <w:fldChar w:fldCharType="begin">
          <w:fldData xml:space="preserve">PEVuZE5vdGU+PENpdGU+PEF1dGhvcj5GdTwvQXV0aG9yPjxZZWFyPjIwMTc8L1llYXI+PFJlY051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</w:fldData>
        </w:fldChar>
      </w:r>
      <w:r w:rsidR="00DF2637">
        <w:instrText xml:space="preserve"> ADDIN EN.CITE.DATA </w:instrText>
      </w:r>
      <w:r w:rsidR="00DF2637">
        <w:fldChar w:fldCharType="end"/>
      </w:r>
      <w:r>
        <w:fldChar w:fldCharType="separate"/>
      </w:r>
      <w:r w:rsidR="00DF2637">
        <w:rPr>
          <w:noProof/>
        </w:rPr>
        <w:t>(</w:t>
      </w:r>
      <w:hyperlink w:anchor="_ENREF_64" w:tooltip="Frohn, 2009 #443" w:history="1">
        <w:r w:rsidR="006646DF">
          <w:rPr>
            <w:noProof/>
          </w:rPr>
          <w:t>Frohn et al. 2009</w:t>
        </w:r>
      </w:hyperlink>
      <w:r w:rsidR="00DF2637">
        <w:rPr>
          <w:noProof/>
        </w:rPr>
        <w:t xml:space="preserve">, </w:t>
      </w:r>
      <w:hyperlink w:anchor="_ENREF_115" w:tooltip="Kloiber, 2015 #668" w:history="1">
        <w:r w:rsidR="006646DF">
          <w:rPr>
            <w:noProof/>
          </w:rPr>
          <w:t>Kloiber et al. 2015</w:t>
        </w:r>
      </w:hyperlink>
      <w:r w:rsidR="00DF2637">
        <w:rPr>
          <w:noProof/>
        </w:rPr>
        <w:t xml:space="preserve">, </w:t>
      </w:r>
      <w:hyperlink w:anchor="_ENREF_65" w:tooltip="Fu, 2017 #671" w:history="1">
        <w:r w:rsidR="006646DF">
          <w:rPr>
            <w:noProof/>
          </w:rPr>
          <w:t>Fu et al. 2017</w:t>
        </w:r>
      </w:hyperlink>
      <w:r w:rsidR="00DF2637">
        <w:rPr>
          <w:noProof/>
        </w:rPr>
        <w:t>)</w:t>
      </w:r>
      <w:r>
        <w:fldChar w:fldCharType="end"/>
      </w:r>
      <w:r w:rsidR="00545633">
        <w:t>.</w:t>
      </w:r>
      <w:r>
        <w:t xml:space="preserve"> </w:t>
      </w:r>
      <w:r w:rsidR="00E76363">
        <w:t>Although segmentation analyses can be somewhat time consuming and require optimization, they warrant further investigation for wetland mapping as such techniques have demonstrated superiority over historic pixel-based analyses. However, caution is expressed with regards to time commitments dedicated to optimizing segmentation routines.</w:t>
      </w:r>
    </w:p>
    <w:p w:rsidR="0061521A" w:rsidRDefault="0061521A" w:rsidP="00DE1C69">
      <w:pPr>
        <w:pStyle w:val="Heading1"/>
      </w:pPr>
      <w:bookmarkStart w:id="42" w:name="_Toc493074556"/>
      <w:r>
        <w:t>Problem Statement</w:t>
      </w:r>
      <w:bookmarkEnd w:id="42"/>
    </w:p>
    <w:p w:rsidR="00BD2878" w:rsidRDefault="00BD2878" w:rsidP="00BD2878">
      <w:r>
        <w:t xml:space="preserve">Given the environmental, social, and economic importance of wetlands the Government of Alberta has great interest in updating wetland inventories within the province. A newly compiled contemporary inventory can be leveraged in future as a baseline from which monitoring investigations can be initiated, the results from which may aid in modifying Alberta’s wetland policy so as to maintain its relevance. As Ducks Unlimited Canada (DUC) are a key stakeholder within the wetland conservation community, a contemporary wetland inventory is of great interest. As a result, DUC have taken initiative in engaging the </w:t>
      </w:r>
      <w:proofErr w:type="spellStart"/>
      <w:r>
        <w:t>GoA</w:t>
      </w:r>
      <w:proofErr w:type="spellEnd"/>
      <w:r>
        <w:t xml:space="preserve"> on identifying a mapping specification criteria for the new provincial inventory in order to maintain the relevance of current and future DUC wetland inventories. Within the context of the provincial inventory mapping specification DUC have engaged in the review of candidate remote sensing data and appropriate methodologies so as to effectively contribute to the provincial inventory. The findings from this review will be exploited so as to develop a cost-effective method to inventory wetlands (adhering to provincial specifications) from remote sensing data.</w:t>
      </w:r>
    </w:p>
    <w:p w:rsidR="00BD2878" w:rsidRDefault="00BD2878" w:rsidP="00BD2878">
      <w:r>
        <w:t xml:space="preserve">None of the data sources reviewed are capable of characterizing wetland classes with certainty when analysed in isolation. However, whilst each has demonstrated success for mapping unique wetland characteristics, each possess inherent weakness that confound the characterization of wetland classes and forms (with respect to AWCS definitions). To date, few investigations have characterized wetlands within the confines of the AWCS, and fewer have met the wetland inventory mapping specifications </w:t>
      </w:r>
      <w:r>
        <w:lastRenderedPageBreak/>
        <w:t xml:space="preserve">outlined by the </w:t>
      </w:r>
      <w:proofErr w:type="spellStart"/>
      <w:r>
        <w:t>GoA</w:t>
      </w:r>
      <w:proofErr w:type="spellEnd"/>
      <w:r>
        <w:t>. Most studies focus on wetland characterization as a function of the environment in whic</w:t>
      </w:r>
      <w:r w:rsidR="00E76363">
        <w:t xml:space="preserve">h the study is performed or based on project preferences </w:t>
      </w:r>
      <w:r w:rsidR="00E76363">
        <w:fldChar w:fldCharType="begin">
          <w:fldData xml:space="preserve">PEVuZE5vdGU+PENpdGU+PEF1dGhvcj5LbG9pYmVyPC9BdXRob3I+PFllYXI+MjAxNTwvWWVhcj48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kwLTMwNzwvcGFnZXM+PHZvbHVtZT4zOTwvdm9sdW1lPjxudW1iZXI+NDwvbnVt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NTIxLTU0MDwvcGFnZXM+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</w:fldData>
        </w:fldChar>
      </w:r>
      <w:r w:rsidR="00E76363">
        <w:instrText xml:space="preserve"> ADDIN EN.CITE </w:instrText>
      </w:r>
      <w:r w:rsidR="00E76363">
        <w:fldChar w:fldCharType="begin">
          <w:fldData xml:space="preserve">PEVuZE5vdGU+PENpdGU+PEF1dGhvcj5LbG9pYmVyPC9BdXRob3I+PFllYXI+MjAxNTwvWWVhcj48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kwLTMwNzwvcGFnZXM+PHZvbHVtZT4zOTwvdm9sdW1lPjxudW1iZXI+NDwvbnVt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NTIxLTU0MDwvcGFnZXM+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</w:fldData>
        </w:fldChar>
      </w:r>
      <w:r w:rsidR="00E76363">
        <w:instrText xml:space="preserve"> ADDIN EN.CITE.DATA </w:instrText>
      </w:r>
      <w:r w:rsidR="00E76363">
        <w:fldChar w:fldCharType="end"/>
      </w:r>
      <w:r w:rsidR="00E76363">
        <w:fldChar w:fldCharType="separate"/>
      </w:r>
      <w:r w:rsidR="00E76363">
        <w:rPr>
          <w:noProof/>
        </w:rPr>
        <w:t>(</w:t>
      </w:r>
      <w:hyperlink w:anchor="_ENREF_151" w:tooltip="Maxa, 2009 #437" w:history="1">
        <w:r w:rsidR="006646DF">
          <w:rPr>
            <w:noProof/>
          </w:rPr>
          <w:t>Maxa et al. 2009</w:t>
        </w:r>
      </w:hyperlink>
      <w:r w:rsidR="00E76363">
        <w:rPr>
          <w:noProof/>
        </w:rPr>
        <w:t xml:space="preserve">, </w:t>
      </w:r>
      <w:hyperlink w:anchor="_ENREF_6" w:tooltip="Allen, 2013 #564" w:history="1">
        <w:r w:rsidR="006646DF">
          <w:rPr>
            <w:noProof/>
          </w:rPr>
          <w:t>Allen et al. 2013</w:t>
        </w:r>
      </w:hyperlink>
      <w:r w:rsidR="00E76363">
        <w:rPr>
          <w:noProof/>
        </w:rPr>
        <w:t xml:space="preserve">, </w:t>
      </w:r>
      <w:hyperlink w:anchor="_ENREF_156" w:tooltip="Millard, 2013 #438" w:history="1">
        <w:r w:rsidR="006646DF">
          <w:rPr>
            <w:noProof/>
          </w:rPr>
          <w:t>Millard et al. 2013</w:t>
        </w:r>
      </w:hyperlink>
      <w:r w:rsidR="00E76363">
        <w:rPr>
          <w:noProof/>
        </w:rPr>
        <w:t xml:space="preserve">, </w:t>
      </w:r>
      <w:hyperlink w:anchor="_ENREF_115" w:tooltip="Kloiber, 2015 #668" w:history="1">
        <w:r w:rsidR="006646DF">
          <w:rPr>
            <w:noProof/>
          </w:rPr>
          <w:t>Kloiber et al. 2015</w:t>
        </w:r>
      </w:hyperlink>
      <w:r w:rsidR="00E76363">
        <w:rPr>
          <w:noProof/>
        </w:rPr>
        <w:t xml:space="preserve">, </w:t>
      </w:r>
      <w:hyperlink w:anchor="_ENREF_36" w:tooltip="Chasmer, 2016 #460" w:history="1">
        <w:r w:rsidR="006646DF">
          <w:rPr>
            <w:noProof/>
          </w:rPr>
          <w:t>Chasmer et al. 2016b</w:t>
        </w:r>
      </w:hyperlink>
      <w:r w:rsidR="00E76363">
        <w:rPr>
          <w:noProof/>
        </w:rPr>
        <w:t>)</w:t>
      </w:r>
      <w:r w:rsidR="00E76363">
        <w:fldChar w:fldCharType="end"/>
      </w:r>
      <w:r>
        <w:t xml:space="preserve">. Studies that meet </w:t>
      </w:r>
      <w:proofErr w:type="spellStart"/>
      <w:r>
        <w:t>GoA</w:t>
      </w:r>
      <w:proofErr w:type="spellEnd"/>
      <w:r>
        <w:t xml:space="preserve"> mapping requirements often utilize li</w:t>
      </w:r>
      <w:r w:rsidR="002C15F5">
        <w:t xml:space="preserve">cenced data (such as Worldview) </w:t>
      </w:r>
      <w:r w:rsidR="002C15F5">
        <w:fldChar w:fldCharType="begin"/>
      </w:r>
      <w:r w:rsidR="002C15F5">
        <w:instrText xml:space="preserve"> ADDIN EN.CITE &lt;EndNote&gt;&lt;Cite&gt;&lt;Author&gt;Vanderhoof&lt;/Author&gt;&lt;Year&gt;2017&lt;/Year&gt;&lt;RecNum&gt;672&lt;/RecNum&gt;&lt;DisplayText&gt;(Vanderhoof et al. 2017)&lt;/DisplayText&gt;&lt;record&gt;&lt;rec-number&gt;672&lt;/rec-number&gt;&lt;foreign-keys&gt;&lt;key app="EN" db-id="25teddewsvepe9e5faxptreqrptrz95ftz5d" timestamp="1507312173"&gt;672&lt;/key&gt;&lt;/foreign-keys&gt;&lt;ref-type name="Journal Article"&gt;17&lt;/ref-type&gt;&lt;contributors&gt;&lt;authors&gt;&lt;author&gt;Vanderhoof, Melanie&lt;/author&gt;&lt;author&gt;Distler, Hayley&lt;/author&gt;&lt;author&gt;Mendiola, Di Ana&lt;/author&gt;&lt;author&gt;Lang, Megan&lt;/author&gt;&lt;/authors&gt;&lt;/contributors&gt;&lt;titles&gt;&lt;title&gt;Integrating Radarsat-2, Lidar, and Worldview-3 Imagery to maximize detection of forested inundation extent in the Delmarva Peninsula, USA&lt;/title&gt;&lt;secondary-title&gt;Remote Sensing&lt;/secondary-title&gt;&lt;/titles&gt;&lt;periodical&gt;&lt;full-title&gt;Remote Sensing&lt;/full-title&gt;&lt;abbr-1&gt;Remote Sens-Basel&lt;/abbr-1&gt;&lt;/periodical&gt;&lt;volume&gt;9&lt;/volume&gt;&lt;number&gt;105&lt;/number&gt;&lt;dates&gt;&lt;year&gt;2017&lt;/year&gt;&lt;/dates&gt;&lt;urls&gt;&lt;related-urls&gt;&lt;url&gt;http://pubs.er.usgs.gov/publication/70181027&lt;/url&gt;&lt;/related-urls&gt;&lt;/urls&gt;&lt;electronic-resource-num&gt;10.3390/rs9020105&lt;/electronic-resource-num&gt;&lt;remote-database-name&gt;USGS Publications Warehouse&lt;/remote-database-name&gt;&lt;/record&gt;&lt;/Cite&gt;&lt;/EndNote&gt;</w:instrText>
      </w:r>
      <w:r w:rsidR="002C15F5">
        <w:fldChar w:fldCharType="separate"/>
      </w:r>
      <w:r w:rsidR="002C15F5">
        <w:rPr>
          <w:noProof/>
        </w:rPr>
        <w:t>(</w:t>
      </w:r>
      <w:hyperlink w:anchor="_ENREF_230" w:tooltip="Vanderhoof, 2017 #672" w:history="1">
        <w:r w:rsidR="006646DF">
          <w:rPr>
            <w:noProof/>
          </w:rPr>
          <w:t>Vanderhoof et al. 2017</w:t>
        </w:r>
      </w:hyperlink>
      <w:r w:rsidR="002C15F5">
        <w:rPr>
          <w:noProof/>
        </w:rPr>
        <w:t>)</w:t>
      </w:r>
      <w:r w:rsidR="002C15F5">
        <w:fldChar w:fldCharType="end"/>
      </w:r>
      <w:r w:rsidR="002C15F5">
        <w:t>,</w:t>
      </w:r>
      <w:r>
        <w:t xml:space="preserve"> the utility of which is cost prohibitive over large-scales. As a result, the utility of licenced data will be restricted and the use of open-source and other freely acquired data will be prioritized. A number of methodologies exist for wetland mapping, however, the most successful methodologies utilize the data fusion approach which are typically based on either the statistical classification of numerous remote sensing data layers or the application of logic-based decisions to key data layers</w:t>
      </w:r>
      <w:r w:rsidR="002C15F5">
        <w:t xml:space="preserve"> </w:t>
      </w:r>
      <w:r w:rsidR="002C15F5">
        <w:fldChar w:fldCharType="begin">
          <w:fldData xml:space="preserve">PEVuZE5vdGU+PENpdGU+PEF1dGhvcj5DaGFzbWVyPC9BdXRob3I+PFllYXI+MjAxNjwvWWVhcj48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1MjEtNTQw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</w:fldData>
        </w:fldChar>
      </w:r>
      <w:r w:rsidR="002C15F5">
        <w:instrText xml:space="preserve"> ADDIN EN.CITE </w:instrText>
      </w:r>
      <w:r w:rsidR="002C15F5">
        <w:fldChar w:fldCharType="begin">
          <w:fldData xml:space="preserve">PEVuZE5vdGU+PENpdGU+PEF1dGhvcj5DaGFzbWVyPC9BdXRob3I+PFllYXI+MjAxNjwvWWVhcj48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1MjEtNTQw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</w:fldData>
        </w:fldChar>
      </w:r>
      <w:r w:rsidR="002C15F5">
        <w:instrText xml:space="preserve"> ADDIN EN.CITE.DATA </w:instrText>
      </w:r>
      <w:r w:rsidR="002C15F5">
        <w:fldChar w:fldCharType="end"/>
      </w:r>
      <w:r w:rsidR="002C15F5">
        <w:fldChar w:fldCharType="separate"/>
      </w:r>
      <w:r w:rsidR="002C15F5">
        <w:rPr>
          <w:noProof/>
        </w:rPr>
        <w:t>(</w:t>
      </w:r>
      <w:hyperlink w:anchor="_ENREF_129" w:tooltip="Li, 2005 #435" w:history="1">
        <w:r w:rsidR="006646DF">
          <w:rPr>
            <w:noProof/>
          </w:rPr>
          <w:t>Li et al. 2005</w:t>
        </w:r>
      </w:hyperlink>
      <w:r w:rsidR="002C15F5">
        <w:rPr>
          <w:noProof/>
        </w:rPr>
        <w:t xml:space="preserve">, </w:t>
      </w:r>
      <w:hyperlink w:anchor="_ENREF_156" w:tooltip="Millard, 2013 #438" w:history="1">
        <w:r w:rsidR="006646DF">
          <w:rPr>
            <w:noProof/>
          </w:rPr>
          <w:t>Millard et al. 2013</w:t>
        </w:r>
      </w:hyperlink>
      <w:r w:rsidR="002C15F5">
        <w:rPr>
          <w:noProof/>
        </w:rPr>
        <w:t xml:space="preserve">, </w:t>
      </w:r>
      <w:hyperlink w:anchor="_ENREF_36" w:tooltip="Chasmer, 2016 #460" w:history="1">
        <w:r w:rsidR="006646DF">
          <w:rPr>
            <w:noProof/>
          </w:rPr>
          <w:t>Chasmer et al. 2016b</w:t>
        </w:r>
      </w:hyperlink>
      <w:r w:rsidR="002C15F5">
        <w:rPr>
          <w:noProof/>
        </w:rPr>
        <w:t xml:space="preserve">, </w:t>
      </w:r>
      <w:hyperlink w:anchor="_ENREF_62" w:tooltip="Franklin, 2017 #561" w:history="1">
        <w:r w:rsidR="006646DF">
          <w:rPr>
            <w:noProof/>
          </w:rPr>
          <w:t>Franklin et al. 2017</w:t>
        </w:r>
      </w:hyperlink>
      <w:r w:rsidR="002C15F5">
        <w:rPr>
          <w:noProof/>
        </w:rPr>
        <w:t xml:space="preserve">, </w:t>
      </w:r>
      <w:hyperlink w:anchor="_ENREF_65" w:tooltip="Fu, 2017 #671" w:history="1">
        <w:r w:rsidR="006646DF">
          <w:rPr>
            <w:noProof/>
          </w:rPr>
          <w:t>Fu et al. 2017</w:t>
        </w:r>
      </w:hyperlink>
      <w:r w:rsidR="002C15F5">
        <w:rPr>
          <w:noProof/>
        </w:rPr>
        <w:t xml:space="preserve">, </w:t>
      </w:r>
      <w:hyperlink w:anchor="_ENREF_101" w:tooltip="Irwin, 2017 #632" w:history="1">
        <w:r w:rsidR="006646DF">
          <w:rPr>
            <w:noProof/>
          </w:rPr>
          <w:t>Irwin et al. 2017</w:t>
        </w:r>
      </w:hyperlink>
      <w:r w:rsidR="002C15F5">
        <w:rPr>
          <w:noProof/>
        </w:rPr>
        <w:t>)</w:t>
      </w:r>
      <w:r w:rsidR="002C15F5">
        <w:fldChar w:fldCharType="end"/>
      </w:r>
      <w:r>
        <w:t>. Both have merit (see above) and should be leveraged in order to maximise classification accuracies. However, to date, few studies have utilized this combined approach</w:t>
      </w:r>
      <w:r w:rsidR="00D11444">
        <w:t xml:space="preserve"> </w:t>
      </w:r>
      <w:r w:rsidR="00D11444">
        <w:fldChar w:fldCharType="begin"/>
      </w:r>
      <w:r w:rsidR="00D11444">
        <w:instrText xml:space="preserve"> ADDIN EN.CITE &lt;EndNote&gt;&lt;Cite&gt;&lt;Author&gt;Frohn&lt;/Author&gt;&lt;Year&gt;2009&lt;/Year&gt;&lt;RecNum&gt;443&lt;/RecNum&gt;&lt;DisplayText&gt;(Frohn et al. 2009)&lt;/DisplayText&gt;&lt;record&gt;&lt;rec-number&gt;443&lt;/rec-number&gt;&lt;foreign-keys&gt;&lt;key app="EN" db-id="25teddewsvepe9e5faxptreqrptrz95ftz5d" timestamp="1497376438"&gt;443&lt;/key&gt;&lt;/foreign-keys&gt;&lt;ref-type name="Journal Article"&gt;17&lt;/ref-type&gt;&lt;contributors&gt;&lt;authors&gt;&lt;author&gt;Frohn, Robert C.&lt;/author&gt;&lt;author&gt;Reif, Molly&lt;/author&gt;&lt;author&gt;Lane, Charles&lt;/author&gt;&lt;author&gt;Autrey, Brad&lt;/author&gt;&lt;/authors&gt;&lt;/contributors&gt;&lt;titles&gt;&lt;title&gt;Satellite Remote Sensing of Isolated Wetlands Using Object-Oriented Classification of Landsat-7 Data&lt;/title&gt;&lt;secondary-title&gt;Wetlands&lt;/secondary-title&gt;&lt;/titles&gt;&lt;periodical&gt;&lt;full-title&gt;Wetlands&lt;/full-title&gt;&lt;/periodical&gt;&lt;pages&gt;931-941&lt;/pages&gt;&lt;volume&gt;29&lt;/volume&gt;&lt;number&gt;3&lt;/number&gt;&lt;dates&gt;&lt;year&gt;2009&lt;/year&gt;&lt;pub-dates&gt;&lt;date&gt;2009/09/01&lt;/date&gt;&lt;/pub-dates&gt;&lt;/dates&gt;&lt;publisher&gt;The Society of Wetland Scientists&lt;/publisher&gt;&lt;isbn&gt;0277-5212&lt;/isbn&gt;&lt;urls&gt;&lt;related-urls&gt;&lt;url&gt;https://doi.org/10.1672/08-194.1&lt;/url&gt;&lt;/related-urls&gt;&lt;/urls&gt;&lt;electronic-resource-num&gt;10.1672/08-194.1&lt;/electronic-resource-num&gt;&lt;access-date&gt;2017/06/13&lt;/access-date&gt;&lt;/record&gt;&lt;/Cite&gt;&lt;/EndNote&gt;</w:instrText>
      </w:r>
      <w:r w:rsidR="00D11444">
        <w:fldChar w:fldCharType="separate"/>
      </w:r>
      <w:r w:rsidR="00D11444">
        <w:rPr>
          <w:noProof/>
        </w:rPr>
        <w:t>(</w:t>
      </w:r>
      <w:hyperlink w:anchor="_ENREF_64" w:tooltip="Frohn, 2009 #443" w:history="1">
        <w:r w:rsidR="006646DF">
          <w:rPr>
            <w:noProof/>
          </w:rPr>
          <w:t>Frohn et al. 2009</w:t>
        </w:r>
      </w:hyperlink>
      <w:r w:rsidR="00D11444">
        <w:rPr>
          <w:noProof/>
        </w:rPr>
        <w:t>)</w:t>
      </w:r>
      <w:r w:rsidR="00D11444">
        <w:fldChar w:fldCharType="end"/>
      </w:r>
      <w:r>
        <w:t>.</w:t>
      </w:r>
    </w:p>
    <w:p w:rsidR="00F515F1" w:rsidRDefault="00BD2878" w:rsidP="00F515F1">
      <w:r>
        <w:t>In order to meet Government mandated requirements and cost-efficiency priorities a semi-automated methodological workflow is proposed. The workflow will utilize freely available (or low-cost) remote sensing data that are well suited to fusion approaches, that is, SAR, LiDAR, and optical data. The workflow will be as computationally efficient as possible so as to further promote cost effectiveness. This is has been identified as an area of key importance so as to maintain workflow relevance when new Earth observation missions (with higher data capture rates, such as RCM).</w:t>
      </w:r>
      <w:bookmarkStart w:id="43" w:name="_Toc493074558"/>
    </w:p>
    <w:p w:rsidR="00DE1C69" w:rsidRDefault="002B006E" w:rsidP="00F515F1">
      <w:pPr>
        <w:pStyle w:val="Heading1"/>
      </w:pPr>
      <w:r>
        <w:t>Candidate d</w:t>
      </w:r>
      <w:r w:rsidR="00DE1C69">
        <w:t>ata</w:t>
      </w:r>
      <w:bookmarkEnd w:id="43"/>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w:t>
      </w:r>
      <w:proofErr w:type="spellStart"/>
      <w:r w:rsidR="00283BFA">
        <w:t>spaceborne</w:t>
      </w:r>
      <w:proofErr w:type="spellEnd"/>
      <w:r w:rsidR="00283BFA">
        <w:t xml:space="preserve"> acquired images are attractive </w:t>
      </w:r>
      <w:r w:rsidR="00076958">
        <w:t>for such purposes. However, the inability to operate in all weather and low lighting conditions may become problematic. Therefore, the use of satellite optical imagery in isolation may be challenging. As a result the use of such data is encouraged as part of a data fusion approach, only. Moreover, sensor selection is dictated by Alberta wetland technical mapping spatial resolution and cost-effectiveness, that is only sensor with sufficient resolution that are h</w:t>
      </w:r>
      <w:r w:rsidR="00076958" w:rsidRPr="00572DF7">
        <w:t xml:space="preserve">ave open data policies are considered candidates. A </w:t>
      </w:r>
      <w:r w:rsidR="004F3086" w:rsidRPr="00572DF7">
        <w:t>list</w:t>
      </w:r>
      <w:r w:rsidR="00076958" w:rsidRPr="00572DF7">
        <w:t xml:space="preserve"> of potential optical imagery data candidates </w:t>
      </w:r>
      <w:r w:rsidR="004F3086" w:rsidRPr="00572DF7">
        <w:t xml:space="preserve">is compiled in </w:t>
      </w:r>
      <w:r w:rsidR="00572DF7" w:rsidRPr="00572DF7">
        <w:fldChar w:fldCharType="begin"/>
      </w:r>
      <w:r w:rsidR="00572DF7" w:rsidRPr="00572DF7">
        <w:instrText xml:space="preserve"> REF _Ref495497974 \h </w:instrText>
      </w:r>
      <w:r w:rsidR="00572DF7">
        <w:instrText xml:space="preserve"> \* MERGEFORMAT </w:instrText>
      </w:r>
      <w:r w:rsidR="00572DF7" w:rsidRPr="00572DF7">
        <w:fldChar w:fldCharType="separate"/>
      </w:r>
      <w:r w:rsidR="00572DF7" w:rsidRPr="00572DF7">
        <w:t xml:space="preserve">Table </w:t>
      </w:r>
      <w:r w:rsidR="00572DF7" w:rsidRPr="00572DF7">
        <w:rPr>
          <w:noProof/>
        </w:rPr>
        <w:t>4</w:t>
      </w:r>
      <w:r w:rsidR="00572DF7" w:rsidRPr="00572DF7">
        <w:fldChar w:fldCharType="end"/>
      </w:r>
      <w:r w:rsidR="00572DF7" w:rsidRPr="00572DF7">
        <w:t>.</w:t>
      </w:r>
    </w:p>
    <w:p w:rsidR="001278F9" w:rsidRDefault="002C15F5" w:rsidP="00DE1C69">
      <w:r>
        <w:t xml:space="preserve">ALS data are well suited for the analysis of depressions in the landscape in which water may reside, but </w:t>
      </w:r>
      <w:proofErr w:type="gramStart"/>
      <w:r>
        <w:t>also</w:t>
      </w:r>
      <w:proofErr w:type="gramEnd"/>
      <w:r>
        <w:t xml:space="preserve"> for the identification (and structural analysis) of vegetation within wetland zones. It is through these avenues that </w:t>
      </w:r>
      <w:r w:rsidR="00B547FD">
        <w:t>ALS data ha</w:t>
      </w:r>
      <w:r>
        <w:t>s</w:t>
      </w:r>
      <w:r w:rsidR="00B547FD">
        <w:t xml:space="preserve"> demonstrable promise for wetland mapping in isolation and in data fusion approaches. However, its </w:t>
      </w:r>
      <w:proofErr w:type="spellStart"/>
      <w:r w:rsidR="00B547FD">
        <w:t>spaceborne</w:t>
      </w:r>
      <w:proofErr w:type="spellEnd"/>
      <w:r w:rsidR="00B547FD">
        <w:t xml:space="preserve"> counterpart, </w:t>
      </w:r>
      <w:proofErr w:type="spellStart"/>
      <w:r w:rsidR="00B547FD">
        <w:t>ICESat</w:t>
      </w:r>
      <w:proofErr w:type="spellEnd"/>
      <w:r w:rsidR="00B547FD">
        <w:t xml:space="preserve">, is not well suited to the task primarily because it ceased acquiring new data in 2009, but also exhibited </w:t>
      </w:r>
      <w:r w:rsidR="00F72D80">
        <w:t xml:space="preserve">a </w:t>
      </w:r>
      <w:r w:rsidR="00B547FD">
        <w:t>somewhat sporadic</w:t>
      </w:r>
      <w:r w:rsidR="00F72D80">
        <w:t>,</w:t>
      </w:r>
      <w:r w:rsidR="00B547FD">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w:t>
      </w:r>
      <w:r>
        <w:t>,</w:t>
      </w:r>
      <w:r w:rsidR="00F72D80">
        <w:t xml:space="preserve"> data cost</w:t>
      </w:r>
      <w:r w:rsidR="008B44EB">
        <w:t>,</w:t>
      </w:r>
      <w:r w:rsidR="00F72D80">
        <w:t xml:space="preserve"> and in the context of this Alberta-centric study, the use of such high resolution data is encouraged.</w:t>
      </w:r>
      <w:r w:rsidR="006C241C">
        <w:t xml:space="preserve"> If access to ALS data is cost prohibitive the utility of high resolution </w:t>
      </w:r>
      <w:proofErr w:type="spellStart"/>
      <w:r w:rsidR="006C241C">
        <w:t>spaceborne</w:t>
      </w:r>
      <w:proofErr w:type="spellEnd"/>
      <w:r w:rsidR="006C241C">
        <w:t xml:space="preserve"> elevation data is encouraged.</w:t>
      </w:r>
      <w:r>
        <w:t xml:space="preserve"> </w:t>
      </w:r>
    </w:p>
    <w:p w:rsidR="00985F78" w:rsidRDefault="008B44EB" w:rsidP="00076958">
      <w:r>
        <w:t>SAR data is highly relevant for water mapping applications.</w:t>
      </w:r>
      <w:r w:rsidR="009C3684">
        <w:t xml:space="preserve"> It is ideally suited to open water and floo</w:t>
      </w:r>
      <w:r w:rsidR="0006666F">
        <w:t>ded vegetation mapping (given</w:t>
      </w:r>
      <w:r w:rsidR="009C3684">
        <w:t xml:space="preserve"> </w:t>
      </w:r>
      <w:r w:rsidR="0006666F">
        <w:t xml:space="preserve">the availability of </w:t>
      </w:r>
      <w:r w:rsidR="009C3684">
        <w:t>quad-pol data)</w:t>
      </w:r>
      <w:r w:rsidR="0006666F">
        <w:t xml:space="preserve">. Moreover, as SAR data exhibit relatively short </w:t>
      </w:r>
      <w:r w:rsidR="0006666F">
        <w:lastRenderedPageBreak/>
        <w:t>repeat pass intervals it has the ability to offer active remote sensing data for monitoring activities.</w:t>
      </w:r>
      <w:r>
        <w:t xml:space="preserve"> </w:t>
      </w:r>
      <w:r w:rsidR="00D11444">
        <w:t xml:space="preserve">SAR is extremely important within a Canadian wetland context as the Canadian Space Agency plans to launch the RCM by the end of the decade, which has potential to map wetland dynamics over 4 day repeat-pass periods. </w:t>
      </w:r>
      <w:r>
        <w:t xml:space="preserve">Airborne data are not favoured in the context of the current study due to large-scale acquisition impracticalities, hence the use of satellite data are encouraged. Moreover, the </w:t>
      </w:r>
      <w:r w:rsidR="00CB0A5A">
        <w:t xml:space="preserve">backscatter sensitivity to dielectric properties </w:t>
      </w:r>
      <w:r w:rsidR="00076958">
        <w:t>associated with</w:t>
      </w:r>
      <w:r>
        <w:t xml:space="preserve"> SAR data means that it is ideal for water mapping in parts of the province that are often cloud covered. Although SAR may </w:t>
      </w:r>
      <w:r w:rsidR="00076958">
        <w:t xml:space="preserve">be </w:t>
      </w:r>
      <w:r>
        <w:t>incapable of identifying small waterbodies (&lt; 10 m</w:t>
      </w:r>
      <w:r w:rsidRPr="008B44EB">
        <w:rPr>
          <w:vertAlign w:val="superscript"/>
        </w:rPr>
        <w:t>2</w:t>
      </w:r>
      <w:r>
        <w:t xml:space="preserve">), its demonstrated success in </w:t>
      </w:r>
      <w:r w:rsidR="00634B9C">
        <w:t>wetland mapping</w:t>
      </w:r>
      <w:r>
        <w:t xml:space="preserve"> cannot be ignored.</w:t>
      </w:r>
      <w:r w:rsidR="00076958">
        <w:t xml:space="preserve"> A number of SAR systems are currently in operation and can be deemed suitable for wetland classification, however, data access restrictions and costs are crucial in the context of developing of a cost effective framework.</w:t>
      </w:r>
      <w:r w:rsidR="00985F78">
        <w:t xml:space="preserve"> Possible SAR sensors capable of meeting project requirements are noted in</w:t>
      </w:r>
      <w:r w:rsidR="00572DF7">
        <w:t xml:space="preserve"> </w:t>
      </w:r>
      <w:r w:rsidR="00572DF7">
        <w:fldChar w:fldCharType="begin"/>
      </w:r>
      <w:r w:rsidR="00572DF7">
        <w:instrText xml:space="preserve"> REF _Ref495497974 \h </w:instrText>
      </w:r>
      <w:r w:rsidR="00572DF7">
        <w:fldChar w:fldCharType="separate"/>
      </w:r>
      <w:r w:rsidR="00572DF7">
        <w:t xml:space="preserve">Table </w:t>
      </w:r>
      <w:r w:rsidR="00572DF7">
        <w:rPr>
          <w:noProof/>
        </w:rPr>
        <w:t>4</w:t>
      </w:r>
      <w:r w:rsidR="00572DF7">
        <w:fldChar w:fldCharType="end"/>
      </w:r>
      <w:r w:rsidR="00985F78">
        <w:t>.</w:t>
      </w:r>
      <w:r w:rsidR="00F515F1">
        <w:t xml:space="preserve"> </w:t>
      </w:r>
      <w:r w:rsidR="00F515F1">
        <w:t>Note that some sensors have been disregarded based on cost of data acquisition and/or inadequate spatial res</w:t>
      </w:r>
      <w:r w:rsidR="006646DF">
        <w:t xml:space="preserve">olution to meet </w:t>
      </w:r>
      <w:hyperlink w:anchor="_ENREF_5" w:tooltip="Alberta NAWMP Partnership, 2017 #494" w:history="1">
        <w:r w:rsidR="006646DF">
          <w:fldChar w:fldCharType="begin"/>
        </w:r>
        <w:r w:rsidR="006646DF">
          <w:instrText xml:space="preserve"> ADDIN EN.CITE &lt;EndNote&gt;&lt;Cite AuthorYear="1"&gt;&lt;Author&gt;Alberta NAWMP 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6646DF">
          <w:fldChar w:fldCharType="separate"/>
        </w:r>
        <w:r w:rsidR="006646DF">
          <w:rPr>
            <w:noProof/>
          </w:rPr>
          <w:t>Alberta NAWMP Partnership (2017)</w:t>
        </w:r>
        <w:r w:rsidR="006646DF">
          <w:fldChar w:fldCharType="end"/>
        </w:r>
      </w:hyperlink>
      <w:r w:rsidR="006646DF">
        <w:t xml:space="preserve"> </w:t>
      </w:r>
      <w:r w:rsidR="006646DF">
        <w:t>mapping specifications</w:t>
      </w:r>
      <w:r w:rsidR="006646DF">
        <w:t>.</w:t>
      </w:r>
    </w:p>
    <w:p w:rsidR="00572DF7" w:rsidRDefault="00572DF7" w:rsidP="00076958"/>
    <w:p w:rsidR="00572DF7" w:rsidRDefault="00572DF7" w:rsidP="00572DF7">
      <w:bookmarkStart w:id="44" w:name="_Ref495497959"/>
      <w:bookmarkStart w:id="45" w:name="_Ref495497974"/>
      <w:r>
        <w:t xml:space="preserve">Table </w:t>
      </w:r>
      <w:r>
        <w:fldChar w:fldCharType="begin"/>
      </w:r>
      <w:r>
        <w:instrText xml:space="preserve"> SEQ Table \* ARABIC </w:instrText>
      </w:r>
      <w:r>
        <w:fldChar w:fldCharType="separate"/>
      </w:r>
      <w:r>
        <w:rPr>
          <w:noProof/>
        </w:rPr>
        <w:t>4</w:t>
      </w:r>
      <w:r>
        <w:fldChar w:fldCharType="end"/>
      </w:r>
      <w:bookmarkEnd w:id="45"/>
      <w:r>
        <w:t xml:space="preserve"> Summary of potential remote sensing sensors for use in proposed data fusion framework.</w:t>
      </w:r>
      <w:bookmarkEnd w:id="44"/>
    </w:p>
    <w:tbl>
      <w:tblPr>
        <w:tblStyle w:val="TableGrid"/>
        <w:tblW w:w="94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689"/>
        <w:gridCol w:w="1279"/>
        <w:gridCol w:w="1275"/>
        <w:gridCol w:w="3695"/>
      </w:tblGrid>
      <w:tr w:rsidR="00572DF7" w:rsidTr="00572DF7">
        <w:tc>
          <w:tcPr>
            <w:tcW w:w="1560" w:type="dxa"/>
            <w:tcBorders>
              <w:top w:val="single" w:sz="4" w:space="0" w:color="auto"/>
              <w:bottom w:val="single" w:sz="4" w:space="0" w:color="auto"/>
            </w:tcBorders>
          </w:tcPr>
          <w:p w:rsidR="00572DF7" w:rsidRPr="00F14180" w:rsidRDefault="00572DF7" w:rsidP="00076958">
            <w:pPr>
              <w:rPr>
                <w:b/>
              </w:rPr>
            </w:pPr>
            <w:r>
              <w:rPr>
                <w:b/>
              </w:rPr>
              <w:t>Type</w:t>
            </w:r>
          </w:p>
        </w:tc>
        <w:tc>
          <w:tcPr>
            <w:tcW w:w="1689" w:type="dxa"/>
            <w:tcBorders>
              <w:top w:val="single" w:sz="4" w:space="0" w:color="auto"/>
              <w:bottom w:val="single" w:sz="4" w:space="0" w:color="auto"/>
            </w:tcBorders>
          </w:tcPr>
          <w:p w:rsidR="00572DF7" w:rsidRPr="00F14180" w:rsidRDefault="00572DF7" w:rsidP="00076958">
            <w:pPr>
              <w:rPr>
                <w:b/>
              </w:rPr>
            </w:pPr>
            <w:r w:rsidRPr="00F14180">
              <w:rPr>
                <w:b/>
              </w:rPr>
              <w:t>Sensor</w:t>
            </w:r>
          </w:p>
        </w:tc>
        <w:tc>
          <w:tcPr>
            <w:tcW w:w="1279" w:type="dxa"/>
            <w:tcBorders>
              <w:top w:val="single" w:sz="4" w:space="0" w:color="auto"/>
              <w:bottom w:val="single" w:sz="4" w:space="0" w:color="auto"/>
            </w:tcBorders>
          </w:tcPr>
          <w:p w:rsidR="00572DF7" w:rsidRPr="00F14180" w:rsidRDefault="00572DF7" w:rsidP="00076958">
            <w:pPr>
              <w:rPr>
                <w:b/>
              </w:rPr>
            </w:pPr>
            <w:r w:rsidRPr="00F14180">
              <w:rPr>
                <w:b/>
              </w:rPr>
              <w:t>Resolution</w:t>
            </w:r>
          </w:p>
        </w:tc>
        <w:tc>
          <w:tcPr>
            <w:tcW w:w="1275" w:type="dxa"/>
            <w:tcBorders>
              <w:top w:val="single" w:sz="4" w:space="0" w:color="auto"/>
              <w:bottom w:val="single" w:sz="4" w:space="0" w:color="auto"/>
            </w:tcBorders>
          </w:tcPr>
          <w:p w:rsidR="00572DF7" w:rsidRPr="00F14180" w:rsidRDefault="00572DF7" w:rsidP="00076958">
            <w:pPr>
              <w:rPr>
                <w:b/>
              </w:rPr>
            </w:pPr>
            <w:r w:rsidRPr="00F14180">
              <w:rPr>
                <w:b/>
              </w:rPr>
              <w:t>Availability</w:t>
            </w:r>
          </w:p>
        </w:tc>
        <w:tc>
          <w:tcPr>
            <w:tcW w:w="3695" w:type="dxa"/>
            <w:tcBorders>
              <w:top w:val="single" w:sz="4" w:space="0" w:color="auto"/>
              <w:bottom w:val="single" w:sz="4" w:space="0" w:color="auto"/>
            </w:tcBorders>
          </w:tcPr>
          <w:p w:rsidR="00572DF7" w:rsidRPr="00F14180" w:rsidRDefault="00572DF7" w:rsidP="00076958">
            <w:pPr>
              <w:rPr>
                <w:b/>
              </w:rPr>
            </w:pPr>
            <w:r w:rsidRPr="00F14180">
              <w:rPr>
                <w:b/>
              </w:rPr>
              <w:t>Notes</w:t>
            </w:r>
          </w:p>
        </w:tc>
      </w:tr>
      <w:tr w:rsidR="00572DF7" w:rsidTr="00572DF7">
        <w:tc>
          <w:tcPr>
            <w:tcW w:w="1560" w:type="dxa"/>
            <w:vMerge w:val="restart"/>
            <w:tcBorders>
              <w:top w:val="single" w:sz="4" w:space="0" w:color="auto"/>
            </w:tcBorders>
            <w:vAlign w:val="center"/>
          </w:tcPr>
          <w:p w:rsidR="00572DF7" w:rsidRDefault="00572DF7" w:rsidP="00572DF7">
            <w:pPr>
              <w:jc w:val="left"/>
            </w:pPr>
            <w:r>
              <w:t>Multi-spectral optical imagery</w:t>
            </w:r>
          </w:p>
        </w:tc>
        <w:tc>
          <w:tcPr>
            <w:tcW w:w="1689" w:type="dxa"/>
            <w:tcBorders>
              <w:top w:val="single" w:sz="4" w:space="0" w:color="auto"/>
            </w:tcBorders>
          </w:tcPr>
          <w:p w:rsidR="00572DF7" w:rsidRDefault="00572DF7" w:rsidP="00076958">
            <w:r>
              <w:t>Landsat</w:t>
            </w:r>
          </w:p>
        </w:tc>
        <w:tc>
          <w:tcPr>
            <w:tcW w:w="1279" w:type="dxa"/>
            <w:tcBorders>
              <w:top w:val="single" w:sz="4" w:space="0" w:color="auto"/>
            </w:tcBorders>
          </w:tcPr>
          <w:p w:rsidR="00572DF7" w:rsidRDefault="00572DF7" w:rsidP="00076958">
            <w:r>
              <w:t>30 m</w:t>
            </w:r>
          </w:p>
        </w:tc>
        <w:tc>
          <w:tcPr>
            <w:tcW w:w="1275" w:type="dxa"/>
            <w:tcBorders>
              <w:top w:val="single" w:sz="4" w:space="0" w:color="auto"/>
            </w:tcBorders>
          </w:tcPr>
          <w:p w:rsidR="00572DF7" w:rsidRDefault="00572DF7" w:rsidP="00076958">
            <w:r>
              <w:t>Free</w:t>
            </w:r>
          </w:p>
        </w:tc>
        <w:tc>
          <w:tcPr>
            <w:tcW w:w="3695" w:type="dxa"/>
            <w:tcBorders>
              <w:top w:val="single" w:sz="4" w:space="0" w:color="auto"/>
            </w:tcBorders>
          </w:tcPr>
          <w:p w:rsidR="00572DF7" w:rsidRDefault="00572DF7" w:rsidP="00076958">
            <w:r>
              <w:t>Existing boreal use</w:t>
            </w:r>
          </w:p>
        </w:tc>
      </w:tr>
      <w:tr w:rsidR="00572DF7" w:rsidTr="00572DF7">
        <w:tc>
          <w:tcPr>
            <w:tcW w:w="1560" w:type="dxa"/>
            <w:vMerge/>
          </w:tcPr>
          <w:p w:rsidR="00572DF7" w:rsidRDefault="00572DF7" w:rsidP="00076958"/>
        </w:tc>
        <w:tc>
          <w:tcPr>
            <w:tcW w:w="1689" w:type="dxa"/>
          </w:tcPr>
          <w:p w:rsidR="00572DF7" w:rsidRDefault="00572DF7" w:rsidP="00076958">
            <w:r>
              <w:t>SPOT</w:t>
            </w:r>
          </w:p>
        </w:tc>
        <w:tc>
          <w:tcPr>
            <w:tcW w:w="1279" w:type="dxa"/>
          </w:tcPr>
          <w:p w:rsidR="00572DF7" w:rsidRDefault="00572DF7" w:rsidP="00076958">
            <w:r>
              <w:t>6 m</w:t>
            </w:r>
          </w:p>
        </w:tc>
        <w:tc>
          <w:tcPr>
            <w:tcW w:w="1275" w:type="dxa"/>
          </w:tcPr>
          <w:p w:rsidR="00572DF7" w:rsidRDefault="00572DF7" w:rsidP="00076958">
            <w:r>
              <w:t>High cost</w:t>
            </w:r>
          </w:p>
        </w:tc>
        <w:tc>
          <w:tcPr>
            <w:tcW w:w="3695" w:type="dxa"/>
          </w:tcPr>
          <w:p w:rsidR="00572DF7" w:rsidRDefault="00572DF7" w:rsidP="00076958">
            <w:proofErr w:type="spellStart"/>
            <w:r>
              <w:t>GoA</w:t>
            </w:r>
            <w:proofErr w:type="spellEnd"/>
            <w:r>
              <w:t xml:space="preserve"> accessibility</w:t>
            </w:r>
          </w:p>
        </w:tc>
      </w:tr>
      <w:tr w:rsidR="00572DF7" w:rsidTr="00572DF7">
        <w:tc>
          <w:tcPr>
            <w:tcW w:w="1560" w:type="dxa"/>
            <w:vMerge/>
          </w:tcPr>
          <w:p w:rsidR="00572DF7" w:rsidRDefault="00572DF7" w:rsidP="00076958"/>
        </w:tc>
        <w:tc>
          <w:tcPr>
            <w:tcW w:w="1689" w:type="dxa"/>
            <w:tcBorders>
              <w:bottom w:val="nil"/>
            </w:tcBorders>
          </w:tcPr>
          <w:p w:rsidR="00572DF7" w:rsidRDefault="00572DF7" w:rsidP="00076958">
            <w:proofErr w:type="spellStart"/>
            <w:r>
              <w:t>Rapideye</w:t>
            </w:r>
            <w:proofErr w:type="spellEnd"/>
          </w:p>
        </w:tc>
        <w:tc>
          <w:tcPr>
            <w:tcW w:w="1279" w:type="dxa"/>
            <w:tcBorders>
              <w:bottom w:val="nil"/>
            </w:tcBorders>
          </w:tcPr>
          <w:p w:rsidR="00572DF7" w:rsidRDefault="00572DF7" w:rsidP="00076958">
            <w:r>
              <w:t>6.5 m</w:t>
            </w:r>
          </w:p>
        </w:tc>
        <w:tc>
          <w:tcPr>
            <w:tcW w:w="1275" w:type="dxa"/>
            <w:tcBorders>
              <w:bottom w:val="nil"/>
            </w:tcBorders>
          </w:tcPr>
          <w:p w:rsidR="00572DF7" w:rsidRDefault="00572DF7" w:rsidP="00076958">
            <w:r>
              <w:t>High cost</w:t>
            </w:r>
          </w:p>
        </w:tc>
        <w:tc>
          <w:tcPr>
            <w:tcW w:w="3695" w:type="dxa"/>
            <w:tcBorders>
              <w:bottom w:val="nil"/>
            </w:tcBorders>
          </w:tcPr>
          <w:p w:rsidR="00572DF7" w:rsidRDefault="00572DF7" w:rsidP="00076958">
            <w:proofErr w:type="spellStart"/>
            <w:r>
              <w:t>GoA</w:t>
            </w:r>
            <w:proofErr w:type="spellEnd"/>
            <w:r>
              <w:t xml:space="preserve"> accessibility</w:t>
            </w:r>
          </w:p>
        </w:tc>
      </w:tr>
      <w:tr w:rsidR="00572DF7" w:rsidTr="00572DF7">
        <w:tc>
          <w:tcPr>
            <w:tcW w:w="1560" w:type="dxa"/>
            <w:vMerge/>
            <w:tcBorders>
              <w:bottom w:val="single" w:sz="4" w:space="0" w:color="auto"/>
            </w:tcBorders>
          </w:tcPr>
          <w:p w:rsidR="00572DF7" w:rsidRDefault="00572DF7" w:rsidP="00985F78"/>
        </w:tc>
        <w:tc>
          <w:tcPr>
            <w:tcW w:w="1689" w:type="dxa"/>
            <w:tcBorders>
              <w:top w:val="nil"/>
              <w:bottom w:val="single" w:sz="4" w:space="0" w:color="auto"/>
            </w:tcBorders>
          </w:tcPr>
          <w:p w:rsidR="00572DF7" w:rsidRDefault="00572DF7" w:rsidP="00985F78">
            <w:r>
              <w:t>Sentinel-2</w:t>
            </w:r>
          </w:p>
        </w:tc>
        <w:tc>
          <w:tcPr>
            <w:tcW w:w="1279" w:type="dxa"/>
            <w:tcBorders>
              <w:top w:val="nil"/>
              <w:bottom w:val="single" w:sz="4" w:space="0" w:color="auto"/>
            </w:tcBorders>
          </w:tcPr>
          <w:p w:rsidR="00572DF7" w:rsidRDefault="00572DF7" w:rsidP="00076958">
            <w:r>
              <w:t>10 m</w:t>
            </w:r>
          </w:p>
        </w:tc>
        <w:tc>
          <w:tcPr>
            <w:tcW w:w="1275" w:type="dxa"/>
            <w:tcBorders>
              <w:top w:val="nil"/>
              <w:bottom w:val="single" w:sz="4" w:space="0" w:color="auto"/>
            </w:tcBorders>
          </w:tcPr>
          <w:p w:rsidR="00572DF7" w:rsidRDefault="00572DF7" w:rsidP="00076958">
            <w:r>
              <w:t>Free</w:t>
            </w:r>
          </w:p>
        </w:tc>
        <w:tc>
          <w:tcPr>
            <w:tcW w:w="3695" w:type="dxa"/>
            <w:tcBorders>
              <w:top w:val="nil"/>
              <w:bottom w:val="single" w:sz="4" w:space="0" w:color="auto"/>
            </w:tcBorders>
          </w:tcPr>
          <w:p w:rsidR="00572DF7" w:rsidRDefault="00572DF7" w:rsidP="00076958"/>
        </w:tc>
      </w:tr>
      <w:tr w:rsidR="00572DF7" w:rsidTr="00572DF7">
        <w:tc>
          <w:tcPr>
            <w:tcW w:w="1560" w:type="dxa"/>
            <w:vMerge w:val="restart"/>
            <w:tcBorders>
              <w:top w:val="single" w:sz="4" w:space="0" w:color="auto"/>
            </w:tcBorders>
            <w:vAlign w:val="center"/>
          </w:tcPr>
          <w:p w:rsidR="00572DF7" w:rsidRDefault="00572DF7" w:rsidP="00572DF7">
            <w:pPr>
              <w:jc w:val="left"/>
            </w:pPr>
            <w:r>
              <w:t>LiDAR</w:t>
            </w:r>
          </w:p>
        </w:tc>
        <w:tc>
          <w:tcPr>
            <w:tcW w:w="1689" w:type="dxa"/>
            <w:tcBorders>
              <w:top w:val="single" w:sz="4" w:space="0" w:color="auto"/>
              <w:bottom w:val="nil"/>
            </w:tcBorders>
          </w:tcPr>
          <w:p w:rsidR="00572DF7" w:rsidRDefault="00572DF7" w:rsidP="00076958">
            <w:r>
              <w:t>SRTM</w:t>
            </w:r>
          </w:p>
        </w:tc>
        <w:tc>
          <w:tcPr>
            <w:tcW w:w="1279" w:type="dxa"/>
            <w:tcBorders>
              <w:top w:val="single" w:sz="4" w:space="0" w:color="auto"/>
              <w:bottom w:val="nil"/>
            </w:tcBorders>
          </w:tcPr>
          <w:p w:rsidR="00572DF7" w:rsidRDefault="00572DF7" w:rsidP="00076958">
            <w:r>
              <w:t>30 m</w:t>
            </w:r>
          </w:p>
        </w:tc>
        <w:tc>
          <w:tcPr>
            <w:tcW w:w="1275" w:type="dxa"/>
            <w:tcBorders>
              <w:top w:val="single" w:sz="4" w:space="0" w:color="auto"/>
              <w:bottom w:val="nil"/>
            </w:tcBorders>
          </w:tcPr>
          <w:p w:rsidR="00572DF7" w:rsidRDefault="00572DF7" w:rsidP="00076958">
            <w:r>
              <w:t>Free</w:t>
            </w:r>
          </w:p>
        </w:tc>
        <w:tc>
          <w:tcPr>
            <w:tcW w:w="3695" w:type="dxa"/>
            <w:tcBorders>
              <w:top w:val="single" w:sz="4" w:space="0" w:color="auto"/>
              <w:bottom w:val="nil"/>
            </w:tcBorders>
          </w:tcPr>
          <w:p w:rsidR="00572DF7" w:rsidRDefault="00572DF7" w:rsidP="00076958">
            <w:r>
              <w:t>Not widely used for wetland mapping. Large-scale alternate to airborne LiDAR</w:t>
            </w:r>
          </w:p>
        </w:tc>
      </w:tr>
      <w:tr w:rsidR="00572DF7" w:rsidTr="00572DF7">
        <w:tc>
          <w:tcPr>
            <w:tcW w:w="1560" w:type="dxa"/>
            <w:vMerge/>
            <w:tcBorders>
              <w:bottom w:val="single" w:sz="4" w:space="0" w:color="auto"/>
            </w:tcBorders>
          </w:tcPr>
          <w:p w:rsidR="00572DF7" w:rsidRDefault="00572DF7" w:rsidP="00076958"/>
        </w:tc>
        <w:tc>
          <w:tcPr>
            <w:tcW w:w="1689" w:type="dxa"/>
            <w:tcBorders>
              <w:top w:val="nil"/>
              <w:bottom w:val="single" w:sz="4" w:space="0" w:color="auto"/>
            </w:tcBorders>
          </w:tcPr>
          <w:p w:rsidR="00572DF7" w:rsidRDefault="00572DF7" w:rsidP="00076958">
            <w:r>
              <w:t>Airborne LiDAR</w:t>
            </w:r>
          </w:p>
        </w:tc>
        <w:tc>
          <w:tcPr>
            <w:tcW w:w="1279" w:type="dxa"/>
            <w:tcBorders>
              <w:top w:val="nil"/>
              <w:bottom w:val="single" w:sz="4" w:space="0" w:color="auto"/>
            </w:tcBorders>
          </w:tcPr>
          <w:p w:rsidR="00572DF7" w:rsidRDefault="00572DF7" w:rsidP="00076958">
            <w:r>
              <w:t>Variable</w:t>
            </w:r>
          </w:p>
        </w:tc>
        <w:tc>
          <w:tcPr>
            <w:tcW w:w="1275" w:type="dxa"/>
            <w:tcBorders>
              <w:top w:val="nil"/>
              <w:bottom w:val="single" w:sz="4" w:space="0" w:color="auto"/>
            </w:tcBorders>
          </w:tcPr>
          <w:p w:rsidR="00572DF7" w:rsidRDefault="00572DF7" w:rsidP="00076958">
            <w:r>
              <w:t>High cost</w:t>
            </w:r>
          </w:p>
        </w:tc>
        <w:tc>
          <w:tcPr>
            <w:tcW w:w="3695" w:type="dxa"/>
            <w:tcBorders>
              <w:top w:val="nil"/>
              <w:bottom w:val="single" w:sz="4" w:space="0" w:color="auto"/>
            </w:tcBorders>
          </w:tcPr>
          <w:p w:rsidR="00572DF7" w:rsidRDefault="00572DF7" w:rsidP="00076958">
            <w:r>
              <w:t>Goa/</w:t>
            </w:r>
            <w:proofErr w:type="spellStart"/>
            <w:r>
              <w:t>UoL</w:t>
            </w:r>
            <w:proofErr w:type="spellEnd"/>
            <w:r>
              <w:t xml:space="preserve"> accessibility</w:t>
            </w:r>
          </w:p>
        </w:tc>
      </w:tr>
      <w:tr w:rsidR="00572DF7" w:rsidTr="00572DF7">
        <w:tc>
          <w:tcPr>
            <w:tcW w:w="1560" w:type="dxa"/>
            <w:vMerge w:val="restart"/>
            <w:tcBorders>
              <w:top w:val="single" w:sz="4" w:space="0" w:color="auto"/>
            </w:tcBorders>
            <w:vAlign w:val="center"/>
          </w:tcPr>
          <w:p w:rsidR="00572DF7" w:rsidRDefault="00572DF7" w:rsidP="00572DF7">
            <w:pPr>
              <w:jc w:val="left"/>
            </w:pPr>
            <w:r>
              <w:t>SAR</w:t>
            </w:r>
          </w:p>
        </w:tc>
        <w:tc>
          <w:tcPr>
            <w:tcW w:w="1689" w:type="dxa"/>
            <w:tcBorders>
              <w:top w:val="single" w:sz="4" w:space="0" w:color="auto"/>
            </w:tcBorders>
          </w:tcPr>
          <w:p w:rsidR="00572DF7" w:rsidRDefault="00572DF7" w:rsidP="00076958">
            <w:r>
              <w:t>Radarsat-2</w:t>
            </w:r>
          </w:p>
        </w:tc>
        <w:tc>
          <w:tcPr>
            <w:tcW w:w="1279" w:type="dxa"/>
            <w:tcBorders>
              <w:top w:val="single" w:sz="4" w:space="0" w:color="auto"/>
            </w:tcBorders>
          </w:tcPr>
          <w:p w:rsidR="00572DF7" w:rsidRDefault="00572DF7" w:rsidP="00076958">
            <w:r>
              <w:t>Variable</w:t>
            </w:r>
          </w:p>
        </w:tc>
        <w:tc>
          <w:tcPr>
            <w:tcW w:w="1275" w:type="dxa"/>
            <w:tcBorders>
              <w:top w:val="single" w:sz="4" w:space="0" w:color="auto"/>
            </w:tcBorders>
          </w:tcPr>
          <w:p w:rsidR="00572DF7" w:rsidRDefault="00572DF7" w:rsidP="00076958">
            <w:r>
              <w:t>High cost</w:t>
            </w:r>
          </w:p>
        </w:tc>
        <w:tc>
          <w:tcPr>
            <w:tcW w:w="3695" w:type="dxa"/>
            <w:tcBorders>
              <w:top w:val="single" w:sz="4" w:space="0" w:color="auto"/>
            </w:tcBorders>
          </w:tcPr>
          <w:p w:rsidR="00572DF7" w:rsidRDefault="00572DF7" w:rsidP="00076958">
            <w:proofErr w:type="spellStart"/>
            <w:r>
              <w:t>GoA</w:t>
            </w:r>
            <w:proofErr w:type="spellEnd"/>
            <w:r>
              <w:t>/</w:t>
            </w:r>
            <w:proofErr w:type="spellStart"/>
            <w:r>
              <w:t>NRCan</w:t>
            </w:r>
            <w:proofErr w:type="spellEnd"/>
            <w:r>
              <w:t xml:space="preserve"> accessibility</w:t>
            </w:r>
          </w:p>
        </w:tc>
      </w:tr>
      <w:tr w:rsidR="00572DF7" w:rsidTr="00572DF7">
        <w:tc>
          <w:tcPr>
            <w:tcW w:w="1560" w:type="dxa"/>
            <w:vMerge/>
          </w:tcPr>
          <w:p w:rsidR="00572DF7" w:rsidRDefault="00572DF7" w:rsidP="00076958"/>
        </w:tc>
        <w:tc>
          <w:tcPr>
            <w:tcW w:w="1689" w:type="dxa"/>
          </w:tcPr>
          <w:p w:rsidR="00572DF7" w:rsidRDefault="00572DF7" w:rsidP="00076958">
            <w:r>
              <w:t>Sentinel-1</w:t>
            </w:r>
          </w:p>
        </w:tc>
        <w:tc>
          <w:tcPr>
            <w:tcW w:w="1279" w:type="dxa"/>
          </w:tcPr>
          <w:p w:rsidR="00572DF7" w:rsidRDefault="00572DF7" w:rsidP="00076958">
            <w:r>
              <w:t>Variable</w:t>
            </w:r>
          </w:p>
        </w:tc>
        <w:tc>
          <w:tcPr>
            <w:tcW w:w="1275" w:type="dxa"/>
          </w:tcPr>
          <w:p w:rsidR="00572DF7" w:rsidRDefault="00572DF7" w:rsidP="00076958">
            <w:r>
              <w:t>Free</w:t>
            </w:r>
          </w:p>
        </w:tc>
        <w:tc>
          <w:tcPr>
            <w:tcW w:w="3695" w:type="dxa"/>
          </w:tcPr>
          <w:p w:rsidR="00572DF7" w:rsidRDefault="00572DF7" w:rsidP="00076958"/>
        </w:tc>
      </w:tr>
      <w:tr w:rsidR="00572DF7" w:rsidTr="00572DF7">
        <w:tc>
          <w:tcPr>
            <w:tcW w:w="1560" w:type="dxa"/>
            <w:vMerge/>
          </w:tcPr>
          <w:p w:rsidR="00572DF7" w:rsidRDefault="00572DF7" w:rsidP="00076958"/>
        </w:tc>
        <w:tc>
          <w:tcPr>
            <w:tcW w:w="1689" w:type="dxa"/>
          </w:tcPr>
          <w:p w:rsidR="00572DF7" w:rsidRDefault="00572DF7" w:rsidP="00076958">
            <w:r>
              <w:t>RCM</w:t>
            </w:r>
          </w:p>
        </w:tc>
        <w:tc>
          <w:tcPr>
            <w:tcW w:w="1279" w:type="dxa"/>
          </w:tcPr>
          <w:p w:rsidR="00572DF7" w:rsidRDefault="00572DF7" w:rsidP="00076958">
            <w:r>
              <w:t>Variable</w:t>
            </w:r>
          </w:p>
        </w:tc>
        <w:tc>
          <w:tcPr>
            <w:tcW w:w="1275" w:type="dxa"/>
          </w:tcPr>
          <w:p w:rsidR="00572DF7" w:rsidRDefault="00572DF7" w:rsidP="00076958">
            <w:r>
              <w:t>Free</w:t>
            </w:r>
          </w:p>
        </w:tc>
        <w:tc>
          <w:tcPr>
            <w:tcW w:w="3695" w:type="dxa"/>
          </w:tcPr>
          <w:p w:rsidR="00572DF7" w:rsidRDefault="00572DF7" w:rsidP="00076958">
            <w:r>
              <w:t>Ready for launch in 2018</w:t>
            </w:r>
          </w:p>
        </w:tc>
      </w:tr>
    </w:tbl>
    <w:p w:rsidR="008B44EB" w:rsidRDefault="008B44EB" w:rsidP="00F515F1">
      <w:pPr>
        <w:pStyle w:val="Heading1"/>
      </w:pPr>
      <w:bookmarkStart w:id="46" w:name="_Toc493074559"/>
      <w:r>
        <w:t>Candidate methodologies</w:t>
      </w:r>
      <w:bookmarkEnd w:id="46"/>
    </w:p>
    <w:p w:rsidR="00CB0A5A" w:rsidRDefault="00CB0A5A" w:rsidP="00A773AC">
      <w:r>
        <w:t>Each candidate data format has demonstrated</w:t>
      </w:r>
      <w:r w:rsidR="00C01528">
        <w:t xml:space="preserve"> success within the discipline of wetland mapping, however, each have specific strengths and weaknesses. It is therefore important to exploit these strengths and minimize the inclusion of weakness in order to maximize wetland mapping accuracies.</w:t>
      </w:r>
    </w:p>
    <w:p w:rsidR="00F515F1" w:rsidRDefault="00F515F1" w:rsidP="00F515F1">
      <w:pPr>
        <w:pStyle w:val="Heading1"/>
      </w:pPr>
      <w:bookmarkStart w:id="47" w:name="_Toc493074557"/>
      <w:r>
        <w:t>Proposed Framework</w:t>
      </w:r>
      <w:bookmarkEnd w:id="47"/>
    </w:p>
    <w:p w:rsidR="00F515F1" w:rsidRDefault="00F515F1" w:rsidP="00F515F1">
      <w:r>
        <w:t xml:space="preserve">A hybrid framework that utilizes logical decisions based on physical observations and statistical analyses </w:t>
      </w:r>
      <w:proofErr w:type="gramStart"/>
      <w:r>
        <w:t>through</w:t>
      </w:r>
      <w:proofErr w:type="gramEnd"/>
      <w:r>
        <w:t xml:space="preserve"> a hierarchal approach is recommended for wetland classification and mapping project activities. Broadly the proposed framework will adopt the following:</w:t>
      </w:r>
    </w:p>
    <w:p w:rsidR="00F515F1" w:rsidRPr="005B72B8" w:rsidRDefault="00F515F1" w:rsidP="00F515F1">
      <w:pPr>
        <w:pStyle w:val="ListParagraph"/>
        <w:numPr>
          <w:ilvl w:val="0"/>
          <w:numId w:val="15"/>
        </w:numPr>
      </w:pPr>
      <w:r>
        <w:t>A data fusion approach as it offers significant improvements over any data source analysed in isolation</w:t>
      </w:r>
    </w:p>
    <w:p w:rsidR="00F515F1" w:rsidRDefault="00F515F1" w:rsidP="00F515F1">
      <w:pPr>
        <w:pStyle w:val="ListParagraph"/>
        <w:numPr>
          <w:ilvl w:val="0"/>
          <w:numId w:val="15"/>
        </w:numPr>
      </w:pPr>
      <w:r>
        <w:t xml:space="preserve">The use of SAR data is essential for water body, and flooded vegetation identification (by use of </w:t>
      </w:r>
      <w:proofErr w:type="spellStart"/>
      <w:r>
        <w:t>polarimetric</w:t>
      </w:r>
      <w:proofErr w:type="spellEnd"/>
      <w:r>
        <w:t xml:space="preserve"> decompositions where possible)</w:t>
      </w:r>
    </w:p>
    <w:p w:rsidR="00F515F1" w:rsidRDefault="00F515F1" w:rsidP="00F515F1">
      <w:pPr>
        <w:pStyle w:val="ListParagraph"/>
        <w:numPr>
          <w:ilvl w:val="0"/>
          <w:numId w:val="15"/>
        </w:numPr>
      </w:pPr>
      <w:r>
        <w:t>The use of LiDAR data in order to identify topographic features that promote wetland identification (e.g. contour analysis), and discriminate treed and non-treed wetlands</w:t>
      </w:r>
    </w:p>
    <w:p w:rsidR="00F515F1" w:rsidRDefault="00F515F1" w:rsidP="00F515F1">
      <w:pPr>
        <w:pStyle w:val="ListParagraph"/>
        <w:numPr>
          <w:ilvl w:val="0"/>
          <w:numId w:val="15"/>
        </w:numPr>
      </w:pPr>
      <w:r>
        <w:lastRenderedPageBreak/>
        <w:t>The use of Multi-spectral imagery so as to discriminate water and vegetation spectral signatures (water indexes)</w:t>
      </w:r>
    </w:p>
    <w:p w:rsidR="00F515F1" w:rsidRDefault="00F515F1" w:rsidP="00F515F1">
      <w:pPr>
        <w:pStyle w:val="ListParagraph"/>
        <w:numPr>
          <w:ilvl w:val="0"/>
          <w:numId w:val="15"/>
        </w:numPr>
      </w:pPr>
      <w:r>
        <w:t>An image segmentation approach due to typical improvements to classification accuracies compared to pixel-based approaches</w:t>
      </w:r>
    </w:p>
    <w:p w:rsidR="00F515F1" w:rsidRDefault="00F515F1" w:rsidP="00F515F1">
      <w:pPr>
        <w:pStyle w:val="ListParagraph"/>
        <w:numPr>
          <w:ilvl w:val="0"/>
          <w:numId w:val="15"/>
        </w:numPr>
      </w:pPr>
      <w:r>
        <w:t>The use of ancillary data (e.g. LiDAR derivatives, soil information, existing hydrology vector layers) because of the potential to significantly improve classification accuracy and offer improved quality control</w:t>
      </w:r>
    </w:p>
    <w:p w:rsidR="00F515F1" w:rsidRDefault="00F515F1" w:rsidP="00F515F1">
      <w:pPr>
        <w:pStyle w:val="ListParagraph"/>
        <w:numPr>
          <w:ilvl w:val="0"/>
          <w:numId w:val="15"/>
        </w:numPr>
      </w:pPr>
      <w:r>
        <w:t>Execution of PCA depending on available data and it associated dimensionality</w:t>
      </w:r>
    </w:p>
    <w:p w:rsidR="00F515F1" w:rsidRDefault="00F515F1" w:rsidP="00F515F1">
      <w:pPr>
        <w:pStyle w:val="ListParagraph"/>
        <w:numPr>
          <w:ilvl w:val="0"/>
          <w:numId w:val="15"/>
        </w:numPr>
      </w:pPr>
      <w:r>
        <w:t>The use of object-based image classification to combine spatial data from multiple sources</w:t>
      </w:r>
    </w:p>
    <w:p w:rsidR="00F515F1" w:rsidRDefault="00F515F1" w:rsidP="00F515F1">
      <w:pPr>
        <w:pStyle w:val="ListParagraph"/>
        <w:numPr>
          <w:ilvl w:val="0"/>
          <w:numId w:val="15"/>
        </w:numPr>
      </w:pPr>
      <w:r>
        <w:t>A decision tree approach will allow for logical quality control based on known hydrology information and/or buffer analysis</w:t>
      </w:r>
    </w:p>
    <w:p w:rsidR="00F515F1" w:rsidRDefault="00F515F1" w:rsidP="00F515F1">
      <w:pPr>
        <w:pStyle w:val="ListParagraph"/>
        <w:numPr>
          <w:ilvl w:val="0"/>
          <w:numId w:val="15"/>
        </w:numPr>
      </w:pPr>
      <w:r>
        <w:t>The use of a frequency analysis to determine wetland hydroperiod information</w:t>
      </w:r>
    </w:p>
    <w:p w:rsidR="00F515F1" w:rsidRDefault="00F515F1" w:rsidP="00F515F1">
      <w:r>
        <w:t xml:space="preserve">The framework will be built using as many open-source software packages (favour those that be run somewhat autonomously) in order to maximize cost-effectiveness. The proposed foundation package is the R project and/or Python and will be selected based on ease of interfacing capabilities with other supplementary packages. The use of both SAGA and </w:t>
      </w:r>
      <w:proofErr w:type="spellStart"/>
      <w:r>
        <w:t>Orfeo</w:t>
      </w:r>
      <w:proofErr w:type="spellEnd"/>
      <w:r>
        <w:t xml:space="preserve"> toolboxes warrant investigation for orthorectification, image segmentation analyses, and other image manipulation, where the most suitable can be selected after some preliminary investigation. </w:t>
      </w:r>
      <w:proofErr w:type="spellStart"/>
      <w:r>
        <w:t>LAStools</w:t>
      </w:r>
      <w:proofErr w:type="spellEnd"/>
      <w:r>
        <w:t xml:space="preserve"> will be employed for the analysis of airborne LiDAR due to its ease of processing and computational efficiency. Other analyses can be performed within the selected scripting language by purpose built functions.</w:t>
      </w:r>
    </w:p>
    <w:p w:rsidR="00F515F1" w:rsidRDefault="00F515F1" w:rsidP="00F515F1">
      <w:r>
        <w:t xml:space="preserve">A high level schematic of the propose framework is illustrated in </w:t>
      </w:r>
      <w:r w:rsidRPr="007D7DE1">
        <w:rPr>
          <w:highlight w:val="yellow"/>
        </w:rPr>
        <w:t>Figure X</w:t>
      </w:r>
      <w:r>
        <w:t>, but remains subject to change depending on a cost-benefit analysis of individual methods that links their execution time against classification accuracy.</w:t>
      </w:r>
    </w:p>
    <w:p w:rsidR="00F515F1" w:rsidRDefault="00F515F1" w:rsidP="00A773AC"/>
    <w:p w:rsidR="006B268A" w:rsidRDefault="0061521A" w:rsidP="0061521A">
      <w:pPr>
        <w:pStyle w:val="Heading1"/>
      </w:pPr>
      <w:bookmarkStart w:id="48" w:name="_Toc493074560"/>
      <w:r>
        <w:t>Concluding Remarks</w:t>
      </w:r>
      <w:bookmarkEnd w:id="48"/>
    </w:p>
    <w:p w:rsidR="00347862" w:rsidRDefault="006B268A" w:rsidP="006B268A">
      <w:r>
        <w:t>This document reviewed the current status of remote sensing</w:t>
      </w:r>
      <w:r w:rsidR="00347862">
        <w:t xml:space="preserve"> data and popular techniques</w:t>
      </w:r>
      <w:r>
        <w:t xml:space="preserve"> for wetland mapping and monitoring applications. Historic and contemporary literature suggests that remote sensing is ideally suited for such applications and can be utilized to supplement field campaigns whe</w:t>
      </w:r>
      <w:r w:rsidR="00347862">
        <w:t>n</w:t>
      </w:r>
      <w:r>
        <w:t xml:space="preserve"> such detailed in-situ acquisitions are necessary.</w:t>
      </w:r>
    </w:p>
    <w:p w:rsidR="00347862" w:rsidRDefault="00347862" w:rsidP="006B268A">
      <w:r>
        <w:t>Based on literature, satellite SAR and optical imagery, and airborne LiDAR datasets ar</w:t>
      </w:r>
      <w:r w:rsidR="007059C3">
        <w:t xml:space="preserve">e expected to be best suited for </w:t>
      </w:r>
      <w:r>
        <w:t xml:space="preserve">wetland mapping within the context of the proposed project. SAR due to its ideal applicability for water detection (both open and within vegetated stands), LiDAR for its ability to discriminate vegetation structure and ground surface features, and imagery for its spectral capabilities related to water discrimination. </w:t>
      </w:r>
      <w:r w:rsidR="00000214">
        <w:t>These datasets are complimentary to each other and thus will provide a better overall characterization of wetland environments when analysed together.</w:t>
      </w:r>
    </w:p>
    <w:p w:rsidR="00347862" w:rsidRDefault="00084C07" w:rsidP="006B268A">
      <w:r>
        <w:t xml:space="preserve">The mixture of statistical and logical methods will be applied in a framework environment primarily based in the R-project environment, but may be moved to a more suitable platform for possible increased computation efficiency. The development of such a framework will take the first steps towards the implementation of a semi-automated operational wetland classification routine that conforms to Alberta </w:t>
      </w:r>
      <w:r>
        <w:lastRenderedPageBreak/>
        <w:t>wetland policy and technical mapping specifications. The framework is intended to be a commercially viable product and to contribute to the update of Alberta’s provincial wetland inventory.</w:t>
      </w:r>
    </w:p>
    <w:p w:rsidR="00ED4FA9" w:rsidRDefault="00ED4FA9" w:rsidP="006B268A">
      <w:r>
        <w:br w:type="page"/>
      </w:r>
    </w:p>
    <w:p w:rsidR="00ED4FA9" w:rsidRPr="00ED4FA9" w:rsidRDefault="00ED4FA9" w:rsidP="00ED4FA9"/>
    <w:p w:rsidR="00DC0C79" w:rsidRDefault="00F4593C" w:rsidP="00F4593C">
      <w:pPr>
        <w:pStyle w:val="Heading1"/>
      </w:pPr>
      <w:bookmarkStart w:id="49" w:name="_Toc493074561"/>
      <w:r>
        <w:t>References</w:t>
      </w:r>
      <w:bookmarkEnd w:id="49"/>
    </w:p>
    <w:p w:rsidR="006646DF" w:rsidRPr="006646DF" w:rsidRDefault="00DC0C79" w:rsidP="006646DF">
      <w:pPr>
        <w:pStyle w:val="EndNoteBibliography"/>
      </w:pPr>
      <w:r w:rsidRPr="0036117A">
        <w:fldChar w:fldCharType="begin"/>
      </w:r>
      <w:r w:rsidRPr="0036117A">
        <w:instrText xml:space="preserve"> ADDIN EN.REFLIST </w:instrText>
      </w:r>
      <w:r w:rsidRPr="0036117A">
        <w:fldChar w:fldCharType="separate"/>
      </w:r>
      <w:bookmarkStart w:id="50" w:name="_ENREF_1"/>
      <w:r w:rsidR="006646DF" w:rsidRPr="006646DF">
        <w:t xml:space="preserve">Abshire, J. B., Sun, X. L., Riris, H., Sirota, J. M., McGarry, J. F., Palm, S., Yi, D. H. and Liiva, P. 2005. Geoscience Laser Altimeter System (GLAS) on the ICESat mission: On-orbit measurement performance. </w:t>
      </w:r>
      <w:r w:rsidR="006646DF" w:rsidRPr="006646DF">
        <w:rPr>
          <w:i/>
        </w:rPr>
        <w:t>Geophysical Research Letters</w:t>
      </w:r>
      <w:r w:rsidR="006646DF" w:rsidRPr="006646DF">
        <w:t>, Vol. 32, No. L21S02, 10.1029/2005GL024028.</w:t>
      </w:r>
    </w:p>
    <w:bookmarkEnd w:id="50"/>
    <w:p w:rsidR="006646DF" w:rsidRPr="006646DF" w:rsidRDefault="006646DF" w:rsidP="006646DF">
      <w:pPr>
        <w:pStyle w:val="EndNoteBibliography"/>
        <w:spacing w:after="0"/>
      </w:pPr>
    </w:p>
    <w:p w:rsidR="006646DF" w:rsidRPr="006646DF" w:rsidRDefault="006646DF" w:rsidP="006646DF">
      <w:pPr>
        <w:pStyle w:val="EndNoteBibliography"/>
      </w:pPr>
      <w:bookmarkStart w:id="51" w:name="_ENREF_2"/>
      <w:r w:rsidRPr="006646DF">
        <w:t xml:space="preserve">Adam, E., Mutanga, O. and Rugege, D. 2010. Multispectral and hyperspectral remote sensing for identification and mapping of wetland vegetation: a review. </w:t>
      </w:r>
      <w:r w:rsidRPr="006646DF">
        <w:rPr>
          <w:i/>
        </w:rPr>
        <w:t>Wetlands Ecology and Management</w:t>
      </w:r>
      <w:r w:rsidRPr="006646DF">
        <w:t>, Vol. 18, No. 3, 281-296.</w:t>
      </w:r>
    </w:p>
    <w:bookmarkEnd w:id="51"/>
    <w:p w:rsidR="006646DF" w:rsidRPr="006646DF" w:rsidRDefault="006646DF" w:rsidP="006646DF">
      <w:pPr>
        <w:pStyle w:val="EndNoteBibliography"/>
        <w:spacing w:after="0"/>
      </w:pPr>
    </w:p>
    <w:p w:rsidR="006646DF" w:rsidRPr="006646DF" w:rsidRDefault="006646DF" w:rsidP="006646DF">
      <w:pPr>
        <w:pStyle w:val="EndNoteBibliography"/>
      </w:pPr>
      <w:bookmarkStart w:id="52" w:name="_ENREF_3"/>
      <w:r w:rsidRPr="006646DF">
        <w:t xml:space="preserve">Adam, S., Wiebe, J., Collins, M. and Pietroniro, A. 1998. Radarsat Flood Mapping in the Peace-Athabasca Delta, Canada. </w:t>
      </w:r>
      <w:r w:rsidRPr="006646DF">
        <w:rPr>
          <w:i/>
        </w:rPr>
        <w:t>Canadian Journal of Remote Sensing</w:t>
      </w:r>
      <w:r w:rsidRPr="006646DF">
        <w:t>, Vol. 24, No. 1, 69-79.</w:t>
      </w:r>
    </w:p>
    <w:bookmarkEnd w:id="52"/>
    <w:p w:rsidR="006646DF" w:rsidRPr="006646DF" w:rsidRDefault="006646DF" w:rsidP="006646DF">
      <w:pPr>
        <w:pStyle w:val="EndNoteBibliography"/>
        <w:spacing w:after="0"/>
      </w:pPr>
    </w:p>
    <w:p w:rsidR="006646DF" w:rsidRPr="006646DF" w:rsidRDefault="006646DF" w:rsidP="006646DF">
      <w:pPr>
        <w:pStyle w:val="EndNoteBibliography"/>
      </w:pPr>
      <w:bookmarkStart w:id="53" w:name="_ENREF_4"/>
      <w:r w:rsidRPr="006646DF">
        <w:t xml:space="preserve">Alberta Environment and Sustainable Resource Development. 2015. </w:t>
      </w:r>
      <w:r w:rsidRPr="006646DF">
        <w:rPr>
          <w:i/>
        </w:rPr>
        <w:t>Alberta Wetland Classification System</w:t>
      </w:r>
      <w:r w:rsidRPr="006646DF">
        <w:t>. Water Policy Branch, Policy and Planning Division, Edmonton, Alberta, Canada. Report No. ESRD, Water Conservation, 2015, No. 3.</w:t>
      </w:r>
    </w:p>
    <w:bookmarkEnd w:id="53"/>
    <w:p w:rsidR="006646DF" w:rsidRPr="006646DF" w:rsidRDefault="006646DF" w:rsidP="006646DF">
      <w:pPr>
        <w:pStyle w:val="EndNoteBibliography"/>
        <w:spacing w:after="0"/>
      </w:pPr>
    </w:p>
    <w:p w:rsidR="006646DF" w:rsidRPr="006646DF" w:rsidRDefault="006646DF" w:rsidP="006646DF">
      <w:pPr>
        <w:pStyle w:val="EndNoteBibliography"/>
      </w:pPr>
      <w:bookmarkStart w:id="54" w:name="_ENREF_5"/>
      <w:r w:rsidRPr="006646DF">
        <w:t xml:space="preserve">Alberta NAWMP Partnership. 2017. </w:t>
      </w:r>
      <w:r w:rsidRPr="006646DF">
        <w:rPr>
          <w:i/>
        </w:rPr>
        <w:t>Alberta Weltand Mapping Standards Workshop Synopsis</w:t>
      </w:r>
      <w:r w:rsidRPr="006646DF">
        <w:t xml:space="preserve"> [online]. Available from [cited </w:t>
      </w:r>
    </w:p>
    <w:bookmarkEnd w:id="54"/>
    <w:p w:rsidR="006646DF" w:rsidRPr="006646DF" w:rsidRDefault="006646DF" w:rsidP="006646DF">
      <w:pPr>
        <w:pStyle w:val="EndNoteBibliography"/>
        <w:spacing w:after="0"/>
      </w:pPr>
    </w:p>
    <w:p w:rsidR="006646DF" w:rsidRPr="006646DF" w:rsidRDefault="006646DF" w:rsidP="006646DF">
      <w:pPr>
        <w:pStyle w:val="EndNoteBibliography"/>
      </w:pPr>
      <w:bookmarkStart w:id="55" w:name="_ENREF_6"/>
      <w:r w:rsidRPr="006646DF">
        <w:t xml:space="preserve">Allen, T., Wang, Y. and Gore, B. 2013. Coastal wetland mapping combining multi-date SAR and LiDAR. </w:t>
      </w:r>
      <w:r w:rsidRPr="006646DF">
        <w:rPr>
          <w:i/>
        </w:rPr>
        <w:t>Geocarto International</w:t>
      </w:r>
      <w:r w:rsidRPr="006646DF">
        <w:t>, Vol. 28, No. 7, 616-631.</w:t>
      </w:r>
    </w:p>
    <w:bookmarkEnd w:id="55"/>
    <w:p w:rsidR="006646DF" w:rsidRPr="006646DF" w:rsidRDefault="006646DF" w:rsidP="006646DF">
      <w:pPr>
        <w:pStyle w:val="EndNoteBibliography"/>
        <w:spacing w:after="0"/>
      </w:pPr>
    </w:p>
    <w:p w:rsidR="006646DF" w:rsidRPr="006646DF" w:rsidRDefault="006646DF" w:rsidP="006646DF">
      <w:pPr>
        <w:pStyle w:val="EndNoteBibliography"/>
      </w:pPr>
      <w:bookmarkStart w:id="56" w:name="_ENREF_7"/>
      <w:r w:rsidRPr="006646DF">
        <w:t xml:space="preserve">Alsdorf, D. E., Smith, L. C. and Melack, J. M. 2001. Amazon floodplain water level changes measured with interferometric SIR-C radar. </w:t>
      </w:r>
      <w:r w:rsidRPr="006646DF">
        <w:rPr>
          <w:i/>
        </w:rPr>
        <w:t>IEEE Transactions on Geoscience and Remote Sensing</w:t>
      </w:r>
      <w:r w:rsidRPr="006646DF">
        <w:t>, Vol. 39, No. 2, 423-431.</w:t>
      </w:r>
    </w:p>
    <w:bookmarkEnd w:id="56"/>
    <w:p w:rsidR="006646DF" w:rsidRPr="006646DF" w:rsidRDefault="006646DF" w:rsidP="006646DF">
      <w:pPr>
        <w:pStyle w:val="EndNoteBibliography"/>
        <w:spacing w:after="0"/>
      </w:pPr>
    </w:p>
    <w:p w:rsidR="006646DF" w:rsidRPr="006646DF" w:rsidRDefault="006646DF" w:rsidP="006646DF">
      <w:pPr>
        <w:pStyle w:val="EndNoteBibliography"/>
      </w:pPr>
      <w:bookmarkStart w:id="57" w:name="_ENREF_8"/>
      <w:r w:rsidRPr="006646DF">
        <w:t xml:space="preserve">Amani, M., Salehi, B., Mahdavi, S., Granger, J. and Brisco, B. 2017. Wetland classification in Newfoundland and Labrador using multi-source SAR and optical data integration. </w:t>
      </w:r>
      <w:r w:rsidRPr="006646DF">
        <w:rPr>
          <w:i/>
        </w:rPr>
        <w:t>GIScience &amp; Remote Sensing</w:t>
      </w:r>
      <w:r w:rsidRPr="006646DF">
        <w:t>, Vol. No. 1-18.</w:t>
      </w:r>
    </w:p>
    <w:bookmarkEnd w:id="57"/>
    <w:p w:rsidR="006646DF" w:rsidRPr="006646DF" w:rsidRDefault="006646DF" w:rsidP="006646DF">
      <w:pPr>
        <w:pStyle w:val="EndNoteBibliography"/>
        <w:spacing w:after="0"/>
      </w:pPr>
    </w:p>
    <w:p w:rsidR="006646DF" w:rsidRPr="006646DF" w:rsidRDefault="006646DF" w:rsidP="006646DF">
      <w:pPr>
        <w:pStyle w:val="EndNoteBibliography"/>
      </w:pPr>
      <w:bookmarkStart w:id="58" w:name="_ENREF_9"/>
      <w:r w:rsidRPr="006646DF">
        <w:t xml:space="preserve">Anderson, R. R. and Wobber, F. J. 1973. Wetlands Mapping in New Jersey. </w:t>
      </w:r>
      <w:r w:rsidRPr="006646DF">
        <w:rPr>
          <w:i/>
        </w:rPr>
        <w:t>Photogrammetric Engineering and Remote Sensing</w:t>
      </w:r>
      <w:r w:rsidRPr="006646DF">
        <w:t>, Vol. 47, No. 2, 223-227.</w:t>
      </w:r>
    </w:p>
    <w:bookmarkEnd w:id="58"/>
    <w:p w:rsidR="006646DF" w:rsidRPr="006646DF" w:rsidRDefault="006646DF" w:rsidP="006646DF">
      <w:pPr>
        <w:pStyle w:val="EndNoteBibliography"/>
        <w:spacing w:after="0"/>
      </w:pPr>
    </w:p>
    <w:p w:rsidR="006646DF" w:rsidRPr="006646DF" w:rsidRDefault="006646DF" w:rsidP="006646DF">
      <w:pPr>
        <w:pStyle w:val="EndNoteBibliography"/>
      </w:pPr>
      <w:bookmarkStart w:id="59" w:name="_ENREF_10"/>
      <w:r w:rsidRPr="006646DF">
        <w:t xml:space="preserve">Arkett, M., Braithwaite, L., Pestieau, P., Carrieres, T., Pogson, L., Fabi, C. and Geldsetzer, T. 2015. Preparation by the Canadian Ice Service for the Operational Use of the RADARSAT Constellation Mission in Their Ice and Oil Spill Monitoring Programs. </w:t>
      </w:r>
      <w:r w:rsidRPr="006646DF">
        <w:rPr>
          <w:i/>
        </w:rPr>
        <w:t>Canadian Journal of Remote Sensing</w:t>
      </w:r>
      <w:r w:rsidRPr="006646DF">
        <w:t>, Vol. 41, No. 5, 380-389.</w:t>
      </w:r>
    </w:p>
    <w:bookmarkEnd w:id="59"/>
    <w:p w:rsidR="006646DF" w:rsidRPr="006646DF" w:rsidRDefault="006646DF" w:rsidP="006646DF">
      <w:pPr>
        <w:pStyle w:val="EndNoteBibliography"/>
        <w:spacing w:after="0"/>
      </w:pPr>
    </w:p>
    <w:p w:rsidR="006646DF" w:rsidRPr="006646DF" w:rsidRDefault="006646DF" w:rsidP="006646DF">
      <w:pPr>
        <w:pStyle w:val="EndNoteBibliography"/>
      </w:pPr>
      <w:bookmarkStart w:id="60" w:name="_ENREF_11"/>
      <w:r w:rsidRPr="006646DF">
        <w:t xml:space="preserve">ASPRS. 2011. </w:t>
      </w:r>
      <w:r w:rsidRPr="006646DF">
        <w:rPr>
          <w:i/>
        </w:rPr>
        <w:t>LAS Specification</w:t>
      </w:r>
      <w:r w:rsidRPr="006646DF">
        <w:t>. A. S. f. P. R. Sensing, Bethesda, Maryland, USA. Report No. 1.4-R6.</w:t>
      </w:r>
    </w:p>
    <w:bookmarkEnd w:id="60"/>
    <w:p w:rsidR="006646DF" w:rsidRPr="006646DF" w:rsidRDefault="006646DF" w:rsidP="006646DF">
      <w:pPr>
        <w:pStyle w:val="EndNoteBibliography"/>
        <w:spacing w:after="0"/>
      </w:pPr>
    </w:p>
    <w:p w:rsidR="006646DF" w:rsidRPr="006646DF" w:rsidRDefault="006646DF" w:rsidP="006646DF">
      <w:pPr>
        <w:pStyle w:val="EndNoteBibliography"/>
      </w:pPr>
      <w:bookmarkStart w:id="61" w:name="_ENREF_12"/>
      <w:r w:rsidRPr="006646DF">
        <w:t xml:space="preserve">Atteia, G. and Collins, M. 2015. Ship detection performance using simulated dual-polarization RADARSAT constellation mission data. </w:t>
      </w:r>
      <w:r w:rsidRPr="006646DF">
        <w:rPr>
          <w:i/>
        </w:rPr>
        <w:t>International Journal of Remote Sensing</w:t>
      </w:r>
      <w:r w:rsidRPr="006646DF">
        <w:t>, Vol. 36, No. 6, 1705-1727.</w:t>
      </w:r>
    </w:p>
    <w:bookmarkEnd w:id="61"/>
    <w:p w:rsidR="006646DF" w:rsidRPr="006646DF" w:rsidRDefault="006646DF" w:rsidP="006646DF">
      <w:pPr>
        <w:pStyle w:val="EndNoteBibliography"/>
        <w:spacing w:after="0"/>
      </w:pPr>
    </w:p>
    <w:p w:rsidR="006646DF" w:rsidRPr="006646DF" w:rsidRDefault="006646DF" w:rsidP="006646DF">
      <w:pPr>
        <w:pStyle w:val="EndNoteBibliography"/>
      </w:pPr>
      <w:bookmarkStart w:id="62" w:name="_ENREF_13"/>
      <w:r w:rsidRPr="006646DF">
        <w:t xml:space="preserve">Augusteijn, M. F. and Warrender, C. E. 1998. Wetland classification using optical and radar data and neural network classification. </w:t>
      </w:r>
      <w:r w:rsidRPr="006646DF">
        <w:rPr>
          <w:i/>
        </w:rPr>
        <w:t>International Journal of Remote Sensing</w:t>
      </w:r>
      <w:r w:rsidRPr="006646DF">
        <w:t>, Vol. 19, No. 8, 1545-1560.</w:t>
      </w:r>
    </w:p>
    <w:bookmarkEnd w:id="62"/>
    <w:p w:rsidR="006646DF" w:rsidRPr="006646DF" w:rsidRDefault="006646DF" w:rsidP="006646DF">
      <w:pPr>
        <w:pStyle w:val="EndNoteBibliography"/>
        <w:spacing w:after="0"/>
      </w:pPr>
    </w:p>
    <w:p w:rsidR="006646DF" w:rsidRPr="006646DF" w:rsidRDefault="006646DF" w:rsidP="006646DF">
      <w:pPr>
        <w:pStyle w:val="EndNoteBibliography"/>
      </w:pPr>
      <w:bookmarkStart w:id="63" w:name="_ENREF_14"/>
      <w:r w:rsidRPr="006646DF">
        <w:t xml:space="preserve">Axelsson, P. 1999. Processing of laser scanner data—algorithms and applications. </w:t>
      </w:r>
      <w:r w:rsidRPr="006646DF">
        <w:rPr>
          <w:i/>
        </w:rPr>
        <w:t>ISPRS Journal of Photogrammetry and Remote Sensing</w:t>
      </w:r>
      <w:r w:rsidRPr="006646DF">
        <w:t>, Vol. 54, No. 2, 138-147.</w:t>
      </w:r>
    </w:p>
    <w:bookmarkEnd w:id="63"/>
    <w:p w:rsidR="006646DF" w:rsidRPr="006646DF" w:rsidRDefault="006646DF" w:rsidP="006646DF">
      <w:pPr>
        <w:pStyle w:val="EndNoteBibliography"/>
        <w:spacing w:after="0"/>
      </w:pPr>
    </w:p>
    <w:p w:rsidR="006646DF" w:rsidRPr="006646DF" w:rsidRDefault="006646DF" w:rsidP="006646DF">
      <w:pPr>
        <w:pStyle w:val="EndNoteBibliography"/>
      </w:pPr>
      <w:bookmarkStart w:id="64" w:name="_ENREF_15"/>
      <w:r w:rsidRPr="006646DF">
        <w:t xml:space="preserve">Axelsson, P. 2000. DEM generation from laserscanner data using adaptive TIN models. </w:t>
      </w:r>
      <w:r w:rsidRPr="006646DF">
        <w:rPr>
          <w:i/>
        </w:rPr>
        <w:t>International Achives of Photogrammetry and Remote Sensing</w:t>
      </w:r>
      <w:r w:rsidRPr="006646DF">
        <w:t>, Vol. XXXIII, No. B4, 110-117.</w:t>
      </w:r>
    </w:p>
    <w:bookmarkEnd w:id="64"/>
    <w:p w:rsidR="006646DF" w:rsidRPr="006646DF" w:rsidRDefault="006646DF" w:rsidP="006646DF">
      <w:pPr>
        <w:pStyle w:val="EndNoteBibliography"/>
        <w:spacing w:after="0"/>
      </w:pPr>
    </w:p>
    <w:p w:rsidR="006646DF" w:rsidRPr="006646DF" w:rsidRDefault="006646DF" w:rsidP="006646DF">
      <w:pPr>
        <w:pStyle w:val="EndNoteBibliography"/>
      </w:pPr>
      <w:bookmarkStart w:id="65" w:name="_ENREF_16"/>
      <w:r w:rsidRPr="006646DF">
        <w:t xml:space="preserve">Baker, C., Lawrence, R., Montagne, C. and Patten, D. 2006. Mapping wetlands and riparian aeas using Landsat ETM+ imagery and decision-tree-based models. </w:t>
      </w:r>
      <w:r w:rsidRPr="006646DF">
        <w:rPr>
          <w:i/>
        </w:rPr>
        <w:t>Wetlands</w:t>
      </w:r>
      <w:r w:rsidRPr="006646DF">
        <w:t>, Vol. 26, No. 2, 465-474.</w:t>
      </w:r>
    </w:p>
    <w:bookmarkEnd w:id="65"/>
    <w:p w:rsidR="006646DF" w:rsidRPr="006646DF" w:rsidRDefault="006646DF" w:rsidP="006646DF">
      <w:pPr>
        <w:pStyle w:val="EndNoteBibliography"/>
        <w:spacing w:after="0"/>
      </w:pPr>
    </w:p>
    <w:p w:rsidR="006646DF" w:rsidRPr="006646DF" w:rsidRDefault="006646DF" w:rsidP="006646DF">
      <w:pPr>
        <w:pStyle w:val="EndNoteBibliography"/>
      </w:pPr>
      <w:bookmarkStart w:id="66" w:name="_ENREF_17"/>
      <w:r w:rsidRPr="006646DF">
        <w:t xml:space="preserve">Beckingham, J. D. and Archibald, J. H. 1996a. </w:t>
      </w:r>
      <w:r w:rsidRPr="006646DF">
        <w:rPr>
          <w:i/>
        </w:rPr>
        <w:t>Field Guide to Ecosites of Northern Alberta</w:t>
      </w:r>
      <w:r w:rsidRPr="006646DF">
        <w:t>. Natural Resources Canada, Canadian Forest Service, Edmonton, Alberta, Canada. Report No. Special Report 5.</w:t>
      </w:r>
    </w:p>
    <w:bookmarkEnd w:id="66"/>
    <w:p w:rsidR="006646DF" w:rsidRPr="006646DF" w:rsidRDefault="006646DF" w:rsidP="006646DF">
      <w:pPr>
        <w:pStyle w:val="EndNoteBibliography"/>
        <w:spacing w:after="0"/>
      </w:pPr>
    </w:p>
    <w:p w:rsidR="006646DF" w:rsidRPr="006646DF" w:rsidRDefault="006646DF" w:rsidP="006646DF">
      <w:pPr>
        <w:pStyle w:val="EndNoteBibliography"/>
      </w:pPr>
      <w:bookmarkStart w:id="67" w:name="_ENREF_18"/>
      <w:r w:rsidRPr="006646DF">
        <w:t xml:space="preserve">Beckingham, J. D., Corns, I. G. W. and Archibald, J. H. 1996b. </w:t>
      </w:r>
      <w:r w:rsidRPr="006646DF">
        <w:rPr>
          <w:i/>
        </w:rPr>
        <w:t>Field guide to ecosites of west-central Alberta</w:t>
      </w:r>
      <w:r w:rsidRPr="006646DF">
        <w:t>. Natural Resources Canada, Canadian Forest Service, Edmonton, Alberta, Canada. Report No. Special Report 9.</w:t>
      </w:r>
    </w:p>
    <w:bookmarkEnd w:id="67"/>
    <w:p w:rsidR="006646DF" w:rsidRPr="006646DF" w:rsidRDefault="006646DF" w:rsidP="006646DF">
      <w:pPr>
        <w:pStyle w:val="EndNoteBibliography"/>
        <w:spacing w:after="0"/>
      </w:pPr>
    </w:p>
    <w:p w:rsidR="006646DF" w:rsidRPr="006646DF" w:rsidRDefault="006646DF" w:rsidP="006646DF">
      <w:pPr>
        <w:pStyle w:val="EndNoteBibliography"/>
      </w:pPr>
      <w:bookmarkStart w:id="68" w:name="_ENREF_19"/>
      <w:r w:rsidRPr="006646DF">
        <w:t xml:space="preserve">Bernert, J. A., Eilers, J. M., Eilers, B. J., Blok, E., Daggett, S. G. and Bierly, K. F. 1999. Recent wetlands trends (1981/82–1994) in the Willamette Valley, Oregon, USA. </w:t>
      </w:r>
      <w:r w:rsidRPr="006646DF">
        <w:rPr>
          <w:i/>
        </w:rPr>
        <w:t>Wetlands</w:t>
      </w:r>
      <w:r w:rsidRPr="006646DF">
        <w:t>, Vol. 19, No. 3, 545-559.</w:t>
      </w:r>
    </w:p>
    <w:bookmarkEnd w:id="68"/>
    <w:p w:rsidR="006646DF" w:rsidRPr="006646DF" w:rsidRDefault="006646DF" w:rsidP="006646DF">
      <w:pPr>
        <w:pStyle w:val="EndNoteBibliography"/>
        <w:spacing w:after="0"/>
      </w:pPr>
    </w:p>
    <w:p w:rsidR="006646DF" w:rsidRPr="006646DF" w:rsidRDefault="006646DF" w:rsidP="006646DF">
      <w:pPr>
        <w:pStyle w:val="EndNoteBibliography"/>
      </w:pPr>
      <w:bookmarkStart w:id="69" w:name="_ENREF_20"/>
      <w:r w:rsidRPr="006646DF">
        <w:t xml:space="preserve">Boerner, W.-M., Mott, H., Luneburg, E., Livingstone, C., Brisco, B., Brown, R. J. and Patterson, J. S. 1998. Polarimetry in Radar Remote Sensing: Basic and Applied Concepts. In </w:t>
      </w:r>
      <w:r w:rsidRPr="006646DF">
        <w:rPr>
          <w:i/>
        </w:rPr>
        <w:t>Principles and Applications of Imaging Radar, Manual of Remote Sensing, Third Edition, Volume 2</w:t>
      </w:r>
      <w:r w:rsidRPr="006646DF">
        <w:t>. Edited by F. M. Henderson and A. J. Lewis. John Wiley &amp; Sons, Inc., Toronto, Ontario, Canada,</w:t>
      </w:r>
      <w:r w:rsidRPr="006646DF">
        <w:rPr>
          <w:b/>
        </w:rPr>
        <w:t xml:space="preserve"> </w:t>
      </w:r>
      <w:r w:rsidRPr="006646DF">
        <w:t>271-356.</w:t>
      </w:r>
    </w:p>
    <w:bookmarkEnd w:id="69"/>
    <w:p w:rsidR="006646DF" w:rsidRPr="006646DF" w:rsidRDefault="006646DF" w:rsidP="006646DF">
      <w:pPr>
        <w:pStyle w:val="EndNoteBibliography"/>
        <w:spacing w:after="0"/>
      </w:pPr>
    </w:p>
    <w:p w:rsidR="006646DF" w:rsidRPr="006646DF" w:rsidRDefault="006646DF" w:rsidP="006646DF">
      <w:pPr>
        <w:pStyle w:val="EndNoteBibliography"/>
      </w:pPr>
      <w:bookmarkStart w:id="70" w:name="_ENREF_21"/>
      <w:r w:rsidRPr="006646DF">
        <w:t xml:space="preserve">Bolanos, S., Stiff, D., Brisco, B. and Pietroniro, A. 2016. Operational Surface Water Detection and Monitoring Using Radarsat 2. </w:t>
      </w:r>
      <w:r w:rsidRPr="006646DF">
        <w:rPr>
          <w:i/>
        </w:rPr>
        <w:t>Remote Sensing</w:t>
      </w:r>
      <w:r w:rsidRPr="006646DF">
        <w:t>, Vol. 8, No. 4, 285.</w:t>
      </w:r>
    </w:p>
    <w:bookmarkEnd w:id="70"/>
    <w:p w:rsidR="006646DF" w:rsidRPr="006646DF" w:rsidRDefault="006646DF" w:rsidP="006646DF">
      <w:pPr>
        <w:pStyle w:val="EndNoteBibliography"/>
        <w:spacing w:after="0"/>
      </w:pPr>
    </w:p>
    <w:p w:rsidR="006646DF" w:rsidRPr="006646DF" w:rsidRDefault="006646DF" w:rsidP="006646DF">
      <w:pPr>
        <w:pStyle w:val="EndNoteBibliography"/>
      </w:pPr>
      <w:bookmarkStart w:id="71" w:name="_ENREF_22"/>
      <w:r w:rsidRPr="006646DF">
        <w:t xml:space="preserve">Bourgeau-Chavez, L. L., Kasischke, E. S., Brunzell, S. M., Mudd, J. P., Smith, K. B. and Frick, A. L. 2001. Analysis of space-borne SAR data for wetland mapping in Virginia riparian ecosystems. </w:t>
      </w:r>
      <w:r w:rsidRPr="006646DF">
        <w:rPr>
          <w:i/>
        </w:rPr>
        <w:t>International Journal of Remote Sensing</w:t>
      </w:r>
      <w:r w:rsidRPr="006646DF">
        <w:t>, Vol. 22, No. 18, 3665-3687.</w:t>
      </w:r>
    </w:p>
    <w:bookmarkEnd w:id="71"/>
    <w:p w:rsidR="006646DF" w:rsidRPr="006646DF" w:rsidRDefault="006646DF" w:rsidP="006646DF">
      <w:pPr>
        <w:pStyle w:val="EndNoteBibliography"/>
        <w:spacing w:after="0"/>
      </w:pPr>
    </w:p>
    <w:p w:rsidR="006646DF" w:rsidRPr="006646DF" w:rsidRDefault="006646DF" w:rsidP="006646DF">
      <w:pPr>
        <w:pStyle w:val="EndNoteBibliography"/>
      </w:pPr>
      <w:bookmarkStart w:id="72" w:name="_ENREF_23"/>
      <w:r w:rsidRPr="006646DF">
        <w:t xml:space="preserve">Bourgeau-Chavez, L. L., Riordan, K., Powell, R. B., Miller, N. and Nowels, M. 2009. Improving Wetland Characterization with Multi-Sensor, Multi-Temporal SAR and Optical/Infrared Data Fusion. In </w:t>
      </w:r>
      <w:r w:rsidRPr="006646DF">
        <w:rPr>
          <w:i/>
        </w:rPr>
        <w:t>Advances in Geoscience and Remote Sensing</w:t>
      </w:r>
      <w:r w:rsidRPr="006646DF">
        <w:t>. Edited by G. Jedlovec. InTech, Rijeka,</w:t>
      </w:r>
      <w:r w:rsidRPr="006646DF">
        <w:rPr>
          <w:b/>
        </w:rPr>
        <w:t xml:space="preserve"> </w:t>
      </w:r>
      <w:r w:rsidRPr="006646DF">
        <w:t>Ch. 33.</w:t>
      </w:r>
    </w:p>
    <w:bookmarkEnd w:id="72"/>
    <w:p w:rsidR="006646DF" w:rsidRPr="006646DF" w:rsidRDefault="006646DF" w:rsidP="006646DF">
      <w:pPr>
        <w:pStyle w:val="EndNoteBibliography"/>
        <w:spacing w:after="0"/>
      </w:pPr>
    </w:p>
    <w:p w:rsidR="006646DF" w:rsidRPr="006646DF" w:rsidRDefault="006646DF" w:rsidP="006646DF">
      <w:pPr>
        <w:pStyle w:val="EndNoteBibliography"/>
      </w:pPr>
      <w:bookmarkStart w:id="73" w:name="_ENREF_24"/>
      <w:r w:rsidRPr="006646DF">
        <w:t xml:space="preserve">Bourgeau-Chavez, L. L., Smith, K. B., Brunzell, S. M., Kasischke, E. S., Romanowicz, E. A. and Richardson, C. J. 2005. Remote monitoring of regional inundation patterns and hydroperiod in the Greater Everglades using Synthetic Aperture Radar. </w:t>
      </w:r>
      <w:r w:rsidRPr="006646DF">
        <w:rPr>
          <w:i/>
        </w:rPr>
        <w:t>Wetlands</w:t>
      </w:r>
      <w:r w:rsidRPr="006646DF">
        <w:t>, Vol. 25, No. 1, 176-191.</w:t>
      </w:r>
    </w:p>
    <w:bookmarkEnd w:id="73"/>
    <w:p w:rsidR="006646DF" w:rsidRPr="006646DF" w:rsidRDefault="006646DF" w:rsidP="006646DF">
      <w:pPr>
        <w:pStyle w:val="EndNoteBibliography"/>
        <w:spacing w:after="0"/>
      </w:pPr>
    </w:p>
    <w:p w:rsidR="006646DF" w:rsidRPr="006646DF" w:rsidRDefault="006646DF" w:rsidP="006646DF">
      <w:pPr>
        <w:pStyle w:val="EndNoteBibliography"/>
      </w:pPr>
      <w:bookmarkStart w:id="74" w:name="_ENREF_25"/>
      <w:r w:rsidRPr="006646DF">
        <w:t xml:space="preserve">Brisco, B., Ahern, F., Murnaghan, K., White, L., Canisus, F. and Lancaster, P. 2017. Seasonal Change in Wetland Coherence as an Aid to Wetland Monitoring. </w:t>
      </w:r>
      <w:r w:rsidRPr="006646DF">
        <w:rPr>
          <w:i/>
        </w:rPr>
        <w:t>Remote Sensing</w:t>
      </w:r>
      <w:r w:rsidRPr="006646DF">
        <w:t>, Vol. 9, No. 2, 158.</w:t>
      </w:r>
    </w:p>
    <w:bookmarkEnd w:id="74"/>
    <w:p w:rsidR="006646DF" w:rsidRPr="006646DF" w:rsidRDefault="006646DF" w:rsidP="006646DF">
      <w:pPr>
        <w:pStyle w:val="EndNoteBibliography"/>
        <w:spacing w:after="0"/>
      </w:pPr>
    </w:p>
    <w:p w:rsidR="006646DF" w:rsidRPr="006646DF" w:rsidRDefault="006646DF" w:rsidP="006646DF">
      <w:pPr>
        <w:pStyle w:val="EndNoteBibliography"/>
      </w:pPr>
      <w:bookmarkStart w:id="75" w:name="_ENREF_26"/>
      <w:r w:rsidRPr="006646DF">
        <w:t xml:space="preserve">Brisco, B., Kapfer, M., Hirose, T., Tedford, B. and Liu, J. 2011. Evaluation of C-band polarization diversity and polarimetry for wetland mapping. </w:t>
      </w:r>
      <w:r w:rsidRPr="006646DF">
        <w:rPr>
          <w:i/>
        </w:rPr>
        <w:t>Canadian Journal of Remote Sensing</w:t>
      </w:r>
      <w:r w:rsidRPr="006646DF">
        <w:t>, Vol. 37, No. 1, 82-92.</w:t>
      </w:r>
    </w:p>
    <w:bookmarkEnd w:id="75"/>
    <w:p w:rsidR="006646DF" w:rsidRPr="006646DF" w:rsidRDefault="006646DF" w:rsidP="006646DF">
      <w:pPr>
        <w:pStyle w:val="EndNoteBibliography"/>
        <w:spacing w:after="0"/>
      </w:pPr>
    </w:p>
    <w:p w:rsidR="006646DF" w:rsidRPr="006646DF" w:rsidRDefault="006646DF" w:rsidP="006646DF">
      <w:pPr>
        <w:pStyle w:val="EndNoteBibliography"/>
      </w:pPr>
      <w:bookmarkStart w:id="76" w:name="_ENREF_27"/>
      <w:r w:rsidRPr="006646DF">
        <w:t xml:space="preserve">Brisco, B., Murnaghan, K., Wdowinski, S. and Hong, S.-H. 2015. Evaluation of RADARSAT-2 Acquisition Modes for Wetland Monitoring Applications. </w:t>
      </w:r>
      <w:r w:rsidRPr="006646DF">
        <w:rPr>
          <w:i/>
        </w:rPr>
        <w:t>Canadian Journal of Remote Sensing</w:t>
      </w:r>
      <w:r w:rsidRPr="006646DF">
        <w:t>, Vol. 41, No. 5, 431-439.</w:t>
      </w:r>
    </w:p>
    <w:bookmarkEnd w:id="76"/>
    <w:p w:rsidR="006646DF" w:rsidRPr="006646DF" w:rsidRDefault="006646DF" w:rsidP="006646DF">
      <w:pPr>
        <w:pStyle w:val="EndNoteBibliography"/>
        <w:spacing w:after="0"/>
      </w:pPr>
    </w:p>
    <w:p w:rsidR="006646DF" w:rsidRPr="006646DF" w:rsidRDefault="006646DF" w:rsidP="006646DF">
      <w:pPr>
        <w:pStyle w:val="EndNoteBibliography"/>
      </w:pPr>
      <w:bookmarkStart w:id="77" w:name="_ENREF_28"/>
      <w:r w:rsidRPr="006646DF">
        <w:t xml:space="preserve">Brisco, B., Schmitt, A., Murnaghan, K., Kaya, S. and Roth, A. 2013. SAR polarimetric change detection for flooded vegetation. </w:t>
      </w:r>
      <w:r w:rsidRPr="006646DF">
        <w:rPr>
          <w:i/>
        </w:rPr>
        <w:t>International Journal of Digital Earth</w:t>
      </w:r>
      <w:r w:rsidRPr="006646DF">
        <w:t>, Vol. 6, No. 2, 103-114.</w:t>
      </w:r>
    </w:p>
    <w:bookmarkEnd w:id="77"/>
    <w:p w:rsidR="006646DF" w:rsidRPr="006646DF" w:rsidRDefault="006646DF" w:rsidP="006646DF">
      <w:pPr>
        <w:pStyle w:val="EndNoteBibliography"/>
        <w:spacing w:after="0"/>
      </w:pPr>
    </w:p>
    <w:p w:rsidR="006646DF" w:rsidRPr="006646DF" w:rsidRDefault="006646DF" w:rsidP="006646DF">
      <w:pPr>
        <w:pStyle w:val="EndNoteBibliography"/>
      </w:pPr>
      <w:bookmarkStart w:id="78" w:name="_ENREF_29"/>
      <w:r w:rsidRPr="006646DF">
        <w:t xml:space="preserve">Brisco, B., Touzi, R., van der Sanden, J. J., Charbonneau, F., Pultz, T. J. and D'Iorio, M. 2008. Water resource applications with RADARSAT-2 – a preview. </w:t>
      </w:r>
      <w:r w:rsidRPr="006646DF">
        <w:rPr>
          <w:i/>
        </w:rPr>
        <w:t>International Journal of Digital Earth</w:t>
      </w:r>
      <w:r w:rsidRPr="006646DF">
        <w:t>, Vol. 1, No. 1, 130-147.</w:t>
      </w:r>
    </w:p>
    <w:bookmarkEnd w:id="78"/>
    <w:p w:rsidR="006646DF" w:rsidRPr="006646DF" w:rsidRDefault="006646DF" w:rsidP="006646DF">
      <w:pPr>
        <w:pStyle w:val="EndNoteBibliography"/>
        <w:spacing w:after="0"/>
      </w:pPr>
    </w:p>
    <w:p w:rsidR="006646DF" w:rsidRPr="006646DF" w:rsidRDefault="006646DF" w:rsidP="006646DF">
      <w:pPr>
        <w:pStyle w:val="EndNoteBibliography"/>
      </w:pPr>
      <w:bookmarkStart w:id="79" w:name="_ENREF_30"/>
      <w:r w:rsidRPr="006646DF">
        <w:t xml:space="preserve">Buono, A., Nunziata, F., Migliaccio, M., Yang, X. and Li, X. 2017. Classification of the Yellow River delta area using fully polarimetric SAR measurements. </w:t>
      </w:r>
      <w:r w:rsidRPr="006646DF">
        <w:rPr>
          <w:i/>
        </w:rPr>
        <w:t>International Journal of Remote Sensing</w:t>
      </w:r>
      <w:r w:rsidRPr="006646DF">
        <w:t>, Vol. 38, No. 23, 6714-6734.</w:t>
      </w:r>
    </w:p>
    <w:bookmarkEnd w:id="79"/>
    <w:p w:rsidR="006646DF" w:rsidRPr="006646DF" w:rsidRDefault="006646DF" w:rsidP="006646DF">
      <w:pPr>
        <w:pStyle w:val="EndNoteBibliography"/>
        <w:spacing w:after="0"/>
      </w:pPr>
    </w:p>
    <w:p w:rsidR="006646DF" w:rsidRPr="006646DF" w:rsidRDefault="006646DF" w:rsidP="006646DF">
      <w:pPr>
        <w:pStyle w:val="EndNoteBibliography"/>
      </w:pPr>
      <w:bookmarkStart w:id="80" w:name="_ENREF_31"/>
      <w:r w:rsidRPr="006646DF">
        <w:t xml:space="preserve">Bwangoy, J.-R. B., Hansen, M. C., Roy, D. P., Grandi, G. D. and Justice, C. O. 2010. Wetland mapping in the Congo Basin using optical and radar remotely sensed data and derived topographical indices. </w:t>
      </w:r>
      <w:r w:rsidRPr="006646DF">
        <w:rPr>
          <w:i/>
        </w:rPr>
        <w:t>Remote Sensing of Environment</w:t>
      </w:r>
      <w:r w:rsidRPr="006646DF">
        <w:t>, Vol. 114, No. 1, 73-86.</w:t>
      </w:r>
    </w:p>
    <w:bookmarkEnd w:id="80"/>
    <w:p w:rsidR="006646DF" w:rsidRPr="006646DF" w:rsidRDefault="006646DF" w:rsidP="006646DF">
      <w:pPr>
        <w:pStyle w:val="EndNoteBibliography"/>
        <w:spacing w:after="0"/>
      </w:pPr>
    </w:p>
    <w:p w:rsidR="006646DF" w:rsidRPr="006646DF" w:rsidRDefault="006646DF" w:rsidP="006646DF">
      <w:pPr>
        <w:pStyle w:val="EndNoteBibliography"/>
      </w:pPr>
      <w:bookmarkStart w:id="81" w:name="_ENREF_32"/>
      <w:r w:rsidRPr="006646DF">
        <w:t xml:space="preserve">Camilleri, S., De Giglio, M., Stecchi, F. and Pérez-Hurtado, A. 2017. Land use and land cover change analysis in predominantly man-made coastal wetlands: towards a methodological framework. </w:t>
      </w:r>
      <w:r w:rsidRPr="006646DF">
        <w:rPr>
          <w:i/>
        </w:rPr>
        <w:t>Wetlands Ecology and Management</w:t>
      </w:r>
      <w:r w:rsidRPr="006646DF">
        <w:t>, Vol. 25, No. 1, 23-43.</w:t>
      </w:r>
    </w:p>
    <w:bookmarkEnd w:id="81"/>
    <w:p w:rsidR="006646DF" w:rsidRPr="006646DF" w:rsidRDefault="006646DF" w:rsidP="006646DF">
      <w:pPr>
        <w:pStyle w:val="EndNoteBibliography"/>
        <w:spacing w:after="0"/>
      </w:pPr>
    </w:p>
    <w:p w:rsidR="006646DF" w:rsidRPr="006646DF" w:rsidRDefault="006646DF" w:rsidP="006646DF">
      <w:pPr>
        <w:pStyle w:val="EndNoteBibliography"/>
      </w:pPr>
      <w:bookmarkStart w:id="82" w:name="_ENREF_33"/>
      <w:r w:rsidRPr="006646DF">
        <w:t xml:space="preserve">Carle, M. V., Wang, L. and Sasser, C. E. 2014. Mapping freshwater marsh species distributions using WorldView-2 high-resolution multispectral satellite imagery. </w:t>
      </w:r>
      <w:r w:rsidRPr="006646DF">
        <w:rPr>
          <w:i/>
        </w:rPr>
        <w:t>International Journal of Remote Sensing</w:t>
      </w:r>
      <w:r w:rsidRPr="006646DF">
        <w:t>, Vol. 35, No. 13, 4698-4716.</w:t>
      </w:r>
    </w:p>
    <w:bookmarkEnd w:id="82"/>
    <w:p w:rsidR="006646DF" w:rsidRPr="006646DF" w:rsidRDefault="006646DF" w:rsidP="006646DF">
      <w:pPr>
        <w:pStyle w:val="EndNoteBibliography"/>
        <w:spacing w:after="0"/>
      </w:pPr>
    </w:p>
    <w:p w:rsidR="006646DF" w:rsidRPr="006646DF" w:rsidRDefault="006646DF" w:rsidP="006646DF">
      <w:pPr>
        <w:pStyle w:val="EndNoteBibliography"/>
      </w:pPr>
      <w:bookmarkStart w:id="83" w:name="_ENREF_34"/>
      <w:r w:rsidRPr="006646DF">
        <w:t xml:space="preserve">Castañeda, C. and Ducrot, D. 2009. Land cover mapping of wetland areas in an agricultural landscape using SAR and Landsat imagery. </w:t>
      </w:r>
      <w:r w:rsidRPr="006646DF">
        <w:rPr>
          <w:i/>
        </w:rPr>
        <w:t>Journal of Environmental Management</w:t>
      </w:r>
      <w:r w:rsidRPr="006646DF">
        <w:t>, Vol. 90, No. 7, 2270-2277.</w:t>
      </w:r>
    </w:p>
    <w:bookmarkEnd w:id="83"/>
    <w:p w:rsidR="006646DF" w:rsidRPr="006646DF" w:rsidRDefault="006646DF" w:rsidP="006646DF">
      <w:pPr>
        <w:pStyle w:val="EndNoteBibliography"/>
        <w:spacing w:after="0"/>
      </w:pPr>
    </w:p>
    <w:p w:rsidR="006646DF" w:rsidRPr="006646DF" w:rsidRDefault="006646DF" w:rsidP="006646DF">
      <w:pPr>
        <w:pStyle w:val="EndNoteBibliography"/>
      </w:pPr>
      <w:bookmarkStart w:id="84" w:name="_ENREF_35"/>
      <w:r w:rsidRPr="006646DF">
        <w:t xml:space="preserve">Chasmer, L. and Hopkinson, C. 2016a. Threshold loss of discontinuous permafrost and landscape evolution. </w:t>
      </w:r>
      <w:r w:rsidRPr="006646DF">
        <w:rPr>
          <w:i/>
        </w:rPr>
        <w:t>Global Change Biology</w:t>
      </w:r>
      <w:r w:rsidRPr="006646DF">
        <w:t xml:space="preserve">, Vol. No. </w:t>
      </w:r>
    </w:p>
    <w:bookmarkEnd w:id="84"/>
    <w:p w:rsidR="006646DF" w:rsidRPr="006646DF" w:rsidRDefault="006646DF" w:rsidP="006646DF">
      <w:pPr>
        <w:pStyle w:val="EndNoteBibliography"/>
        <w:spacing w:after="0"/>
      </w:pPr>
    </w:p>
    <w:p w:rsidR="006646DF" w:rsidRPr="006646DF" w:rsidRDefault="006646DF" w:rsidP="006646DF">
      <w:pPr>
        <w:pStyle w:val="EndNoteBibliography"/>
      </w:pPr>
      <w:bookmarkStart w:id="85" w:name="_ENREF_36"/>
      <w:r w:rsidRPr="006646DF">
        <w:t xml:space="preserve">Chasmer, L., Hopkinson, C., Montgomery, J. and Petrone, R. 2016b. A Physically Based Terrain Morphology and Vegetation Structural Classification for Wetlands of the Boreal Plains, Alberta, Canada. </w:t>
      </w:r>
      <w:r w:rsidRPr="006646DF">
        <w:rPr>
          <w:i/>
        </w:rPr>
        <w:t>Canadian Journal of Remote Sensing</w:t>
      </w:r>
      <w:r w:rsidRPr="006646DF">
        <w:t>, Vol. 42, No. 5, 521-540.</w:t>
      </w:r>
    </w:p>
    <w:bookmarkEnd w:id="85"/>
    <w:p w:rsidR="006646DF" w:rsidRPr="006646DF" w:rsidRDefault="006646DF" w:rsidP="006646DF">
      <w:pPr>
        <w:pStyle w:val="EndNoteBibliography"/>
        <w:spacing w:after="0"/>
      </w:pPr>
    </w:p>
    <w:p w:rsidR="006646DF" w:rsidRPr="006646DF" w:rsidRDefault="006646DF" w:rsidP="006646DF">
      <w:pPr>
        <w:pStyle w:val="EndNoteBibliography"/>
      </w:pPr>
      <w:bookmarkStart w:id="86" w:name="_ENREF_37"/>
      <w:r w:rsidRPr="006646DF">
        <w:t xml:space="preserve">Chul Jung, H. and Alsdorf, D. 2010. Repeat-pass multi-temporal interferometric SAR coherence variations with Amazon floodplain and lake habitats. </w:t>
      </w:r>
      <w:r w:rsidRPr="006646DF">
        <w:rPr>
          <w:i/>
        </w:rPr>
        <w:t>International Journal of Remote Sensing</w:t>
      </w:r>
      <w:r w:rsidRPr="006646DF">
        <w:t>, Vol. 31, No. 4, 881-901.</w:t>
      </w:r>
    </w:p>
    <w:bookmarkEnd w:id="86"/>
    <w:p w:rsidR="006646DF" w:rsidRPr="006646DF" w:rsidRDefault="006646DF" w:rsidP="006646DF">
      <w:pPr>
        <w:pStyle w:val="EndNoteBibliography"/>
        <w:spacing w:after="0"/>
      </w:pPr>
    </w:p>
    <w:p w:rsidR="006646DF" w:rsidRPr="006646DF" w:rsidRDefault="006646DF" w:rsidP="006646DF">
      <w:pPr>
        <w:pStyle w:val="EndNoteBibliography"/>
      </w:pPr>
      <w:bookmarkStart w:id="87" w:name="_ENREF_38"/>
      <w:r w:rsidRPr="006646DF">
        <w:t xml:space="preserve">Clewley, D., Whitcomb, J., Moghaddam, M., McDonald, K., Chapman, B. and Bunting, P. 2015. Evaluation of ALOS PALSAR Data for High-Resolution Mapping of Vegetated Wetlands in Alaska. </w:t>
      </w:r>
      <w:r w:rsidRPr="006646DF">
        <w:rPr>
          <w:i/>
        </w:rPr>
        <w:t>Remote Sensing</w:t>
      </w:r>
      <w:r w:rsidRPr="006646DF">
        <w:t>, Vol. 7, No. 6, 7272.</w:t>
      </w:r>
    </w:p>
    <w:bookmarkEnd w:id="87"/>
    <w:p w:rsidR="006646DF" w:rsidRPr="006646DF" w:rsidRDefault="006646DF" w:rsidP="006646DF">
      <w:pPr>
        <w:pStyle w:val="EndNoteBibliography"/>
        <w:spacing w:after="0"/>
      </w:pPr>
    </w:p>
    <w:p w:rsidR="006646DF" w:rsidRPr="006646DF" w:rsidRDefault="006646DF" w:rsidP="006646DF">
      <w:pPr>
        <w:pStyle w:val="EndNoteBibliography"/>
      </w:pPr>
      <w:bookmarkStart w:id="88" w:name="_ENREF_39"/>
      <w:r w:rsidRPr="006646DF">
        <w:t xml:space="preserve">Cloude, S. R. and Papathanassiou, K. P. 1998. Polarimetric SAR interferometry. </w:t>
      </w:r>
      <w:r w:rsidRPr="006646DF">
        <w:rPr>
          <w:i/>
        </w:rPr>
        <w:t>IEEE Transactions on Geoscience and Remote Sensing</w:t>
      </w:r>
      <w:r w:rsidRPr="006646DF">
        <w:t>, Vol. 36, No. 5, 1551-1565.</w:t>
      </w:r>
    </w:p>
    <w:bookmarkEnd w:id="88"/>
    <w:p w:rsidR="006646DF" w:rsidRPr="006646DF" w:rsidRDefault="006646DF" w:rsidP="006646DF">
      <w:pPr>
        <w:pStyle w:val="EndNoteBibliography"/>
        <w:spacing w:after="0"/>
      </w:pPr>
    </w:p>
    <w:p w:rsidR="006646DF" w:rsidRPr="006646DF" w:rsidRDefault="006646DF" w:rsidP="006646DF">
      <w:pPr>
        <w:pStyle w:val="EndNoteBibliography"/>
      </w:pPr>
      <w:bookmarkStart w:id="89" w:name="_ENREF_40"/>
      <w:r w:rsidRPr="006646DF">
        <w:t xml:space="preserve">Cloude, S. R. and Pottier, E. 1996. A review of target decomposition theorems in radar polarimetry. </w:t>
      </w:r>
      <w:r w:rsidRPr="006646DF">
        <w:rPr>
          <w:i/>
        </w:rPr>
        <w:t>IEEE Transactions on Geoscience and Remote Sensing</w:t>
      </w:r>
      <w:r w:rsidRPr="006646DF">
        <w:t>, Vol. 34, No. 2, 498-518.</w:t>
      </w:r>
    </w:p>
    <w:bookmarkEnd w:id="89"/>
    <w:p w:rsidR="006646DF" w:rsidRPr="006646DF" w:rsidRDefault="006646DF" w:rsidP="006646DF">
      <w:pPr>
        <w:pStyle w:val="EndNoteBibliography"/>
        <w:spacing w:after="0"/>
      </w:pPr>
    </w:p>
    <w:p w:rsidR="006646DF" w:rsidRPr="006646DF" w:rsidRDefault="006646DF" w:rsidP="006646DF">
      <w:pPr>
        <w:pStyle w:val="EndNoteBibliography"/>
      </w:pPr>
      <w:bookmarkStart w:id="90" w:name="_ENREF_41"/>
      <w:r w:rsidRPr="006646DF">
        <w:t xml:space="preserve">Cloude, S. R. and Pottier, E. 1997. An entropy based classification scheme for land applications of polarimetric SAR. </w:t>
      </w:r>
      <w:r w:rsidRPr="006646DF">
        <w:rPr>
          <w:i/>
        </w:rPr>
        <w:t>IEEE Transactions on Geoscience and Remote Sensing</w:t>
      </w:r>
      <w:r w:rsidRPr="006646DF">
        <w:t>, Vol. 35, No. 1, 68-78.</w:t>
      </w:r>
    </w:p>
    <w:bookmarkEnd w:id="90"/>
    <w:p w:rsidR="006646DF" w:rsidRPr="006646DF" w:rsidRDefault="006646DF" w:rsidP="006646DF">
      <w:pPr>
        <w:pStyle w:val="EndNoteBibliography"/>
        <w:spacing w:after="0"/>
      </w:pPr>
    </w:p>
    <w:p w:rsidR="006646DF" w:rsidRPr="006646DF" w:rsidRDefault="006646DF" w:rsidP="006646DF">
      <w:pPr>
        <w:pStyle w:val="EndNoteBibliography"/>
      </w:pPr>
      <w:bookmarkStart w:id="91" w:name="_ENREF_42"/>
      <w:r w:rsidRPr="006646DF">
        <w:t xml:space="preserve">Colinas, J., Séguin, G. and Plourde, P. 2010. Radarsat Constellation, moving toward implementation. In </w:t>
      </w:r>
      <w:r w:rsidRPr="006646DF">
        <w:rPr>
          <w:i/>
        </w:rPr>
        <w:t xml:space="preserve">2010 IEEE International Geoscience and Remote Sensing Symposium, </w:t>
      </w:r>
      <w:r w:rsidRPr="006646DF">
        <w:t>25-30 July 2010, Edited by 3232-3235.</w:t>
      </w:r>
    </w:p>
    <w:bookmarkEnd w:id="91"/>
    <w:p w:rsidR="006646DF" w:rsidRPr="006646DF" w:rsidRDefault="006646DF" w:rsidP="006646DF">
      <w:pPr>
        <w:pStyle w:val="EndNoteBibliography"/>
        <w:spacing w:after="0"/>
      </w:pPr>
    </w:p>
    <w:p w:rsidR="006646DF" w:rsidRPr="006646DF" w:rsidRDefault="006646DF" w:rsidP="006646DF">
      <w:pPr>
        <w:pStyle w:val="EndNoteBibliography"/>
      </w:pPr>
      <w:bookmarkStart w:id="92" w:name="_ENREF_43"/>
      <w:r w:rsidRPr="006646DF">
        <w:t xml:space="preserve">Corcoran, J., Knight, J., Brisco, B., Kaya, S., Cull, A. and Murnaghan, K. 2011. The integration of optical, topographic, and radar data for wetland mapping in northern Minnesota. </w:t>
      </w:r>
      <w:r w:rsidRPr="006646DF">
        <w:rPr>
          <w:i/>
        </w:rPr>
        <w:t>Canadian Journal of Remote Sensing</w:t>
      </w:r>
      <w:r w:rsidRPr="006646DF">
        <w:t>, Vol. 37, No. 5, 564-582.</w:t>
      </w:r>
    </w:p>
    <w:bookmarkEnd w:id="92"/>
    <w:p w:rsidR="006646DF" w:rsidRPr="006646DF" w:rsidRDefault="006646DF" w:rsidP="006646DF">
      <w:pPr>
        <w:pStyle w:val="EndNoteBibliography"/>
        <w:spacing w:after="0"/>
      </w:pPr>
    </w:p>
    <w:p w:rsidR="006646DF" w:rsidRPr="006646DF" w:rsidRDefault="006646DF" w:rsidP="006646DF">
      <w:pPr>
        <w:pStyle w:val="EndNoteBibliography"/>
      </w:pPr>
      <w:bookmarkStart w:id="93" w:name="_ENREF_44"/>
      <w:r w:rsidRPr="006646DF">
        <w:t xml:space="preserve">Costanza, R., de Groot, R., Sutton, P., van der Ploeg, S., Anderson, S. J., Kubiszewski, I., Farber, S. and Turner, R. K. 2014. Changes in the global value of ecosystem services. </w:t>
      </w:r>
      <w:r w:rsidRPr="006646DF">
        <w:rPr>
          <w:i/>
        </w:rPr>
        <w:t>Global Environmental Change</w:t>
      </w:r>
      <w:r w:rsidRPr="006646DF">
        <w:t>, Vol. 26, No. 152-158.</w:t>
      </w:r>
    </w:p>
    <w:bookmarkEnd w:id="93"/>
    <w:p w:rsidR="006646DF" w:rsidRPr="006646DF" w:rsidRDefault="006646DF" w:rsidP="006646DF">
      <w:pPr>
        <w:pStyle w:val="EndNoteBibliography"/>
        <w:spacing w:after="0"/>
      </w:pPr>
    </w:p>
    <w:p w:rsidR="006646DF" w:rsidRPr="006646DF" w:rsidRDefault="006646DF" w:rsidP="006646DF">
      <w:pPr>
        <w:pStyle w:val="EndNoteBibliography"/>
      </w:pPr>
      <w:bookmarkStart w:id="94" w:name="_ENREF_45"/>
      <w:r w:rsidRPr="006646DF">
        <w:t xml:space="preserve">Cowardin, L., Carter, V., Golet, F. and LaRoe, E. 1979. </w:t>
      </w:r>
      <w:r w:rsidRPr="006646DF">
        <w:rPr>
          <w:i/>
        </w:rPr>
        <w:t>Classification of Wetlands and Deepwater Habitats of the United States</w:t>
      </w:r>
      <w:r w:rsidRPr="006646DF">
        <w:t xml:space="preserve">. F. a. W. S. U.S. Department of the Interior, Washington, D.C., USA. Report No. </w:t>
      </w:r>
    </w:p>
    <w:bookmarkEnd w:id="94"/>
    <w:p w:rsidR="006646DF" w:rsidRPr="006646DF" w:rsidRDefault="006646DF" w:rsidP="006646DF">
      <w:pPr>
        <w:pStyle w:val="EndNoteBibliography"/>
        <w:spacing w:after="0"/>
      </w:pPr>
    </w:p>
    <w:p w:rsidR="006646DF" w:rsidRPr="006646DF" w:rsidRDefault="006646DF" w:rsidP="006646DF">
      <w:pPr>
        <w:pStyle w:val="EndNoteBibliography"/>
      </w:pPr>
      <w:bookmarkStart w:id="95" w:name="_ENREF_46"/>
      <w:r w:rsidRPr="006646DF">
        <w:t xml:space="preserve">Cowardin, L. M., Gilmer, D. S. and Mechlin, L. M. 1981. Characteristics of Central North Dakota Wetlands Determined from Sample Aerial Photographs and Ground Study. </w:t>
      </w:r>
      <w:r w:rsidRPr="006646DF">
        <w:rPr>
          <w:i/>
        </w:rPr>
        <w:t>Wildlife Society Bulletin (1973-2006)</w:t>
      </w:r>
      <w:r w:rsidRPr="006646DF">
        <w:t>, Vol. 9, No. 4, 280-288.</w:t>
      </w:r>
    </w:p>
    <w:bookmarkEnd w:id="95"/>
    <w:p w:rsidR="006646DF" w:rsidRPr="006646DF" w:rsidRDefault="006646DF" w:rsidP="006646DF">
      <w:pPr>
        <w:pStyle w:val="EndNoteBibliography"/>
        <w:spacing w:after="0"/>
      </w:pPr>
    </w:p>
    <w:p w:rsidR="006646DF" w:rsidRPr="006646DF" w:rsidRDefault="006646DF" w:rsidP="006646DF">
      <w:pPr>
        <w:pStyle w:val="EndNoteBibliography"/>
      </w:pPr>
      <w:bookmarkStart w:id="96" w:name="_ENREF_47"/>
      <w:r w:rsidRPr="006646DF">
        <w:t xml:space="preserve">Crevier, Y. and Pultz, T. J. 1996. Analysis of C-band SIR-C radar backscatter over a flooded environment, Red River, Manitoba. In </w:t>
      </w:r>
      <w:r w:rsidRPr="006646DF">
        <w:rPr>
          <w:i/>
        </w:rPr>
        <w:t xml:space="preserve">Proceedings of the Third International Workshop (NHRI Symposium)-Applications of Remote Sensing in Hydrology, </w:t>
      </w:r>
      <w:r w:rsidRPr="006646DF">
        <w:t>Greenbelt, MD, USA. Edited by 16-18.</w:t>
      </w:r>
    </w:p>
    <w:bookmarkEnd w:id="96"/>
    <w:p w:rsidR="006646DF" w:rsidRPr="006646DF" w:rsidRDefault="006646DF" w:rsidP="006646DF">
      <w:pPr>
        <w:pStyle w:val="EndNoteBibliography"/>
        <w:spacing w:after="0"/>
      </w:pPr>
    </w:p>
    <w:p w:rsidR="006646DF" w:rsidRPr="006646DF" w:rsidRDefault="006646DF" w:rsidP="006646DF">
      <w:pPr>
        <w:pStyle w:val="EndNoteBibliography"/>
      </w:pPr>
      <w:bookmarkStart w:id="97" w:name="_ENREF_48"/>
      <w:r w:rsidRPr="006646DF">
        <w:t xml:space="preserve">Crooks, S., Herr, D., Tamelander, J., Laffoley, D. and Vandever, J. 2011. </w:t>
      </w:r>
      <w:r w:rsidRPr="006646DF">
        <w:rPr>
          <w:i/>
        </w:rPr>
        <w:t xml:space="preserve">Mitigating Climate Change through Restoration and Management of Coastal Wetlands and Near-shore Marine Ecosystems: Challenges and </w:t>
      </w:r>
      <w:r w:rsidRPr="006646DF">
        <w:rPr>
          <w:i/>
        </w:rPr>
        <w:lastRenderedPageBreak/>
        <w:t>Opportunities</w:t>
      </w:r>
      <w:r w:rsidRPr="006646DF">
        <w:t xml:space="preserve"> World Bank, Washington D.C., USA [online]. Available from http://siteresources.worldbank.org/ENVIRONMENT/Resources/MtgtnCCthruMgtofCoastalWetlands.pdf [cited </w:t>
      </w:r>
    </w:p>
    <w:bookmarkEnd w:id="97"/>
    <w:p w:rsidR="006646DF" w:rsidRPr="006646DF" w:rsidRDefault="006646DF" w:rsidP="006646DF">
      <w:pPr>
        <w:pStyle w:val="EndNoteBibliography"/>
        <w:spacing w:after="0"/>
      </w:pPr>
    </w:p>
    <w:p w:rsidR="006646DF" w:rsidRPr="006646DF" w:rsidRDefault="006646DF" w:rsidP="006646DF">
      <w:pPr>
        <w:pStyle w:val="EndNoteBibliography"/>
      </w:pPr>
      <w:bookmarkStart w:id="98" w:name="_ENREF_49"/>
      <w:r w:rsidRPr="006646DF">
        <w:t xml:space="preserve">Dabboor, M. and Geldsetzer, T. 2014. Towards sea ice classification using simulated RADARSAT Constellation Mission compact polarimetric SAR imagery. </w:t>
      </w:r>
      <w:r w:rsidRPr="006646DF">
        <w:rPr>
          <w:i/>
        </w:rPr>
        <w:t>Remote Sensing of Environment</w:t>
      </w:r>
      <w:r w:rsidRPr="006646DF">
        <w:t>, Vol. 140, No. Supplement C, 189-195.</w:t>
      </w:r>
    </w:p>
    <w:bookmarkEnd w:id="98"/>
    <w:p w:rsidR="006646DF" w:rsidRPr="006646DF" w:rsidRDefault="006646DF" w:rsidP="006646DF">
      <w:pPr>
        <w:pStyle w:val="EndNoteBibliography"/>
        <w:spacing w:after="0"/>
      </w:pPr>
    </w:p>
    <w:p w:rsidR="006646DF" w:rsidRPr="006646DF" w:rsidRDefault="006646DF" w:rsidP="006646DF">
      <w:pPr>
        <w:pStyle w:val="EndNoteBibliography"/>
      </w:pPr>
      <w:bookmarkStart w:id="99" w:name="_ENREF_50"/>
      <w:r w:rsidRPr="006646DF">
        <w:t xml:space="preserve">Daily, G. C. 1997. </w:t>
      </w:r>
      <w:r w:rsidRPr="006646DF">
        <w:rPr>
          <w:i/>
        </w:rPr>
        <w:t>Natures Services: Societal dependence on natural ecosystems</w:t>
      </w:r>
      <w:r w:rsidRPr="006646DF">
        <w:t>. Island Press, Washington, DC, USA.</w:t>
      </w:r>
    </w:p>
    <w:bookmarkEnd w:id="99"/>
    <w:p w:rsidR="006646DF" w:rsidRPr="006646DF" w:rsidRDefault="006646DF" w:rsidP="006646DF">
      <w:pPr>
        <w:pStyle w:val="EndNoteBibliography"/>
        <w:spacing w:after="0"/>
      </w:pPr>
    </w:p>
    <w:p w:rsidR="006646DF" w:rsidRPr="006646DF" w:rsidRDefault="006646DF" w:rsidP="006646DF">
      <w:pPr>
        <w:pStyle w:val="EndNoteBibliography"/>
      </w:pPr>
      <w:bookmarkStart w:id="100" w:name="_ENREF_51"/>
      <w:r w:rsidRPr="006646DF">
        <w:t xml:space="preserve">de Almeida, T. I. R., Penatti, N. C., Ferreira, L. G., Arantes, A. E. and do Amaral, C. H. 2015. Principal component analysis applied to a time series of MODIS images: the spatio-temporal variability of the Pantanal wetland, Brazil. </w:t>
      </w:r>
      <w:r w:rsidRPr="006646DF">
        <w:rPr>
          <w:i/>
        </w:rPr>
        <w:t>Wetlands Ecology and Management</w:t>
      </w:r>
      <w:r w:rsidRPr="006646DF">
        <w:t>, Vol. 23, No. 4, 737-748.</w:t>
      </w:r>
    </w:p>
    <w:bookmarkEnd w:id="100"/>
    <w:p w:rsidR="006646DF" w:rsidRPr="006646DF" w:rsidRDefault="006646DF" w:rsidP="006646DF">
      <w:pPr>
        <w:pStyle w:val="EndNoteBibliography"/>
        <w:spacing w:after="0"/>
      </w:pPr>
    </w:p>
    <w:p w:rsidR="006646DF" w:rsidRPr="006646DF" w:rsidRDefault="006646DF" w:rsidP="006646DF">
      <w:pPr>
        <w:pStyle w:val="EndNoteBibliography"/>
      </w:pPr>
      <w:bookmarkStart w:id="101" w:name="_ENREF_52"/>
      <w:r w:rsidRPr="006646DF">
        <w:t xml:space="preserve">Denbina, M. and Collins, M. J. 2014. Iceberg Detection Using Simulated Dual-Polarized Radarsat Constellation Data. </w:t>
      </w:r>
      <w:r w:rsidRPr="006646DF">
        <w:rPr>
          <w:i/>
        </w:rPr>
        <w:t>Canadian Journal of Remote Sensing</w:t>
      </w:r>
      <w:r w:rsidRPr="006646DF">
        <w:t>, Vol. 40, No. 3, 165-178.</w:t>
      </w:r>
    </w:p>
    <w:bookmarkEnd w:id="101"/>
    <w:p w:rsidR="006646DF" w:rsidRPr="006646DF" w:rsidRDefault="006646DF" w:rsidP="006646DF">
      <w:pPr>
        <w:pStyle w:val="EndNoteBibliography"/>
        <w:spacing w:after="0"/>
      </w:pPr>
    </w:p>
    <w:p w:rsidR="006646DF" w:rsidRPr="006646DF" w:rsidRDefault="006646DF" w:rsidP="006646DF">
      <w:pPr>
        <w:pStyle w:val="EndNoteBibliography"/>
      </w:pPr>
      <w:bookmarkStart w:id="102" w:name="_ENREF_53"/>
      <w:r w:rsidRPr="006646DF">
        <w:t xml:space="preserve">Devito, K. J., Creed, I. F. and Fraser, C. J. D. 2005. Controls on runoff from a partially harvested aspen-forested headwater catchment, Boreal Plain, Canada. </w:t>
      </w:r>
      <w:r w:rsidRPr="006646DF">
        <w:rPr>
          <w:i/>
        </w:rPr>
        <w:t>Hydrological Processes</w:t>
      </w:r>
      <w:r w:rsidRPr="006646DF">
        <w:t>, Vol. 19, No. 1, 3-25.</w:t>
      </w:r>
    </w:p>
    <w:bookmarkEnd w:id="102"/>
    <w:p w:rsidR="006646DF" w:rsidRPr="006646DF" w:rsidRDefault="006646DF" w:rsidP="006646DF">
      <w:pPr>
        <w:pStyle w:val="EndNoteBibliography"/>
        <w:spacing w:after="0"/>
      </w:pPr>
    </w:p>
    <w:p w:rsidR="006646DF" w:rsidRPr="006646DF" w:rsidRDefault="006646DF" w:rsidP="006646DF">
      <w:pPr>
        <w:pStyle w:val="EndNoteBibliography"/>
      </w:pPr>
      <w:bookmarkStart w:id="103" w:name="_ENREF_54"/>
      <w:r w:rsidRPr="006646DF">
        <w:t xml:space="preserve">Díaz-Delgado, R., Aragonés, D., Afán, I. and Bustamante, J. 2016. Long-Term Monitoring of the Flooding Regime and Hydroperiod of Doñana Marshes with Landsat Time Series (1974–2014). </w:t>
      </w:r>
      <w:r w:rsidRPr="006646DF">
        <w:rPr>
          <w:i/>
        </w:rPr>
        <w:t>Remote Sensing</w:t>
      </w:r>
      <w:r w:rsidRPr="006646DF">
        <w:t>, Vol. 8, No. 9, 775.</w:t>
      </w:r>
    </w:p>
    <w:bookmarkEnd w:id="103"/>
    <w:p w:rsidR="006646DF" w:rsidRPr="006646DF" w:rsidRDefault="006646DF" w:rsidP="006646DF">
      <w:pPr>
        <w:pStyle w:val="EndNoteBibliography"/>
        <w:spacing w:after="0"/>
      </w:pPr>
    </w:p>
    <w:p w:rsidR="006646DF" w:rsidRPr="006646DF" w:rsidRDefault="006646DF" w:rsidP="006646DF">
      <w:pPr>
        <w:pStyle w:val="EndNoteBibliography"/>
      </w:pPr>
      <w:bookmarkStart w:id="104" w:name="_ENREF_55"/>
      <w:r w:rsidRPr="006646DF">
        <w:t xml:space="preserve">Dobson, M. C., Ulaby, F. T., LeToan, T., Beaudoin, A., Kasischke, E. S. and Christensen, N. 1992. Dependence of radar backscatter on coniferous forest biomass. </w:t>
      </w:r>
      <w:r w:rsidRPr="006646DF">
        <w:rPr>
          <w:i/>
        </w:rPr>
        <w:t>IEEE Transactions on Geoscience and Remote Sensing</w:t>
      </w:r>
      <w:r w:rsidRPr="006646DF">
        <w:t>, Vol. 30, No. 2, 412-415.</w:t>
      </w:r>
    </w:p>
    <w:bookmarkEnd w:id="104"/>
    <w:p w:rsidR="006646DF" w:rsidRPr="006646DF" w:rsidRDefault="006646DF" w:rsidP="006646DF">
      <w:pPr>
        <w:pStyle w:val="EndNoteBibliography"/>
        <w:spacing w:after="0"/>
      </w:pPr>
    </w:p>
    <w:p w:rsidR="006646DF" w:rsidRPr="006646DF" w:rsidRDefault="006646DF" w:rsidP="006646DF">
      <w:pPr>
        <w:pStyle w:val="EndNoteBibliography"/>
      </w:pPr>
      <w:bookmarkStart w:id="105" w:name="_ENREF_56"/>
      <w:r w:rsidRPr="006646DF">
        <w:t xml:space="preserve">Dronova, I., Gong, P., Wang, L. and Zhong, L. 2015. Mapping dynamic cover types in a large seasonally flooded wetland using extended principal component analysis and object-based classification. </w:t>
      </w:r>
      <w:r w:rsidRPr="006646DF">
        <w:rPr>
          <w:i/>
        </w:rPr>
        <w:t>Remote Sensing of Environment</w:t>
      </w:r>
      <w:r w:rsidRPr="006646DF">
        <w:t>, Vol. 158, No. Supplement C, 193-206.</w:t>
      </w:r>
    </w:p>
    <w:bookmarkEnd w:id="105"/>
    <w:p w:rsidR="006646DF" w:rsidRPr="006646DF" w:rsidRDefault="006646DF" w:rsidP="006646DF">
      <w:pPr>
        <w:pStyle w:val="EndNoteBibliography"/>
        <w:spacing w:after="0"/>
      </w:pPr>
    </w:p>
    <w:p w:rsidR="006646DF" w:rsidRPr="006646DF" w:rsidRDefault="006646DF" w:rsidP="006646DF">
      <w:pPr>
        <w:pStyle w:val="EndNoteBibliography"/>
      </w:pPr>
      <w:bookmarkStart w:id="106" w:name="_ENREF_57"/>
      <w:r w:rsidRPr="006646DF">
        <w:t xml:space="preserve">Ducks Unlimited Canada. 2011. </w:t>
      </w:r>
      <w:r w:rsidRPr="006646DF">
        <w:rPr>
          <w:i/>
        </w:rPr>
        <w:t>Enhanced Wetland Classification Products User Guide Version 1.0</w:t>
      </w:r>
      <w:r w:rsidRPr="006646DF">
        <w:t xml:space="preserve"> [online]. Available from http://www.ducks.ca/assets/2015/09/ewc-inferred-products.pdf [cited June 2017].</w:t>
      </w:r>
    </w:p>
    <w:bookmarkEnd w:id="106"/>
    <w:p w:rsidR="006646DF" w:rsidRPr="006646DF" w:rsidRDefault="006646DF" w:rsidP="006646DF">
      <w:pPr>
        <w:pStyle w:val="EndNoteBibliography"/>
        <w:spacing w:after="0"/>
      </w:pPr>
    </w:p>
    <w:p w:rsidR="006646DF" w:rsidRPr="006646DF" w:rsidRDefault="006646DF" w:rsidP="006646DF">
      <w:pPr>
        <w:pStyle w:val="EndNoteBibliography"/>
      </w:pPr>
      <w:bookmarkStart w:id="107" w:name="_ENREF_58"/>
      <w:r w:rsidRPr="006646DF">
        <w:t xml:space="preserve">Erwin, K. L. 2008. Wetlands and global climate change: the role of wetland restoration in a changing world. </w:t>
      </w:r>
      <w:r w:rsidRPr="006646DF">
        <w:rPr>
          <w:i/>
        </w:rPr>
        <w:t>Wetlands Ecology and Management</w:t>
      </w:r>
      <w:r w:rsidRPr="006646DF">
        <w:t>, Vol. 17, No. 1, 71.</w:t>
      </w:r>
    </w:p>
    <w:bookmarkEnd w:id="107"/>
    <w:p w:rsidR="006646DF" w:rsidRPr="006646DF" w:rsidRDefault="006646DF" w:rsidP="006646DF">
      <w:pPr>
        <w:pStyle w:val="EndNoteBibliography"/>
        <w:spacing w:after="0"/>
      </w:pPr>
    </w:p>
    <w:p w:rsidR="006646DF" w:rsidRPr="006646DF" w:rsidRDefault="006646DF" w:rsidP="006646DF">
      <w:pPr>
        <w:pStyle w:val="EndNoteBibliography"/>
      </w:pPr>
      <w:bookmarkStart w:id="108" w:name="_ENREF_59"/>
      <w:r w:rsidRPr="006646DF">
        <w:t xml:space="preserve">ESRI. 2017. </w:t>
      </w:r>
      <w:r w:rsidRPr="006646DF">
        <w:rPr>
          <w:i/>
        </w:rPr>
        <w:t>Environmental Systems Research Institute (ESRI) ArcGIS for desktop</w:t>
      </w:r>
      <w:r w:rsidRPr="006646DF">
        <w:t xml:space="preserve"> [online]. Available from http://www.esri.com/arcgis [cited October 2017].</w:t>
      </w:r>
    </w:p>
    <w:bookmarkEnd w:id="108"/>
    <w:p w:rsidR="006646DF" w:rsidRPr="006646DF" w:rsidRDefault="006646DF" w:rsidP="006646DF">
      <w:pPr>
        <w:pStyle w:val="EndNoteBibliography"/>
        <w:spacing w:after="0"/>
      </w:pPr>
    </w:p>
    <w:p w:rsidR="006646DF" w:rsidRPr="006646DF" w:rsidRDefault="006646DF" w:rsidP="006646DF">
      <w:pPr>
        <w:pStyle w:val="EndNoteBibliography"/>
      </w:pPr>
      <w:bookmarkStart w:id="109" w:name="_ENREF_60"/>
      <w:r w:rsidRPr="006646DF">
        <w:lastRenderedPageBreak/>
        <w:t xml:space="preserve">Feyisa, G. L., Meilby, H., Fensholt, R. and Proud, S. R. 2014. Automated Water Extraction Index: A new technique for surface water mapping using Landsat imagery. </w:t>
      </w:r>
      <w:r w:rsidRPr="006646DF">
        <w:rPr>
          <w:i/>
        </w:rPr>
        <w:t>Remote Sensing of Environment</w:t>
      </w:r>
      <w:r w:rsidRPr="006646DF">
        <w:t>, Vol. 140, No. Supplement C, 23-35.</w:t>
      </w:r>
    </w:p>
    <w:bookmarkEnd w:id="109"/>
    <w:p w:rsidR="006646DF" w:rsidRPr="006646DF" w:rsidRDefault="006646DF" w:rsidP="006646DF">
      <w:pPr>
        <w:pStyle w:val="EndNoteBibliography"/>
        <w:spacing w:after="0"/>
      </w:pPr>
    </w:p>
    <w:p w:rsidR="006646DF" w:rsidRPr="006646DF" w:rsidRDefault="006646DF" w:rsidP="006646DF">
      <w:pPr>
        <w:pStyle w:val="EndNoteBibliography"/>
      </w:pPr>
      <w:bookmarkStart w:id="110" w:name="_ENREF_61"/>
      <w:r w:rsidRPr="006646DF">
        <w:t xml:space="preserve">Flett, D., Crevier, Y. and Girard, R. 2009. The RADARSAT Constellation Mission: Meeting the government of Canada'S needs and requirements. In </w:t>
      </w:r>
      <w:r w:rsidRPr="006646DF">
        <w:rPr>
          <w:i/>
        </w:rPr>
        <w:t xml:space="preserve">2009 IEEE International Geoscience and Remote Sensing Symposium, </w:t>
      </w:r>
      <w:r w:rsidRPr="006646DF">
        <w:t>12-17 July 2009, Edited by II-910-II-912.</w:t>
      </w:r>
    </w:p>
    <w:bookmarkEnd w:id="110"/>
    <w:p w:rsidR="006646DF" w:rsidRPr="006646DF" w:rsidRDefault="006646DF" w:rsidP="006646DF">
      <w:pPr>
        <w:pStyle w:val="EndNoteBibliography"/>
        <w:spacing w:after="0"/>
      </w:pPr>
    </w:p>
    <w:p w:rsidR="006646DF" w:rsidRPr="006646DF" w:rsidRDefault="006646DF" w:rsidP="006646DF">
      <w:pPr>
        <w:pStyle w:val="EndNoteBibliography"/>
      </w:pPr>
      <w:bookmarkStart w:id="111" w:name="_ENREF_62"/>
      <w:r w:rsidRPr="006646DF">
        <w:t xml:space="preserve">Franklin, S. E. and Ahmed, O. S. 2017. Object-based Wetland Characterization Using Radarsat-2 Quad-Polarimetric SAR Data, Landsat-8 OLI Imagery, and Airborne Lidar- Derived Geomorphometric Variables. </w:t>
      </w:r>
      <w:r w:rsidRPr="006646DF">
        <w:rPr>
          <w:i/>
        </w:rPr>
        <w:t>Photogrammetric Engineering and Remote Sensing</w:t>
      </w:r>
      <w:r w:rsidRPr="006646DF">
        <w:t>, Vol. 83, No. 1, 27-36.</w:t>
      </w:r>
    </w:p>
    <w:bookmarkEnd w:id="111"/>
    <w:p w:rsidR="006646DF" w:rsidRPr="006646DF" w:rsidRDefault="006646DF" w:rsidP="006646DF">
      <w:pPr>
        <w:pStyle w:val="EndNoteBibliography"/>
        <w:spacing w:after="0"/>
      </w:pPr>
    </w:p>
    <w:p w:rsidR="006646DF" w:rsidRPr="006646DF" w:rsidRDefault="006646DF" w:rsidP="006646DF">
      <w:pPr>
        <w:pStyle w:val="EndNoteBibliography"/>
      </w:pPr>
      <w:bookmarkStart w:id="112" w:name="_ENREF_63"/>
      <w:r w:rsidRPr="006646DF">
        <w:t xml:space="preserve">Freeman, A. and Durden, S. L. 1998. A three-component scattering model for polarimetric SAR data. </w:t>
      </w:r>
      <w:r w:rsidRPr="006646DF">
        <w:rPr>
          <w:i/>
        </w:rPr>
        <w:t>IEEE Transactions on Geoscience and Remote Sensing</w:t>
      </w:r>
      <w:r w:rsidRPr="006646DF">
        <w:t>, Vol. 36, No. 3, 963-973.</w:t>
      </w:r>
    </w:p>
    <w:bookmarkEnd w:id="112"/>
    <w:p w:rsidR="006646DF" w:rsidRPr="006646DF" w:rsidRDefault="006646DF" w:rsidP="006646DF">
      <w:pPr>
        <w:pStyle w:val="EndNoteBibliography"/>
        <w:spacing w:after="0"/>
      </w:pPr>
    </w:p>
    <w:p w:rsidR="006646DF" w:rsidRPr="006646DF" w:rsidRDefault="006646DF" w:rsidP="006646DF">
      <w:pPr>
        <w:pStyle w:val="EndNoteBibliography"/>
      </w:pPr>
      <w:bookmarkStart w:id="113" w:name="_ENREF_64"/>
      <w:r w:rsidRPr="006646DF">
        <w:t xml:space="preserve">Frohn, R. C., Reif, M., Lane, C. and Autrey, B. 2009. Satellite Remote Sensing of Isolated Wetlands Using Object-Oriented Classification of Landsat-7 Data. </w:t>
      </w:r>
      <w:r w:rsidRPr="006646DF">
        <w:rPr>
          <w:i/>
        </w:rPr>
        <w:t>Wetlands</w:t>
      </w:r>
      <w:r w:rsidRPr="006646DF">
        <w:t>, Vol. 29, No. 3, 931-941.</w:t>
      </w:r>
    </w:p>
    <w:bookmarkEnd w:id="113"/>
    <w:p w:rsidR="006646DF" w:rsidRPr="006646DF" w:rsidRDefault="006646DF" w:rsidP="006646DF">
      <w:pPr>
        <w:pStyle w:val="EndNoteBibliography"/>
        <w:spacing w:after="0"/>
      </w:pPr>
    </w:p>
    <w:p w:rsidR="006646DF" w:rsidRPr="006646DF" w:rsidRDefault="006646DF" w:rsidP="006646DF">
      <w:pPr>
        <w:pStyle w:val="EndNoteBibliography"/>
      </w:pPr>
      <w:bookmarkStart w:id="114" w:name="_ENREF_65"/>
      <w:r w:rsidRPr="006646DF">
        <w:t xml:space="preserve">Fu, B., Wang, Y., Campbell, A., Li, Y., Zhang, B., Yin, S., Xing, Z. and Jin, X. 2017. Comparison of object-based and pixel-based Random Forest algorithm for wetland vegetation mapping using high spatial resolution GF-1 and SAR data. </w:t>
      </w:r>
      <w:r w:rsidRPr="006646DF">
        <w:rPr>
          <w:i/>
        </w:rPr>
        <w:t>Ecological Indicators</w:t>
      </w:r>
      <w:r w:rsidRPr="006646DF">
        <w:t>, Vol. 73, No. 105-117.</w:t>
      </w:r>
    </w:p>
    <w:bookmarkEnd w:id="114"/>
    <w:p w:rsidR="006646DF" w:rsidRPr="006646DF" w:rsidRDefault="006646DF" w:rsidP="006646DF">
      <w:pPr>
        <w:pStyle w:val="EndNoteBibliography"/>
        <w:spacing w:after="0"/>
      </w:pPr>
    </w:p>
    <w:p w:rsidR="006646DF" w:rsidRPr="006646DF" w:rsidRDefault="006646DF" w:rsidP="006646DF">
      <w:pPr>
        <w:pStyle w:val="EndNoteBibliography"/>
      </w:pPr>
      <w:bookmarkStart w:id="115" w:name="_ENREF_66"/>
      <w:r w:rsidRPr="006646DF">
        <w:t xml:space="preserve">Furtado, L. F. d. A., Silva, T. S. F., Fernades, P. J. F. and Novo, E. M. L. d. M. 2015. Land cover classification of Lago Grande de Curuai floodplain (Amazon, Brazil) using multi-sensor and image fusion techniques. </w:t>
      </w:r>
      <w:r w:rsidRPr="006646DF">
        <w:rPr>
          <w:i/>
        </w:rPr>
        <w:t>Acta Amazonica</w:t>
      </w:r>
      <w:r w:rsidRPr="006646DF">
        <w:t>, Vol. 45, No. 195-202.</w:t>
      </w:r>
    </w:p>
    <w:bookmarkEnd w:id="115"/>
    <w:p w:rsidR="006646DF" w:rsidRPr="006646DF" w:rsidRDefault="006646DF" w:rsidP="006646DF">
      <w:pPr>
        <w:pStyle w:val="EndNoteBibliography"/>
        <w:spacing w:after="0"/>
      </w:pPr>
    </w:p>
    <w:p w:rsidR="006646DF" w:rsidRPr="006646DF" w:rsidRDefault="006646DF" w:rsidP="006646DF">
      <w:pPr>
        <w:pStyle w:val="EndNoteBibliography"/>
      </w:pPr>
      <w:bookmarkStart w:id="116" w:name="_ENREF_67"/>
      <w:r w:rsidRPr="006646DF">
        <w:t xml:space="preserve">Gallant, A. 2015. The Challenges of Remote Monitoring of Wetlands. </w:t>
      </w:r>
      <w:r w:rsidRPr="006646DF">
        <w:rPr>
          <w:i/>
        </w:rPr>
        <w:t>Remote Sensing</w:t>
      </w:r>
      <w:r w:rsidRPr="006646DF">
        <w:t>, Vol. 7, No. 8, 10938.</w:t>
      </w:r>
    </w:p>
    <w:bookmarkEnd w:id="116"/>
    <w:p w:rsidR="006646DF" w:rsidRPr="006646DF" w:rsidRDefault="006646DF" w:rsidP="006646DF">
      <w:pPr>
        <w:pStyle w:val="EndNoteBibliography"/>
        <w:spacing w:after="0"/>
      </w:pPr>
    </w:p>
    <w:p w:rsidR="006646DF" w:rsidRPr="006646DF" w:rsidRDefault="006646DF" w:rsidP="006646DF">
      <w:pPr>
        <w:pStyle w:val="EndNoteBibliography"/>
      </w:pPr>
      <w:bookmarkStart w:id="117" w:name="_ENREF_68"/>
      <w:r w:rsidRPr="006646DF">
        <w:t xml:space="preserve">Gallant, A., Kaya, S., White, L., Brisco, B., Roth, M., Sadinski, W. and Rover, J. 2014. Detecting Emergence, Growth, and Senescence of Wetland Vegetation with Polarimetric Synthetic Aperture Radar (SAR) Data. </w:t>
      </w:r>
      <w:r w:rsidRPr="006646DF">
        <w:rPr>
          <w:i/>
        </w:rPr>
        <w:t>Water</w:t>
      </w:r>
      <w:r w:rsidRPr="006646DF">
        <w:t>, Vol. 6, No. 3, 694.</w:t>
      </w:r>
    </w:p>
    <w:bookmarkEnd w:id="117"/>
    <w:p w:rsidR="006646DF" w:rsidRPr="006646DF" w:rsidRDefault="006646DF" w:rsidP="006646DF">
      <w:pPr>
        <w:pStyle w:val="EndNoteBibliography"/>
        <w:spacing w:after="0"/>
      </w:pPr>
    </w:p>
    <w:p w:rsidR="006646DF" w:rsidRPr="006646DF" w:rsidRDefault="006646DF" w:rsidP="006646DF">
      <w:pPr>
        <w:pStyle w:val="EndNoteBibliography"/>
      </w:pPr>
      <w:bookmarkStart w:id="118" w:name="_ENREF_69"/>
      <w:r w:rsidRPr="006646DF">
        <w:t xml:space="preserve">Ghioca-Robrecht, D. M., Johnston, C. A. and Tulbure, M. G. 2008. Assessing the use of multiseason QuickBird imagery for mapping invasive species in a Lake Erie coastal Marsh. </w:t>
      </w:r>
      <w:r w:rsidRPr="006646DF">
        <w:rPr>
          <w:i/>
        </w:rPr>
        <w:t>Wetlands</w:t>
      </w:r>
      <w:r w:rsidRPr="006646DF">
        <w:t>, Vol. 28, No. 4, 1028-1039.</w:t>
      </w:r>
    </w:p>
    <w:bookmarkEnd w:id="118"/>
    <w:p w:rsidR="006646DF" w:rsidRPr="006646DF" w:rsidRDefault="006646DF" w:rsidP="006646DF">
      <w:pPr>
        <w:pStyle w:val="EndNoteBibliography"/>
        <w:spacing w:after="0"/>
      </w:pPr>
    </w:p>
    <w:p w:rsidR="006646DF" w:rsidRPr="006646DF" w:rsidRDefault="006646DF" w:rsidP="006646DF">
      <w:pPr>
        <w:pStyle w:val="EndNoteBibliography"/>
      </w:pPr>
      <w:bookmarkStart w:id="119" w:name="_ENREF_70"/>
      <w:r w:rsidRPr="006646DF">
        <w:t xml:space="preserve">Gierull, C. H. and Sikaneta, I. 2012. Potential marine moving target indication (MMTI) performance of the RADARSAT constellation mission (RCM). In </w:t>
      </w:r>
      <w:r w:rsidRPr="006646DF">
        <w:rPr>
          <w:i/>
        </w:rPr>
        <w:t xml:space="preserve">EUSAR 2012; 9th European Conference on Synthetic Aperture Radar, </w:t>
      </w:r>
      <w:r w:rsidRPr="006646DF">
        <w:t>23-26 April 2012, Edited by 404-407.</w:t>
      </w:r>
    </w:p>
    <w:bookmarkEnd w:id="119"/>
    <w:p w:rsidR="006646DF" w:rsidRPr="006646DF" w:rsidRDefault="006646DF" w:rsidP="006646DF">
      <w:pPr>
        <w:pStyle w:val="EndNoteBibliography"/>
        <w:spacing w:after="0"/>
      </w:pPr>
    </w:p>
    <w:p w:rsidR="006646DF" w:rsidRPr="006646DF" w:rsidRDefault="006646DF" w:rsidP="006646DF">
      <w:pPr>
        <w:pStyle w:val="EndNoteBibliography"/>
      </w:pPr>
      <w:bookmarkStart w:id="120" w:name="_ENREF_71"/>
      <w:r w:rsidRPr="006646DF">
        <w:t xml:space="preserve">Gluck, M., Rempel, R. and Uhlig, P. W. C. 1996. </w:t>
      </w:r>
      <w:r w:rsidRPr="006646DF">
        <w:rPr>
          <w:i/>
        </w:rPr>
        <w:t>An evaluation of remote sensing for regional wetland mapping applications</w:t>
      </w:r>
      <w:r w:rsidRPr="006646DF">
        <w:t>. Sault Ste Marie, Ontario, Canada. Report No. Forest Research Report No. 137.</w:t>
      </w:r>
    </w:p>
    <w:bookmarkEnd w:id="120"/>
    <w:p w:rsidR="006646DF" w:rsidRPr="006646DF" w:rsidRDefault="006646DF" w:rsidP="006646DF">
      <w:pPr>
        <w:pStyle w:val="EndNoteBibliography"/>
        <w:spacing w:after="0"/>
      </w:pPr>
    </w:p>
    <w:p w:rsidR="006646DF" w:rsidRPr="006646DF" w:rsidRDefault="006646DF" w:rsidP="006646DF">
      <w:pPr>
        <w:pStyle w:val="EndNoteBibliography"/>
      </w:pPr>
      <w:bookmarkStart w:id="121" w:name="_ENREF_72"/>
      <w:r w:rsidRPr="006646DF">
        <w:t xml:space="preserve">Gondwe, B. R. N., Hong, S.-H., Wdowinski, S. and Bauer-Gottwein, P. 2010. Hydrologic Dynamics of the Ground-Water-Dependent Sian Ka’an Wetlands, Mexico, Derived from InSAR and SAR Data. </w:t>
      </w:r>
      <w:r w:rsidRPr="006646DF">
        <w:rPr>
          <w:i/>
        </w:rPr>
        <w:t>Wetlands</w:t>
      </w:r>
      <w:r w:rsidRPr="006646DF">
        <w:t>, Vol. 30, No. 1, 1-13.</w:t>
      </w:r>
    </w:p>
    <w:bookmarkEnd w:id="121"/>
    <w:p w:rsidR="006646DF" w:rsidRPr="006646DF" w:rsidRDefault="006646DF" w:rsidP="006646DF">
      <w:pPr>
        <w:pStyle w:val="EndNoteBibliography"/>
        <w:spacing w:after="0"/>
      </w:pPr>
    </w:p>
    <w:p w:rsidR="006646DF" w:rsidRPr="006646DF" w:rsidRDefault="006646DF" w:rsidP="006646DF">
      <w:pPr>
        <w:pStyle w:val="EndNoteBibliography"/>
      </w:pPr>
      <w:bookmarkStart w:id="122" w:name="_ENREF_73"/>
      <w:r w:rsidRPr="006646DF">
        <w:t xml:space="preserve">Govender, M., Chetty, K. and Bulcock, H. 2007. A review of hyperspectral remote sensing and its application in vegetation and water resource studies. </w:t>
      </w:r>
      <w:r w:rsidRPr="006646DF">
        <w:rPr>
          <w:i/>
        </w:rPr>
        <w:t>Water SA</w:t>
      </w:r>
      <w:r w:rsidRPr="006646DF">
        <w:t>, Vol. 33, No. 2, 145-151.</w:t>
      </w:r>
    </w:p>
    <w:bookmarkEnd w:id="122"/>
    <w:p w:rsidR="006646DF" w:rsidRPr="006646DF" w:rsidRDefault="006646DF" w:rsidP="006646DF">
      <w:pPr>
        <w:pStyle w:val="EndNoteBibliography"/>
        <w:spacing w:after="0"/>
      </w:pPr>
    </w:p>
    <w:p w:rsidR="006646DF" w:rsidRPr="006646DF" w:rsidRDefault="006646DF" w:rsidP="006646DF">
      <w:pPr>
        <w:pStyle w:val="EndNoteBibliography"/>
      </w:pPr>
      <w:bookmarkStart w:id="123" w:name="_ENREF_74"/>
      <w:r w:rsidRPr="006646DF">
        <w:t xml:space="preserve">Government of Alberta. 2013. </w:t>
      </w:r>
      <w:r w:rsidRPr="006646DF">
        <w:rPr>
          <w:i/>
        </w:rPr>
        <w:t>Alberta Wetland Policy</w:t>
      </w:r>
      <w:r w:rsidRPr="006646DF">
        <w:t xml:space="preserve"> [online]. Available from http://aep.alberta.ca/water/programs-and-services/wetlands/documents/AlbertaWetlandPolicy-Sep2013.pdf [cited April 2017].</w:t>
      </w:r>
    </w:p>
    <w:bookmarkEnd w:id="123"/>
    <w:p w:rsidR="006646DF" w:rsidRPr="006646DF" w:rsidRDefault="006646DF" w:rsidP="006646DF">
      <w:pPr>
        <w:pStyle w:val="EndNoteBibliography"/>
        <w:spacing w:after="0"/>
      </w:pPr>
    </w:p>
    <w:p w:rsidR="006646DF" w:rsidRPr="006646DF" w:rsidRDefault="006646DF" w:rsidP="006646DF">
      <w:pPr>
        <w:pStyle w:val="EndNoteBibliography"/>
      </w:pPr>
      <w:bookmarkStart w:id="124" w:name="_ENREF_75"/>
      <w:r w:rsidRPr="006646DF">
        <w:t xml:space="preserve">Government of Alberta. 2017. </w:t>
      </w:r>
      <w:r w:rsidRPr="006646DF">
        <w:rPr>
          <w:i/>
        </w:rPr>
        <w:t>Alberta Merged Wetland Inventory</w:t>
      </w:r>
      <w:r w:rsidRPr="006646DF">
        <w:t xml:space="preserve"> [online]. Available from http://aep.alberta.ca/forms-maps-services/maps/resource-data-product-catalogue/biophysical.aspx [cited April 2017].</w:t>
      </w:r>
    </w:p>
    <w:bookmarkEnd w:id="124"/>
    <w:p w:rsidR="006646DF" w:rsidRPr="006646DF" w:rsidRDefault="006646DF" w:rsidP="006646DF">
      <w:pPr>
        <w:pStyle w:val="EndNoteBibliography"/>
        <w:spacing w:after="0"/>
      </w:pPr>
    </w:p>
    <w:p w:rsidR="006646DF" w:rsidRPr="006646DF" w:rsidRDefault="006646DF" w:rsidP="006646DF">
      <w:pPr>
        <w:pStyle w:val="EndNoteBibliography"/>
      </w:pPr>
      <w:bookmarkStart w:id="125" w:name="_ENREF_76"/>
      <w:r w:rsidRPr="006646DF">
        <w:t xml:space="preserve">Government of Canada. 1991. </w:t>
      </w:r>
      <w:r w:rsidRPr="006646DF">
        <w:rPr>
          <w:i/>
        </w:rPr>
        <w:t>The federal policy on wetland conservation</w:t>
      </w:r>
      <w:r w:rsidRPr="006646DF">
        <w:t xml:space="preserve">. Ottawa, Ontario, Canada. Report No. </w:t>
      </w:r>
    </w:p>
    <w:bookmarkEnd w:id="125"/>
    <w:p w:rsidR="006646DF" w:rsidRPr="006646DF" w:rsidRDefault="006646DF" w:rsidP="006646DF">
      <w:pPr>
        <w:pStyle w:val="EndNoteBibliography"/>
        <w:spacing w:after="0"/>
      </w:pPr>
    </w:p>
    <w:p w:rsidR="006646DF" w:rsidRPr="006646DF" w:rsidRDefault="006646DF" w:rsidP="006646DF">
      <w:pPr>
        <w:pStyle w:val="EndNoteBibliography"/>
      </w:pPr>
      <w:bookmarkStart w:id="126" w:name="_ENREF_77"/>
      <w:r w:rsidRPr="006646DF">
        <w:t xml:space="preserve">Gregorio, A. D. and Jansen, L. J. M. 2005. </w:t>
      </w:r>
      <w:r w:rsidRPr="006646DF">
        <w:rPr>
          <w:i/>
        </w:rPr>
        <w:t>Land cover classification system (LCCS). Classification concepts and user manual, software version 2.0</w:t>
      </w:r>
      <w:r w:rsidRPr="006646DF">
        <w:t>. Rome, Italy. Report No. Software version 2.0.</w:t>
      </w:r>
    </w:p>
    <w:bookmarkEnd w:id="126"/>
    <w:p w:rsidR="006646DF" w:rsidRPr="006646DF" w:rsidRDefault="006646DF" w:rsidP="006646DF">
      <w:pPr>
        <w:pStyle w:val="EndNoteBibliography"/>
        <w:spacing w:after="0"/>
      </w:pPr>
    </w:p>
    <w:p w:rsidR="006646DF" w:rsidRPr="006646DF" w:rsidRDefault="006646DF" w:rsidP="006646DF">
      <w:pPr>
        <w:pStyle w:val="EndNoteBibliography"/>
      </w:pPr>
      <w:bookmarkStart w:id="127" w:name="_ENREF_78"/>
      <w:r w:rsidRPr="006646DF">
        <w:t xml:space="preserve">Grenier, M., Labrecque, S., Garneau, M. and Tremblay, A. 2008. Object-based classification of a SPOT-4 image for mapping wetlands in the context of greenhouse gases emissions: the case of the Eastmain region, Québec, Canada. </w:t>
      </w:r>
      <w:r w:rsidRPr="006646DF">
        <w:rPr>
          <w:i/>
        </w:rPr>
        <w:t>Canadian Journal of Remote Sensing</w:t>
      </w:r>
      <w:r w:rsidRPr="006646DF">
        <w:t>, Vol. 34, No. 2, S398-S413.</w:t>
      </w:r>
    </w:p>
    <w:bookmarkEnd w:id="127"/>
    <w:p w:rsidR="006646DF" w:rsidRPr="006646DF" w:rsidRDefault="006646DF" w:rsidP="006646DF">
      <w:pPr>
        <w:pStyle w:val="EndNoteBibliography"/>
        <w:spacing w:after="0"/>
      </w:pPr>
    </w:p>
    <w:p w:rsidR="006646DF" w:rsidRPr="006646DF" w:rsidRDefault="006646DF" w:rsidP="006646DF">
      <w:pPr>
        <w:pStyle w:val="EndNoteBibliography"/>
      </w:pPr>
      <w:bookmarkStart w:id="128" w:name="_ENREF_79"/>
      <w:r w:rsidRPr="006646DF">
        <w:t xml:space="preserve">Grosshans, R. E., Wrubleski, D. A. and Goldsborough, L. G. 2004. </w:t>
      </w:r>
      <w:r w:rsidRPr="006646DF">
        <w:rPr>
          <w:i/>
        </w:rPr>
        <w:t>Changes in the emergent plant community of Netley-Libau Marsh between 1979 and 2001.</w:t>
      </w:r>
      <w:r w:rsidRPr="006646DF">
        <w:t xml:space="preserve"> Winnipeg, Manitoba, Canada. Report No. Occasional Publication No. 4.</w:t>
      </w:r>
    </w:p>
    <w:bookmarkEnd w:id="128"/>
    <w:p w:rsidR="006646DF" w:rsidRPr="006646DF" w:rsidRDefault="006646DF" w:rsidP="006646DF">
      <w:pPr>
        <w:pStyle w:val="EndNoteBibliography"/>
        <w:spacing w:after="0"/>
      </w:pPr>
    </w:p>
    <w:p w:rsidR="006646DF" w:rsidRPr="006646DF" w:rsidRDefault="006646DF" w:rsidP="006646DF">
      <w:pPr>
        <w:pStyle w:val="EndNoteBibliography"/>
      </w:pPr>
      <w:bookmarkStart w:id="129" w:name="_ENREF_80"/>
      <w:r w:rsidRPr="006646DF">
        <w:t xml:space="preserve">Gstaiger, V., Huth, J., Gebhardt, S., Wehrmann, T. and Kuenzer, C. 2012. Multi-sensoral and automated derivation of inundated areas using TerraSAR-X and ENVISAT ASAR data. </w:t>
      </w:r>
      <w:r w:rsidRPr="006646DF">
        <w:rPr>
          <w:i/>
        </w:rPr>
        <w:t>International Journal of Remote Sensing</w:t>
      </w:r>
      <w:r w:rsidRPr="006646DF">
        <w:t>, Vol. 33, No. 22, 7291-7304.</w:t>
      </w:r>
    </w:p>
    <w:bookmarkEnd w:id="129"/>
    <w:p w:rsidR="006646DF" w:rsidRPr="006646DF" w:rsidRDefault="006646DF" w:rsidP="006646DF">
      <w:pPr>
        <w:pStyle w:val="EndNoteBibliography"/>
        <w:spacing w:after="0"/>
      </w:pPr>
    </w:p>
    <w:p w:rsidR="006646DF" w:rsidRPr="006646DF" w:rsidRDefault="006646DF" w:rsidP="006646DF">
      <w:pPr>
        <w:pStyle w:val="EndNoteBibliography"/>
      </w:pPr>
      <w:bookmarkStart w:id="130" w:name="_ENREF_81"/>
      <w:r w:rsidRPr="006646DF">
        <w:t xml:space="preserve">Guo, M., Li, J., Sheng, C., Xu, J. and Wu, L. 2017. A Review of Wetland Remote Sensing. </w:t>
      </w:r>
      <w:r w:rsidRPr="006646DF">
        <w:rPr>
          <w:i/>
        </w:rPr>
        <w:t>Sensors</w:t>
      </w:r>
      <w:r w:rsidRPr="006646DF">
        <w:t>, Vol. 17, No. 4, 777.</w:t>
      </w:r>
    </w:p>
    <w:bookmarkEnd w:id="130"/>
    <w:p w:rsidR="006646DF" w:rsidRPr="006646DF" w:rsidRDefault="006646DF" w:rsidP="006646DF">
      <w:pPr>
        <w:pStyle w:val="EndNoteBibliography"/>
        <w:spacing w:after="0"/>
      </w:pPr>
    </w:p>
    <w:p w:rsidR="006646DF" w:rsidRPr="006646DF" w:rsidRDefault="006646DF" w:rsidP="006646DF">
      <w:pPr>
        <w:pStyle w:val="EndNoteBibliography"/>
      </w:pPr>
      <w:bookmarkStart w:id="131" w:name="_ENREF_82"/>
      <w:r w:rsidRPr="006646DF">
        <w:t xml:space="preserve">Hajnsek, I., Pottier, E. and Cloude, S. R. 2003. Inversion of surface parameters from polarimetric SAR. </w:t>
      </w:r>
      <w:r w:rsidRPr="006646DF">
        <w:rPr>
          <w:i/>
        </w:rPr>
        <w:t>IEEE Transactions on Geoscience and Remote Sensing</w:t>
      </w:r>
      <w:r w:rsidRPr="006646DF">
        <w:t>, Vol. 41, No. 4, 727-744.</w:t>
      </w:r>
    </w:p>
    <w:bookmarkEnd w:id="131"/>
    <w:p w:rsidR="006646DF" w:rsidRPr="006646DF" w:rsidRDefault="006646DF" w:rsidP="006646DF">
      <w:pPr>
        <w:pStyle w:val="EndNoteBibliography"/>
        <w:spacing w:after="0"/>
      </w:pPr>
    </w:p>
    <w:p w:rsidR="006646DF" w:rsidRPr="006646DF" w:rsidRDefault="006646DF" w:rsidP="006646DF">
      <w:pPr>
        <w:pStyle w:val="EndNoteBibliography"/>
      </w:pPr>
      <w:bookmarkStart w:id="132" w:name="_ENREF_83"/>
      <w:r w:rsidRPr="006646DF">
        <w:t xml:space="preserve">Hall, D. K. 1996. Remote sensing applications to hydrology; imaging radar. </w:t>
      </w:r>
      <w:r w:rsidRPr="006646DF">
        <w:rPr>
          <w:i/>
        </w:rPr>
        <w:t>Hydrological Sciences Journal</w:t>
      </w:r>
      <w:r w:rsidRPr="006646DF">
        <w:t>, Vol. 41, No. 4, 609-624.</w:t>
      </w:r>
    </w:p>
    <w:bookmarkEnd w:id="132"/>
    <w:p w:rsidR="006646DF" w:rsidRPr="006646DF" w:rsidRDefault="006646DF" w:rsidP="006646DF">
      <w:pPr>
        <w:pStyle w:val="EndNoteBibliography"/>
        <w:spacing w:after="0"/>
      </w:pPr>
    </w:p>
    <w:p w:rsidR="006646DF" w:rsidRPr="006646DF" w:rsidRDefault="006646DF" w:rsidP="006646DF">
      <w:pPr>
        <w:pStyle w:val="EndNoteBibliography"/>
      </w:pPr>
      <w:bookmarkStart w:id="133" w:name="_ENREF_84"/>
      <w:r w:rsidRPr="006646DF">
        <w:t xml:space="preserve">Halsey, L., Vitt, D., Beilman, D., Crow, S., Mahelcic, S. and Wells, R. 2003. </w:t>
      </w:r>
      <w:r w:rsidRPr="006646DF">
        <w:rPr>
          <w:i/>
        </w:rPr>
        <w:t>Alberta wetland inventory standards version 2.0</w:t>
      </w:r>
      <w:r w:rsidRPr="006646DF">
        <w:t>. Alberta Sustainable Resource Development, Edmonton, Alberta, Canada.</w:t>
      </w:r>
    </w:p>
    <w:bookmarkEnd w:id="133"/>
    <w:p w:rsidR="006646DF" w:rsidRPr="006646DF" w:rsidRDefault="006646DF" w:rsidP="006646DF">
      <w:pPr>
        <w:pStyle w:val="EndNoteBibliography"/>
        <w:spacing w:after="0"/>
      </w:pPr>
    </w:p>
    <w:p w:rsidR="006646DF" w:rsidRPr="006646DF" w:rsidRDefault="006646DF" w:rsidP="006646DF">
      <w:pPr>
        <w:pStyle w:val="EndNoteBibliography"/>
      </w:pPr>
      <w:bookmarkStart w:id="134" w:name="_ENREF_85"/>
      <w:r w:rsidRPr="006646DF">
        <w:t xml:space="preserve">Harding, D. J. and Carabajal, C. C. 2005. ICESat waveform measurements of within-footprint topographic relief and vegetation vertical structure. </w:t>
      </w:r>
      <w:r w:rsidRPr="006646DF">
        <w:rPr>
          <w:i/>
        </w:rPr>
        <w:t>Geophysical Research Letters</w:t>
      </w:r>
      <w:r w:rsidRPr="006646DF">
        <w:t>, Vol. 32, No. L21S10, 10.1029/2005GL023471.</w:t>
      </w:r>
    </w:p>
    <w:bookmarkEnd w:id="134"/>
    <w:p w:rsidR="006646DF" w:rsidRPr="006646DF" w:rsidRDefault="006646DF" w:rsidP="006646DF">
      <w:pPr>
        <w:pStyle w:val="EndNoteBibliography"/>
        <w:spacing w:after="0"/>
      </w:pPr>
    </w:p>
    <w:p w:rsidR="006646DF" w:rsidRPr="006646DF" w:rsidRDefault="006646DF" w:rsidP="006646DF">
      <w:pPr>
        <w:pStyle w:val="EndNoteBibliography"/>
      </w:pPr>
      <w:bookmarkStart w:id="135" w:name="_ENREF_86"/>
      <w:r w:rsidRPr="006646DF">
        <w:t xml:space="preserve">Henderson, F. M. and Lewis, A. J. 2008. Radar detection of wetland ecosystems: a review. </w:t>
      </w:r>
      <w:r w:rsidRPr="006646DF">
        <w:rPr>
          <w:i/>
        </w:rPr>
        <w:t>International Journal of Remote Sensing</w:t>
      </w:r>
      <w:r w:rsidRPr="006646DF">
        <w:t>, Vol. 29, No. 20, 5809-5835.</w:t>
      </w:r>
    </w:p>
    <w:bookmarkEnd w:id="135"/>
    <w:p w:rsidR="006646DF" w:rsidRPr="006646DF" w:rsidRDefault="006646DF" w:rsidP="006646DF">
      <w:pPr>
        <w:pStyle w:val="EndNoteBibliography"/>
        <w:spacing w:after="0"/>
      </w:pPr>
    </w:p>
    <w:p w:rsidR="006646DF" w:rsidRPr="006646DF" w:rsidRDefault="006646DF" w:rsidP="006646DF">
      <w:pPr>
        <w:pStyle w:val="EndNoteBibliography"/>
      </w:pPr>
      <w:bookmarkStart w:id="136" w:name="_ENREF_87"/>
      <w:r w:rsidRPr="006646DF">
        <w:t xml:space="preserve">Hess, L. L., Melack, J. M., Filoso, S. and Wang, Y. 1995. Delineation of inundated area and vegetation along the Amazon floodplain with the SIR-C synthetic aperture radar. </w:t>
      </w:r>
      <w:r w:rsidRPr="006646DF">
        <w:rPr>
          <w:i/>
        </w:rPr>
        <w:t>IEEE Transactions on Geoscience and Remote Sensing</w:t>
      </w:r>
      <w:r w:rsidRPr="006646DF">
        <w:t>, Vol. 33, No. 4, 896-904.</w:t>
      </w:r>
    </w:p>
    <w:bookmarkEnd w:id="136"/>
    <w:p w:rsidR="006646DF" w:rsidRPr="006646DF" w:rsidRDefault="006646DF" w:rsidP="006646DF">
      <w:pPr>
        <w:pStyle w:val="EndNoteBibliography"/>
        <w:spacing w:after="0"/>
      </w:pPr>
    </w:p>
    <w:p w:rsidR="006646DF" w:rsidRPr="006646DF" w:rsidRDefault="006646DF" w:rsidP="006646DF">
      <w:pPr>
        <w:pStyle w:val="EndNoteBibliography"/>
      </w:pPr>
      <w:bookmarkStart w:id="137" w:name="_ENREF_88"/>
      <w:r w:rsidRPr="006646DF">
        <w:t xml:space="preserve">Hess, L. L., Melack, J. M. and Simonett, D. S. 1990. Radar detection of flooding beneath the forest canopy: a review. </w:t>
      </w:r>
      <w:r w:rsidRPr="006646DF">
        <w:rPr>
          <w:i/>
        </w:rPr>
        <w:t>International Journal of Remote Sensing</w:t>
      </w:r>
      <w:r w:rsidRPr="006646DF">
        <w:t>, Vol. 11, No. 7, 1313-1325.</w:t>
      </w:r>
    </w:p>
    <w:bookmarkEnd w:id="137"/>
    <w:p w:rsidR="006646DF" w:rsidRPr="006646DF" w:rsidRDefault="006646DF" w:rsidP="006646DF">
      <w:pPr>
        <w:pStyle w:val="EndNoteBibliography"/>
        <w:spacing w:after="0"/>
      </w:pPr>
    </w:p>
    <w:p w:rsidR="006646DF" w:rsidRPr="006646DF" w:rsidRDefault="006646DF" w:rsidP="006646DF">
      <w:pPr>
        <w:pStyle w:val="EndNoteBibliography"/>
      </w:pPr>
      <w:bookmarkStart w:id="138" w:name="_ENREF_89"/>
      <w:r w:rsidRPr="006646DF">
        <w:t xml:space="preserve">Hirano, A., Madden, M. and Welch, R. 2003. Hyperspectral image data for mapping wetland vegetation. </w:t>
      </w:r>
      <w:r w:rsidRPr="006646DF">
        <w:rPr>
          <w:i/>
        </w:rPr>
        <w:t>Wetlands</w:t>
      </w:r>
      <w:r w:rsidRPr="006646DF">
        <w:t>, Vol. 23, No. 2, 436-448.</w:t>
      </w:r>
    </w:p>
    <w:bookmarkEnd w:id="138"/>
    <w:p w:rsidR="006646DF" w:rsidRPr="006646DF" w:rsidRDefault="006646DF" w:rsidP="006646DF">
      <w:pPr>
        <w:pStyle w:val="EndNoteBibliography"/>
        <w:spacing w:after="0"/>
      </w:pPr>
    </w:p>
    <w:p w:rsidR="006646DF" w:rsidRPr="006646DF" w:rsidRDefault="006646DF" w:rsidP="006646DF">
      <w:pPr>
        <w:pStyle w:val="EndNoteBibliography"/>
      </w:pPr>
      <w:bookmarkStart w:id="139" w:name="_ENREF_90"/>
      <w:r w:rsidRPr="006646DF">
        <w:t xml:space="preserve">Höfle, B., Vetter, M., Pfeifer, N., Mandlburger, G. and Stötter, J. 2009. Water surface mapping from airborne laser scanning using signal intensity and elevation data. </w:t>
      </w:r>
      <w:r w:rsidRPr="006646DF">
        <w:rPr>
          <w:i/>
        </w:rPr>
        <w:t>Earth Surface Processes and Landforms</w:t>
      </w:r>
      <w:r w:rsidRPr="006646DF">
        <w:t>, Vol. 34, No. 12, 1635-1649.</w:t>
      </w:r>
    </w:p>
    <w:bookmarkEnd w:id="139"/>
    <w:p w:rsidR="006646DF" w:rsidRPr="006646DF" w:rsidRDefault="006646DF" w:rsidP="006646DF">
      <w:pPr>
        <w:pStyle w:val="EndNoteBibliography"/>
        <w:spacing w:after="0"/>
      </w:pPr>
    </w:p>
    <w:p w:rsidR="006646DF" w:rsidRPr="006646DF" w:rsidRDefault="006646DF" w:rsidP="006646DF">
      <w:pPr>
        <w:pStyle w:val="EndNoteBibliography"/>
      </w:pPr>
      <w:bookmarkStart w:id="140" w:name="_ENREF_91"/>
      <w:r w:rsidRPr="006646DF">
        <w:t xml:space="preserve">Hong, S.-H., Kim, H.-O., Wdowinski, S. and Feliciano, E. 2015. Evaluation of Polarimetric SAR Decomposition for Classifying Wetland Vegetation Types. </w:t>
      </w:r>
      <w:r w:rsidRPr="006646DF">
        <w:rPr>
          <w:i/>
        </w:rPr>
        <w:t>Remote Sensing</w:t>
      </w:r>
      <w:r w:rsidRPr="006646DF">
        <w:t>, Vol. 7, No. 7, 8563.</w:t>
      </w:r>
    </w:p>
    <w:bookmarkEnd w:id="140"/>
    <w:p w:rsidR="006646DF" w:rsidRPr="006646DF" w:rsidRDefault="006646DF" w:rsidP="006646DF">
      <w:pPr>
        <w:pStyle w:val="EndNoteBibliography"/>
        <w:spacing w:after="0"/>
      </w:pPr>
    </w:p>
    <w:p w:rsidR="006646DF" w:rsidRPr="006646DF" w:rsidRDefault="006646DF" w:rsidP="006646DF">
      <w:pPr>
        <w:pStyle w:val="EndNoteBibliography"/>
      </w:pPr>
      <w:bookmarkStart w:id="141" w:name="_ENREF_92"/>
      <w:r w:rsidRPr="006646DF">
        <w:t xml:space="preserve">Hong, S.-H., Wdowinski, S., Kim, S.-W. and Won, J.-S. 2010a. Multi-temporal monitoring of wetland water levels in the Florida Everglades using interferometric synthetic aperture radar (InSAR). </w:t>
      </w:r>
      <w:r w:rsidRPr="006646DF">
        <w:rPr>
          <w:i/>
        </w:rPr>
        <w:t>Remote Sensing of Environment</w:t>
      </w:r>
      <w:r w:rsidRPr="006646DF">
        <w:t>, Vol. 114, No. 11, 2436-2447.</w:t>
      </w:r>
    </w:p>
    <w:bookmarkEnd w:id="141"/>
    <w:p w:rsidR="006646DF" w:rsidRPr="006646DF" w:rsidRDefault="006646DF" w:rsidP="006646DF">
      <w:pPr>
        <w:pStyle w:val="EndNoteBibliography"/>
        <w:spacing w:after="0"/>
      </w:pPr>
    </w:p>
    <w:p w:rsidR="006646DF" w:rsidRPr="006646DF" w:rsidRDefault="006646DF" w:rsidP="006646DF">
      <w:pPr>
        <w:pStyle w:val="EndNoteBibliography"/>
      </w:pPr>
      <w:bookmarkStart w:id="142" w:name="_ENREF_93"/>
      <w:r w:rsidRPr="006646DF">
        <w:t xml:space="preserve">Hong, S. H., Wdowinski, S. and Kim, S. W. 2010b. Evaluation of TerraSAR-X Observations for Wetland InSAR Application. </w:t>
      </w:r>
      <w:r w:rsidRPr="006646DF">
        <w:rPr>
          <w:i/>
        </w:rPr>
        <w:t>IEEE Transactions on Geoscience and Remote Sensing</w:t>
      </w:r>
      <w:r w:rsidRPr="006646DF">
        <w:t>, Vol. 48, No. 2, 864-873.</w:t>
      </w:r>
    </w:p>
    <w:bookmarkEnd w:id="142"/>
    <w:p w:rsidR="006646DF" w:rsidRPr="006646DF" w:rsidRDefault="006646DF" w:rsidP="006646DF">
      <w:pPr>
        <w:pStyle w:val="EndNoteBibliography"/>
        <w:spacing w:after="0"/>
      </w:pPr>
    </w:p>
    <w:p w:rsidR="006646DF" w:rsidRPr="006646DF" w:rsidRDefault="006646DF" w:rsidP="006646DF">
      <w:pPr>
        <w:pStyle w:val="EndNoteBibliography"/>
      </w:pPr>
      <w:bookmarkStart w:id="143" w:name="_ENREF_94"/>
      <w:r w:rsidRPr="006646DF">
        <w:t xml:space="preserve">Hood, G. A. and Bayley, S. E. 2008. Beaver (Castor canadensis) mitigate the effects of climate on the area of open water in boreal wetlands in western Canada. </w:t>
      </w:r>
      <w:r w:rsidRPr="006646DF">
        <w:rPr>
          <w:i/>
        </w:rPr>
        <w:t>Biological Conservation</w:t>
      </w:r>
      <w:r w:rsidRPr="006646DF">
        <w:t>, Vol. 141, No. 2, 556-567.</w:t>
      </w:r>
    </w:p>
    <w:bookmarkEnd w:id="143"/>
    <w:p w:rsidR="006646DF" w:rsidRPr="006646DF" w:rsidRDefault="006646DF" w:rsidP="006646DF">
      <w:pPr>
        <w:pStyle w:val="EndNoteBibliography"/>
        <w:spacing w:after="0"/>
      </w:pPr>
    </w:p>
    <w:p w:rsidR="006646DF" w:rsidRPr="006646DF" w:rsidRDefault="006646DF" w:rsidP="006646DF">
      <w:pPr>
        <w:pStyle w:val="EndNoteBibliography"/>
      </w:pPr>
      <w:bookmarkStart w:id="144" w:name="_ENREF_95"/>
      <w:r w:rsidRPr="006646DF">
        <w:t xml:space="preserve">Hopkinson, C., Chasmer, L. E., Sass, G., Creed, I. F., Sitar, M., Kalbfleisch, W. and Treitz, P. 2005. Vegetation class dependent errors in lidar ground elevation and canopy height estimates in a boreal wetland environment. </w:t>
      </w:r>
      <w:r w:rsidRPr="006646DF">
        <w:rPr>
          <w:i/>
        </w:rPr>
        <w:t>Canadian Journal of Remote Sensing</w:t>
      </w:r>
      <w:r w:rsidRPr="006646DF">
        <w:t>, Vol. 31, No. 2, 191-206.</w:t>
      </w:r>
    </w:p>
    <w:bookmarkEnd w:id="144"/>
    <w:p w:rsidR="006646DF" w:rsidRPr="006646DF" w:rsidRDefault="006646DF" w:rsidP="006646DF">
      <w:pPr>
        <w:pStyle w:val="EndNoteBibliography"/>
        <w:spacing w:after="0"/>
      </w:pPr>
    </w:p>
    <w:p w:rsidR="006646DF" w:rsidRPr="006646DF" w:rsidRDefault="006646DF" w:rsidP="006646DF">
      <w:pPr>
        <w:pStyle w:val="EndNoteBibliography"/>
      </w:pPr>
      <w:bookmarkStart w:id="145" w:name="_ENREF_96"/>
      <w:r w:rsidRPr="006646DF">
        <w:lastRenderedPageBreak/>
        <w:t xml:space="preserve">Horritt, M. S., Mason, D. C. and Luckman, A. J. 2001. Flood boundary delineation from Synthetic Aperture Radar imagery using a statistical active contour model. </w:t>
      </w:r>
      <w:r w:rsidRPr="006646DF">
        <w:rPr>
          <w:i/>
        </w:rPr>
        <w:t>International Journal of Remote Sensing</w:t>
      </w:r>
      <w:r w:rsidRPr="006646DF">
        <w:t>, Vol. 22, No. 13, 2489-2507.</w:t>
      </w:r>
    </w:p>
    <w:bookmarkEnd w:id="145"/>
    <w:p w:rsidR="006646DF" w:rsidRPr="006646DF" w:rsidRDefault="006646DF" w:rsidP="006646DF">
      <w:pPr>
        <w:pStyle w:val="EndNoteBibliography"/>
        <w:spacing w:after="0"/>
      </w:pPr>
    </w:p>
    <w:p w:rsidR="006646DF" w:rsidRPr="006646DF" w:rsidRDefault="006646DF" w:rsidP="006646DF">
      <w:pPr>
        <w:pStyle w:val="EndNoteBibliography"/>
      </w:pPr>
      <w:bookmarkStart w:id="146" w:name="_ENREF_97"/>
      <w:r w:rsidRPr="006646DF">
        <w:t xml:space="preserve">Howard, J., Sutton-Grier, A., Herr, D., Kleypas, J., Landis, E., McLeod, E., Pidgeon, E. and Simpson, S. 2017. Clarifying the role of coastal and marine systems in climate mitigation. </w:t>
      </w:r>
      <w:r w:rsidRPr="006646DF">
        <w:rPr>
          <w:i/>
        </w:rPr>
        <w:t>Frontiers in Ecology and the Environment</w:t>
      </w:r>
      <w:r w:rsidRPr="006646DF">
        <w:t>, Vol. 15, No. 1, 42-50.</w:t>
      </w:r>
    </w:p>
    <w:bookmarkEnd w:id="146"/>
    <w:p w:rsidR="006646DF" w:rsidRPr="006646DF" w:rsidRDefault="006646DF" w:rsidP="006646DF">
      <w:pPr>
        <w:pStyle w:val="EndNoteBibliography"/>
        <w:spacing w:after="0"/>
      </w:pPr>
    </w:p>
    <w:p w:rsidR="006646DF" w:rsidRPr="006646DF" w:rsidRDefault="006646DF" w:rsidP="006646DF">
      <w:pPr>
        <w:pStyle w:val="EndNoteBibliography"/>
      </w:pPr>
      <w:bookmarkStart w:id="147" w:name="_ENREF_98"/>
      <w:r w:rsidRPr="006646DF">
        <w:t xml:space="preserve">Hu, Y., Huang, J. and Du, Y., Han, P. Huang, W. 2015. Monitoring spatial and temporal dynamics of flood regimes and their relation to wetland landscape patterns in Dongting Lake from MODIS time-series imagery. </w:t>
      </w:r>
      <w:r w:rsidRPr="006646DF">
        <w:rPr>
          <w:i/>
        </w:rPr>
        <w:t>Remote Sensing</w:t>
      </w:r>
      <w:r w:rsidRPr="006646DF">
        <w:t>, Vol. 7, No. 1, 7494-7520.</w:t>
      </w:r>
    </w:p>
    <w:bookmarkEnd w:id="147"/>
    <w:p w:rsidR="006646DF" w:rsidRPr="006646DF" w:rsidRDefault="006646DF" w:rsidP="006646DF">
      <w:pPr>
        <w:pStyle w:val="EndNoteBibliography"/>
        <w:spacing w:after="0"/>
      </w:pPr>
    </w:p>
    <w:p w:rsidR="006646DF" w:rsidRPr="006646DF" w:rsidRDefault="006646DF" w:rsidP="006646DF">
      <w:pPr>
        <w:pStyle w:val="EndNoteBibliography"/>
      </w:pPr>
      <w:bookmarkStart w:id="148" w:name="_ENREF_99"/>
      <w:r w:rsidRPr="006646DF">
        <w:t xml:space="preserve">Hug, C., Krzystek, P. and Fuchs, W. 2004. Advanced Lidar Data Processing with Lastools In </w:t>
      </w:r>
      <w:r w:rsidRPr="006646DF">
        <w:rPr>
          <w:i/>
        </w:rPr>
        <w:t xml:space="preserve">International Archives Of Photogrammetry and Remote Sensing, Comission II, ISPRS 20th Congress, </w:t>
      </w:r>
      <w:r w:rsidRPr="006646DF">
        <w:t>Istanbul, Turkey. Edited by 832-837.</w:t>
      </w:r>
    </w:p>
    <w:bookmarkEnd w:id="148"/>
    <w:p w:rsidR="006646DF" w:rsidRPr="006646DF" w:rsidRDefault="006646DF" w:rsidP="006646DF">
      <w:pPr>
        <w:pStyle w:val="EndNoteBibliography"/>
        <w:spacing w:after="0"/>
      </w:pPr>
    </w:p>
    <w:p w:rsidR="006646DF" w:rsidRPr="006646DF" w:rsidRDefault="006646DF" w:rsidP="006646DF">
      <w:pPr>
        <w:pStyle w:val="EndNoteBibliography"/>
      </w:pPr>
      <w:bookmarkStart w:id="149" w:name="_ENREF_100"/>
      <w:r w:rsidRPr="006646DF">
        <w:t xml:space="preserve">INPE. 2002. </w:t>
      </w:r>
      <w:r w:rsidRPr="006646DF">
        <w:rPr>
          <w:i/>
        </w:rPr>
        <w:t>Deforestation estimates in the Brazilian Amazon, Instituto Nacional De Pesquisas Espaciais (INPE)</w:t>
      </w:r>
      <w:r w:rsidRPr="006646DF">
        <w:t xml:space="preserve"> [online]. Available from http://www.obt.inpe.br/OBT/assuntos/programas/amazonia/prodes [cited October 2017].</w:t>
      </w:r>
    </w:p>
    <w:bookmarkEnd w:id="149"/>
    <w:p w:rsidR="006646DF" w:rsidRPr="006646DF" w:rsidRDefault="006646DF" w:rsidP="006646DF">
      <w:pPr>
        <w:pStyle w:val="EndNoteBibliography"/>
        <w:spacing w:after="0"/>
      </w:pPr>
    </w:p>
    <w:p w:rsidR="006646DF" w:rsidRPr="006646DF" w:rsidRDefault="006646DF" w:rsidP="006646DF">
      <w:pPr>
        <w:pStyle w:val="EndNoteBibliography"/>
      </w:pPr>
      <w:bookmarkStart w:id="150" w:name="_ENREF_101"/>
      <w:r w:rsidRPr="006646DF">
        <w:t xml:space="preserve">Irwin, K., Beaulne, D., Braun, A. and Fotopoulos, G. 2017. Fusion of SAR, Optical Imagery and Airborne LiDAR for Surface Water Detection. </w:t>
      </w:r>
      <w:r w:rsidRPr="006646DF">
        <w:rPr>
          <w:i/>
        </w:rPr>
        <w:t>Remote Sensing</w:t>
      </w:r>
      <w:r w:rsidRPr="006646DF">
        <w:t>, Vol. 9, No. 9, 890.</w:t>
      </w:r>
    </w:p>
    <w:bookmarkEnd w:id="150"/>
    <w:p w:rsidR="006646DF" w:rsidRPr="006646DF" w:rsidRDefault="006646DF" w:rsidP="006646DF">
      <w:pPr>
        <w:pStyle w:val="EndNoteBibliography"/>
        <w:spacing w:after="0"/>
      </w:pPr>
    </w:p>
    <w:p w:rsidR="006646DF" w:rsidRPr="006646DF" w:rsidRDefault="006646DF" w:rsidP="006646DF">
      <w:pPr>
        <w:pStyle w:val="EndNoteBibliography"/>
      </w:pPr>
      <w:bookmarkStart w:id="151" w:name="_ENREF_102"/>
      <w:r w:rsidRPr="006646DF">
        <w:t xml:space="preserve">Jawak, S. D. and Luis, A. J. 2013. Improved land cover mapping using high resolution multiangle 8-band WorldView-2 satellite remote sensing data. </w:t>
      </w:r>
      <w:r w:rsidRPr="006646DF">
        <w:rPr>
          <w:i/>
        </w:rPr>
        <w:t>Journal of Applied Remote Sensing</w:t>
      </w:r>
      <w:r w:rsidRPr="006646DF">
        <w:t>, Vol. 7, No. 1, 073573.</w:t>
      </w:r>
    </w:p>
    <w:bookmarkEnd w:id="151"/>
    <w:p w:rsidR="006646DF" w:rsidRPr="006646DF" w:rsidRDefault="006646DF" w:rsidP="006646DF">
      <w:pPr>
        <w:pStyle w:val="EndNoteBibliography"/>
        <w:spacing w:after="0"/>
      </w:pPr>
    </w:p>
    <w:p w:rsidR="006646DF" w:rsidRPr="006646DF" w:rsidRDefault="006646DF" w:rsidP="006646DF">
      <w:pPr>
        <w:pStyle w:val="EndNoteBibliography"/>
      </w:pPr>
      <w:bookmarkStart w:id="152" w:name="_ENREF_103"/>
      <w:r w:rsidRPr="006646DF">
        <w:t xml:space="preserve">Jin, H., Huang, C., Lang, M. W., Yeo, I.-Y. and Stehman, S. V. 2017. Monitoring of wetland inundation dynamics in the Delmarva Peninsula using Landsat time-series imagery from 1985 to 2011. </w:t>
      </w:r>
      <w:r w:rsidRPr="006646DF">
        <w:rPr>
          <w:i/>
        </w:rPr>
        <w:t>Remote Sensing of Environment</w:t>
      </w:r>
      <w:r w:rsidRPr="006646DF">
        <w:t>, Vol. 190, No. 26-41.</w:t>
      </w:r>
    </w:p>
    <w:bookmarkEnd w:id="152"/>
    <w:p w:rsidR="006646DF" w:rsidRPr="006646DF" w:rsidRDefault="006646DF" w:rsidP="006646DF">
      <w:pPr>
        <w:pStyle w:val="EndNoteBibliography"/>
        <w:spacing w:after="0"/>
      </w:pPr>
    </w:p>
    <w:p w:rsidR="006646DF" w:rsidRPr="006646DF" w:rsidRDefault="006646DF" w:rsidP="006646DF">
      <w:pPr>
        <w:pStyle w:val="EndNoteBibliography"/>
      </w:pPr>
      <w:bookmarkStart w:id="153" w:name="_ENREF_104"/>
      <w:r w:rsidRPr="006646DF">
        <w:t xml:space="preserve">Johnson, R. R. and Higgins, K. F. 1997. </w:t>
      </w:r>
      <w:r w:rsidRPr="006646DF">
        <w:rPr>
          <w:i/>
        </w:rPr>
        <w:t>Wetland Resources of Eastern South Dakota</w:t>
      </w:r>
      <w:r w:rsidRPr="006646DF">
        <w:t>. Brookings: South Dakota State University, SD, USA.</w:t>
      </w:r>
    </w:p>
    <w:bookmarkEnd w:id="153"/>
    <w:p w:rsidR="006646DF" w:rsidRPr="006646DF" w:rsidRDefault="006646DF" w:rsidP="006646DF">
      <w:pPr>
        <w:pStyle w:val="EndNoteBibliography"/>
        <w:spacing w:after="0"/>
      </w:pPr>
    </w:p>
    <w:p w:rsidR="006646DF" w:rsidRPr="006646DF" w:rsidRDefault="006646DF" w:rsidP="006646DF">
      <w:pPr>
        <w:pStyle w:val="EndNoteBibliography"/>
      </w:pPr>
      <w:bookmarkStart w:id="154" w:name="_ENREF_105"/>
      <w:r w:rsidRPr="006646DF">
        <w:t xml:space="preserve">Johnson, W., Boettcher, S., Poiani, K. and Guntenspergen, G. 2004. Influence of weather extremes on the water levels of glaciated prairie wetlands. </w:t>
      </w:r>
      <w:r w:rsidRPr="006646DF">
        <w:rPr>
          <w:i/>
        </w:rPr>
        <w:t>Wetlands</w:t>
      </w:r>
      <w:r w:rsidRPr="006646DF">
        <w:t>, Vol. 24, No. 2, 385-398.</w:t>
      </w:r>
    </w:p>
    <w:bookmarkEnd w:id="154"/>
    <w:p w:rsidR="006646DF" w:rsidRPr="006646DF" w:rsidRDefault="006646DF" w:rsidP="006646DF">
      <w:pPr>
        <w:pStyle w:val="EndNoteBibliography"/>
        <w:spacing w:after="0"/>
      </w:pPr>
    </w:p>
    <w:p w:rsidR="006646DF" w:rsidRPr="006646DF" w:rsidRDefault="006646DF" w:rsidP="006646DF">
      <w:pPr>
        <w:pStyle w:val="EndNoteBibliography"/>
      </w:pPr>
      <w:bookmarkStart w:id="155" w:name="_ENREF_106"/>
      <w:r w:rsidRPr="006646DF">
        <w:t xml:space="preserve">Jones, J. 2015. Efficient Wetland Surface Water Detection and Monitoring via Landsat: Comparison with in situ Data from the Everglades Depth Estimation Network. </w:t>
      </w:r>
      <w:r w:rsidRPr="006646DF">
        <w:rPr>
          <w:i/>
        </w:rPr>
        <w:t>Remote Sensing</w:t>
      </w:r>
      <w:r w:rsidRPr="006646DF">
        <w:t>, Vol. 7, No. 9, 12503.</w:t>
      </w:r>
    </w:p>
    <w:bookmarkEnd w:id="155"/>
    <w:p w:rsidR="006646DF" w:rsidRPr="006646DF" w:rsidRDefault="006646DF" w:rsidP="006646DF">
      <w:pPr>
        <w:pStyle w:val="EndNoteBibliography"/>
        <w:spacing w:after="0"/>
      </w:pPr>
    </w:p>
    <w:p w:rsidR="006646DF" w:rsidRPr="006646DF" w:rsidRDefault="006646DF" w:rsidP="006646DF">
      <w:pPr>
        <w:pStyle w:val="EndNoteBibliography"/>
      </w:pPr>
      <w:bookmarkStart w:id="156" w:name="_ENREF_107"/>
      <w:r w:rsidRPr="006646DF">
        <w:t xml:space="preserve">Karvonen, J., Simila, M. and Makynen, M. 2005. Open water detection from Baltic Sea ice Radarsat-1 SAR imagery. </w:t>
      </w:r>
      <w:r w:rsidRPr="006646DF">
        <w:rPr>
          <w:i/>
        </w:rPr>
        <w:t>IEEE Geoscience and Remote Sensing Letters</w:t>
      </w:r>
      <w:r w:rsidRPr="006646DF">
        <w:t>, Vol. 2, No. 3, 275-279.</w:t>
      </w:r>
    </w:p>
    <w:bookmarkEnd w:id="156"/>
    <w:p w:rsidR="006646DF" w:rsidRPr="006646DF" w:rsidRDefault="006646DF" w:rsidP="006646DF">
      <w:pPr>
        <w:pStyle w:val="EndNoteBibliography"/>
        <w:spacing w:after="0"/>
      </w:pPr>
    </w:p>
    <w:p w:rsidR="006646DF" w:rsidRPr="006646DF" w:rsidRDefault="006646DF" w:rsidP="006646DF">
      <w:pPr>
        <w:pStyle w:val="EndNoteBibliography"/>
      </w:pPr>
      <w:bookmarkStart w:id="157" w:name="_ENREF_108"/>
      <w:r w:rsidRPr="006646DF">
        <w:lastRenderedPageBreak/>
        <w:t xml:space="preserve">Kempka, R. G., Kollasch, R. P. and Koeln, G. T. 1992. Using GIS to preserve the Pacific flyway’s wetland resource. </w:t>
      </w:r>
      <w:r w:rsidRPr="006646DF">
        <w:rPr>
          <w:i/>
        </w:rPr>
        <w:t>GIS World</w:t>
      </w:r>
      <w:r w:rsidRPr="006646DF">
        <w:t>, Vol. 5, No. 46-52.</w:t>
      </w:r>
    </w:p>
    <w:bookmarkEnd w:id="157"/>
    <w:p w:rsidR="006646DF" w:rsidRPr="006646DF" w:rsidRDefault="006646DF" w:rsidP="006646DF">
      <w:pPr>
        <w:pStyle w:val="EndNoteBibliography"/>
        <w:spacing w:after="0"/>
      </w:pPr>
    </w:p>
    <w:p w:rsidR="006646DF" w:rsidRPr="006646DF" w:rsidRDefault="006646DF" w:rsidP="006646DF">
      <w:pPr>
        <w:pStyle w:val="EndNoteBibliography"/>
      </w:pPr>
      <w:bookmarkStart w:id="158" w:name="_ENREF_109"/>
      <w:r w:rsidRPr="006646DF">
        <w:t xml:space="preserve">Kenkel, N. C. 1987. Trends and interrelationships in boreal wetland vegetation. </w:t>
      </w:r>
      <w:r w:rsidRPr="006646DF">
        <w:rPr>
          <w:i/>
        </w:rPr>
        <w:t>Canadian Journal of Botany</w:t>
      </w:r>
      <w:r w:rsidRPr="006646DF">
        <w:t>, Vol. 65, No. 1, 12-22.</w:t>
      </w:r>
    </w:p>
    <w:bookmarkEnd w:id="158"/>
    <w:p w:rsidR="006646DF" w:rsidRPr="006646DF" w:rsidRDefault="006646DF" w:rsidP="006646DF">
      <w:pPr>
        <w:pStyle w:val="EndNoteBibliography"/>
        <w:spacing w:after="0"/>
      </w:pPr>
    </w:p>
    <w:p w:rsidR="006646DF" w:rsidRPr="006646DF" w:rsidRDefault="006646DF" w:rsidP="006646DF">
      <w:pPr>
        <w:pStyle w:val="EndNoteBibliography"/>
      </w:pPr>
      <w:bookmarkStart w:id="159" w:name="_ENREF_110"/>
      <w:r w:rsidRPr="006646DF">
        <w:t xml:space="preserve">Kim, J.-W., Lu, Z., Lee, H., Shum, C. K., Swarzenski, C. M., Doyle, T. W. and Baek, S.-H. 2009. Integrated analysis of PALSAR/Radarsat-1 InSAR and ENVISAT altimeter data for mapping of absolute water level changes in Louisiana wetlands. </w:t>
      </w:r>
      <w:r w:rsidRPr="006646DF">
        <w:rPr>
          <w:i/>
        </w:rPr>
        <w:t>Remote Sensing of Environment</w:t>
      </w:r>
      <w:r w:rsidRPr="006646DF">
        <w:t>, Vol. 113, No. 11, 2356-2365.</w:t>
      </w:r>
    </w:p>
    <w:bookmarkEnd w:id="159"/>
    <w:p w:rsidR="006646DF" w:rsidRPr="006646DF" w:rsidRDefault="006646DF" w:rsidP="006646DF">
      <w:pPr>
        <w:pStyle w:val="EndNoteBibliography"/>
        <w:spacing w:after="0"/>
      </w:pPr>
    </w:p>
    <w:p w:rsidR="006646DF" w:rsidRPr="006646DF" w:rsidRDefault="006646DF" w:rsidP="006646DF">
      <w:pPr>
        <w:pStyle w:val="EndNoteBibliography"/>
      </w:pPr>
      <w:bookmarkStart w:id="160" w:name="_ENREF_111"/>
      <w:r w:rsidRPr="006646DF">
        <w:t xml:space="preserve">Kim, S. W., Wdowinski, S., Amelung, F., Dixon, T. H. and Won, J. S. 2013. Interferometric Coherence Analysis of the Everglades Wetlands, South Florida. </w:t>
      </w:r>
      <w:r w:rsidRPr="006646DF">
        <w:rPr>
          <w:i/>
        </w:rPr>
        <w:t>IEEE Transactions on Geoscience and Remote Sensing</w:t>
      </w:r>
      <w:r w:rsidRPr="006646DF">
        <w:t>, Vol. 51, No. 12, 5210-5224.</w:t>
      </w:r>
    </w:p>
    <w:bookmarkEnd w:id="160"/>
    <w:p w:rsidR="006646DF" w:rsidRPr="006646DF" w:rsidRDefault="006646DF" w:rsidP="006646DF">
      <w:pPr>
        <w:pStyle w:val="EndNoteBibliography"/>
        <w:spacing w:after="0"/>
      </w:pPr>
    </w:p>
    <w:p w:rsidR="006646DF" w:rsidRPr="006646DF" w:rsidRDefault="006646DF" w:rsidP="006646DF">
      <w:pPr>
        <w:pStyle w:val="EndNoteBibliography"/>
      </w:pPr>
      <w:bookmarkStart w:id="161" w:name="_ENREF_112"/>
      <w:r w:rsidRPr="006646DF">
        <w:t xml:space="preserve">Klein, R. J. T., Schipper, E. L. F. and Dessai, S. 2005. Integrating mitigation and adaptation into climate and development policy: three research questions. </w:t>
      </w:r>
      <w:r w:rsidRPr="006646DF">
        <w:rPr>
          <w:i/>
        </w:rPr>
        <w:t>Environmental Science &amp; Policy</w:t>
      </w:r>
      <w:r w:rsidRPr="006646DF">
        <w:t>, Vol. 8, No. 6, 579-588.</w:t>
      </w:r>
    </w:p>
    <w:bookmarkEnd w:id="161"/>
    <w:p w:rsidR="006646DF" w:rsidRPr="006646DF" w:rsidRDefault="006646DF" w:rsidP="006646DF">
      <w:pPr>
        <w:pStyle w:val="EndNoteBibliography"/>
        <w:spacing w:after="0"/>
      </w:pPr>
    </w:p>
    <w:p w:rsidR="006646DF" w:rsidRPr="006646DF" w:rsidRDefault="006646DF" w:rsidP="006646DF">
      <w:pPr>
        <w:pStyle w:val="EndNoteBibliography"/>
      </w:pPr>
      <w:bookmarkStart w:id="162" w:name="_ENREF_113"/>
      <w:r w:rsidRPr="006646DF">
        <w:t xml:space="preserve">Klemas, V. 2013a. Remote sensing of emergent and submerged wetlands: an overview. </w:t>
      </w:r>
      <w:r w:rsidRPr="006646DF">
        <w:rPr>
          <w:i/>
        </w:rPr>
        <w:t>International Journal of Remote Sensing</w:t>
      </w:r>
      <w:r w:rsidRPr="006646DF">
        <w:t>, Vol. 34, No. 18, 6286-6320.</w:t>
      </w:r>
    </w:p>
    <w:bookmarkEnd w:id="162"/>
    <w:p w:rsidR="006646DF" w:rsidRPr="006646DF" w:rsidRDefault="006646DF" w:rsidP="006646DF">
      <w:pPr>
        <w:pStyle w:val="EndNoteBibliography"/>
        <w:spacing w:after="0"/>
      </w:pPr>
    </w:p>
    <w:p w:rsidR="006646DF" w:rsidRPr="006646DF" w:rsidRDefault="006646DF" w:rsidP="006646DF">
      <w:pPr>
        <w:pStyle w:val="EndNoteBibliography"/>
      </w:pPr>
      <w:bookmarkStart w:id="163" w:name="_ENREF_114"/>
      <w:r w:rsidRPr="006646DF">
        <w:t xml:space="preserve">Klemas, V. 2013b. Remote Sensing of Coastal Wetland Biomass: An Overview. </w:t>
      </w:r>
      <w:r w:rsidRPr="006646DF">
        <w:rPr>
          <w:i/>
        </w:rPr>
        <w:t>Journal of Coastal Research</w:t>
      </w:r>
      <w:r w:rsidRPr="006646DF">
        <w:t>, Vol. No. 1016-1028.</w:t>
      </w:r>
    </w:p>
    <w:bookmarkEnd w:id="163"/>
    <w:p w:rsidR="006646DF" w:rsidRPr="006646DF" w:rsidRDefault="006646DF" w:rsidP="006646DF">
      <w:pPr>
        <w:pStyle w:val="EndNoteBibliography"/>
        <w:spacing w:after="0"/>
      </w:pPr>
    </w:p>
    <w:p w:rsidR="006646DF" w:rsidRPr="006646DF" w:rsidRDefault="006646DF" w:rsidP="006646DF">
      <w:pPr>
        <w:pStyle w:val="EndNoteBibliography"/>
      </w:pPr>
      <w:bookmarkStart w:id="164" w:name="_ENREF_115"/>
      <w:r w:rsidRPr="006646DF">
        <w:t xml:space="preserve">Kloiber, S. M., Macleod, R. D., Smith, A. J., Knight, J. F. and Huberty, B. J. 2015. A Semi-Automated, Multi-Source Data Fusion Update of a Wetland Inventory for East-Central Minnesota, USA. </w:t>
      </w:r>
      <w:r w:rsidRPr="006646DF">
        <w:rPr>
          <w:i/>
        </w:rPr>
        <w:t>Wetlands</w:t>
      </w:r>
      <w:r w:rsidRPr="006646DF">
        <w:t>, Vol. 35, No. 2, 335-348.</w:t>
      </w:r>
    </w:p>
    <w:bookmarkEnd w:id="164"/>
    <w:p w:rsidR="006646DF" w:rsidRPr="006646DF" w:rsidRDefault="006646DF" w:rsidP="006646DF">
      <w:pPr>
        <w:pStyle w:val="EndNoteBibliography"/>
        <w:spacing w:after="0"/>
      </w:pPr>
    </w:p>
    <w:p w:rsidR="006646DF" w:rsidRPr="006646DF" w:rsidRDefault="006646DF" w:rsidP="006646DF">
      <w:pPr>
        <w:pStyle w:val="EndNoteBibliography"/>
      </w:pPr>
      <w:bookmarkStart w:id="165" w:name="_ENREF_116"/>
      <w:r w:rsidRPr="006646DF">
        <w:t xml:space="preserve">Kotsiantis, S. B. 2007. Supervised Machine Learning: A Review of Classification Techniques In </w:t>
      </w:r>
      <w:r w:rsidRPr="006646DF">
        <w:rPr>
          <w:i/>
        </w:rPr>
        <w:t>Emerging Artificial Intelligence Applications in Computer Engineering</w:t>
      </w:r>
      <w:r w:rsidRPr="006646DF">
        <w:t>. Edited by I. Maglogiannis. IOS Press, Inc., Fairfax, Virginia, USA,</w:t>
      </w:r>
      <w:r w:rsidRPr="006646DF">
        <w:rPr>
          <w:b/>
        </w:rPr>
        <w:t xml:space="preserve"> </w:t>
      </w:r>
    </w:p>
    <w:bookmarkEnd w:id="165"/>
    <w:p w:rsidR="006646DF" w:rsidRPr="006646DF" w:rsidRDefault="006646DF" w:rsidP="006646DF">
      <w:pPr>
        <w:pStyle w:val="EndNoteBibliography"/>
        <w:spacing w:after="0"/>
      </w:pPr>
    </w:p>
    <w:p w:rsidR="006646DF" w:rsidRPr="006646DF" w:rsidRDefault="006646DF" w:rsidP="006646DF">
      <w:pPr>
        <w:pStyle w:val="EndNoteBibliography"/>
      </w:pPr>
      <w:bookmarkStart w:id="166" w:name="_ENREF_117"/>
      <w:r w:rsidRPr="006646DF">
        <w:t xml:space="preserve">Krieger, G., Moreira, A., Fiedler, H., Hajnsek, I., Werner, M., Younis, M. and Zink, M. 2007. TanDEM-X: A Satellite Formation for High-Resolution SAR Interferometry. </w:t>
      </w:r>
      <w:r w:rsidRPr="006646DF">
        <w:rPr>
          <w:i/>
        </w:rPr>
        <w:t>IEEE Transactions on Geoscience and Remote Sensing</w:t>
      </w:r>
      <w:r w:rsidRPr="006646DF">
        <w:t>, Vol. 45, No. 11, 3317-3341.</w:t>
      </w:r>
    </w:p>
    <w:bookmarkEnd w:id="166"/>
    <w:p w:rsidR="006646DF" w:rsidRPr="006646DF" w:rsidRDefault="006646DF" w:rsidP="006646DF">
      <w:pPr>
        <w:pStyle w:val="EndNoteBibliography"/>
        <w:spacing w:after="0"/>
      </w:pPr>
    </w:p>
    <w:p w:rsidR="006646DF" w:rsidRPr="006646DF" w:rsidRDefault="006646DF" w:rsidP="006646DF">
      <w:pPr>
        <w:pStyle w:val="EndNoteBibliography"/>
      </w:pPr>
      <w:bookmarkStart w:id="167" w:name="_ENREF_118"/>
      <w:r w:rsidRPr="006646DF">
        <w:t xml:space="preserve">Kuang, G., He, Z. and Li, J. 2011. Detecting Water Bodies on RADARSAT Imagery. </w:t>
      </w:r>
      <w:r w:rsidRPr="006646DF">
        <w:rPr>
          <w:i/>
        </w:rPr>
        <w:t>GEOMATICA</w:t>
      </w:r>
      <w:r w:rsidRPr="006646DF">
        <w:t>, Vol. 65, No. 1, 15-25.</w:t>
      </w:r>
    </w:p>
    <w:bookmarkEnd w:id="167"/>
    <w:p w:rsidR="006646DF" w:rsidRPr="006646DF" w:rsidRDefault="006646DF" w:rsidP="006646DF">
      <w:pPr>
        <w:pStyle w:val="EndNoteBibliography"/>
        <w:spacing w:after="0"/>
      </w:pPr>
    </w:p>
    <w:p w:rsidR="006646DF" w:rsidRPr="006646DF" w:rsidRDefault="006646DF" w:rsidP="006646DF">
      <w:pPr>
        <w:pStyle w:val="EndNoteBibliography"/>
      </w:pPr>
      <w:bookmarkStart w:id="168" w:name="_ENREF_119"/>
      <w:r w:rsidRPr="006646DF">
        <w:t xml:space="preserve">Kudray, G. M. and Gale, M. R. 2000. EVALUATION OF NATIONAL WETLAND INVENTORY MAPS IN A HEAVILY FORESTED REGION IN THE UPPER GREAT LAKES. </w:t>
      </w:r>
      <w:r w:rsidRPr="006646DF">
        <w:rPr>
          <w:i/>
        </w:rPr>
        <w:t>Wetlands</w:t>
      </w:r>
      <w:r w:rsidRPr="006646DF">
        <w:t>, Vol. 20, No. 4, 581-587.</w:t>
      </w:r>
    </w:p>
    <w:bookmarkEnd w:id="168"/>
    <w:p w:rsidR="006646DF" w:rsidRPr="006646DF" w:rsidRDefault="006646DF" w:rsidP="006646DF">
      <w:pPr>
        <w:pStyle w:val="EndNoteBibliography"/>
        <w:spacing w:after="0"/>
      </w:pPr>
    </w:p>
    <w:p w:rsidR="006646DF" w:rsidRPr="006646DF" w:rsidRDefault="006646DF" w:rsidP="006646DF">
      <w:pPr>
        <w:pStyle w:val="EndNoteBibliography"/>
      </w:pPr>
      <w:bookmarkStart w:id="169" w:name="_ENREF_120"/>
      <w:r w:rsidRPr="006646DF">
        <w:lastRenderedPageBreak/>
        <w:t xml:space="preserve">Kuenzer, C., Guo, H., Huth, J., Leinenkugel, P., Li, X. and Dech, S. 2013. Flood Mapping and Flood Dynamics of the Mekong Delta: ENVISAT-ASAR-WSM Based Time Series Analyses. </w:t>
      </w:r>
      <w:r w:rsidRPr="006646DF">
        <w:rPr>
          <w:i/>
        </w:rPr>
        <w:t>Remote Sensing</w:t>
      </w:r>
      <w:r w:rsidRPr="006646DF">
        <w:t>, Vol. 5, No. 2, 687.</w:t>
      </w:r>
    </w:p>
    <w:bookmarkEnd w:id="169"/>
    <w:p w:rsidR="006646DF" w:rsidRPr="006646DF" w:rsidRDefault="006646DF" w:rsidP="006646DF">
      <w:pPr>
        <w:pStyle w:val="EndNoteBibliography"/>
        <w:spacing w:after="0"/>
      </w:pPr>
    </w:p>
    <w:p w:rsidR="006646DF" w:rsidRPr="006646DF" w:rsidRDefault="006646DF" w:rsidP="006646DF">
      <w:pPr>
        <w:pStyle w:val="EndNoteBibliography"/>
      </w:pPr>
      <w:bookmarkStart w:id="170" w:name="_ENREF_121"/>
      <w:r w:rsidRPr="006646DF">
        <w:t xml:space="preserve">Laba, M., Downs, R., Smith, S., Welsh, S., Neider, C., White, S., Richmond, M., Philpot, W. and Baveye, P. 2008. Mapping invasive wetland plants in the Hudson River National Estuarine Research Reserve using quickbird satellite imagery. </w:t>
      </w:r>
      <w:r w:rsidRPr="006646DF">
        <w:rPr>
          <w:i/>
        </w:rPr>
        <w:t>Remote Sensing of Environment</w:t>
      </w:r>
      <w:r w:rsidRPr="006646DF">
        <w:t>, Vol. 112, No. 1, 286-300.</w:t>
      </w:r>
    </w:p>
    <w:bookmarkEnd w:id="170"/>
    <w:p w:rsidR="006646DF" w:rsidRPr="006646DF" w:rsidRDefault="006646DF" w:rsidP="006646DF">
      <w:pPr>
        <w:pStyle w:val="EndNoteBibliography"/>
        <w:spacing w:after="0"/>
      </w:pPr>
    </w:p>
    <w:p w:rsidR="006646DF" w:rsidRPr="006646DF" w:rsidRDefault="006646DF" w:rsidP="006646DF">
      <w:pPr>
        <w:pStyle w:val="EndNoteBibliography"/>
      </w:pPr>
      <w:bookmarkStart w:id="171" w:name="_ENREF_122"/>
      <w:r w:rsidRPr="006646DF">
        <w:t xml:space="preserve">Lang, M., McCarty, G., Oesterling, R. and Yeo, I.-Y. 2013. Topographic Metrics for Improved Mapping of Forested Wetlands. </w:t>
      </w:r>
      <w:r w:rsidRPr="006646DF">
        <w:rPr>
          <w:i/>
        </w:rPr>
        <w:t>Wetlands</w:t>
      </w:r>
      <w:r w:rsidRPr="006646DF">
        <w:t>, Vol. 33, No. 1, 141-155.</w:t>
      </w:r>
    </w:p>
    <w:bookmarkEnd w:id="171"/>
    <w:p w:rsidR="006646DF" w:rsidRPr="006646DF" w:rsidRDefault="006646DF" w:rsidP="006646DF">
      <w:pPr>
        <w:pStyle w:val="EndNoteBibliography"/>
        <w:spacing w:after="0"/>
      </w:pPr>
    </w:p>
    <w:p w:rsidR="006646DF" w:rsidRPr="006646DF" w:rsidRDefault="006646DF" w:rsidP="006646DF">
      <w:pPr>
        <w:pStyle w:val="EndNoteBibliography"/>
      </w:pPr>
      <w:bookmarkStart w:id="172" w:name="_ENREF_123"/>
      <w:r w:rsidRPr="006646DF">
        <w:t xml:space="preserve">Lang, M. W., Kasischke, E. S., Prince, S. D. and Pittman, K. W. 2008a. Assessment of C-band synthetic aperture radar data for mapping and monitoring Coastal Plain forested wetlands in the Mid-Atlantic Region, U.S.A. </w:t>
      </w:r>
      <w:r w:rsidRPr="006646DF">
        <w:rPr>
          <w:i/>
        </w:rPr>
        <w:t>Remote Sensing of Environment</w:t>
      </w:r>
      <w:r w:rsidRPr="006646DF">
        <w:t>, Vol. 112, No. 11, 4120-4130.</w:t>
      </w:r>
    </w:p>
    <w:bookmarkEnd w:id="172"/>
    <w:p w:rsidR="006646DF" w:rsidRPr="006646DF" w:rsidRDefault="006646DF" w:rsidP="006646DF">
      <w:pPr>
        <w:pStyle w:val="EndNoteBibliography"/>
        <w:spacing w:after="0"/>
      </w:pPr>
    </w:p>
    <w:p w:rsidR="006646DF" w:rsidRPr="006646DF" w:rsidRDefault="006646DF" w:rsidP="006646DF">
      <w:pPr>
        <w:pStyle w:val="EndNoteBibliography"/>
      </w:pPr>
      <w:bookmarkStart w:id="173" w:name="_ENREF_124"/>
      <w:r w:rsidRPr="006646DF">
        <w:t xml:space="preserve">Lang, M. W. and McCarty, G. W. 2008b. Remote Sensing Data for Regional Wetland Mapping in the United States: Trends and Future. In </w:t>
      </w:r>
      <w:r w:rsidRPr="006646DF">
        <w:rPr>
          <w:i/>
        </w:rPr>
        <w:t>Wetlands: Ecology, Conservation and Restoration</w:t>
      </w:r>
      <w:r w:rsidRPr="006646DF">
        <w:t>. Edited by Nova Science Publishers Inc., Hauppauge, NY, USA,</w:t>
      </w:r>
      <w:r w:rsidRPr="006646DF">
        <w:rPr>
          <w:b/>
        </w:rPr>
        <w:t xml:space="preserve"> </w:t>
      </w:r>
      <w:r w:rsidRPr="006646DF">
        <w:t>1-40.</w:t>
      </w:r>
    </w:p>
    <w:bookmarkEnd w:id="173"/>
    <w:p w:rsidR="006646DF" w:rsidRPr="006646DF" w:rsidRDefault="006646DF" w:rsidP="006646DF">
      <w:pPr>
        <w:pStyle w:val="EndNoteBibliography"/>
        <w:spacing w:after="0"/>
      </w:pPr>
    </w:p>
    <w:p w:rsidR="006646DF" w:rsidRPr="006646DF" w:rsidRDefault="006646DF" w:rsidP="006646DF">
      <w:pPr>
        <w:pStyle w:val="EndNoteBibliography"/>
      </w:pPr>
      <w:bookmarkStart w:id="174" w:name="_ENREF_125"/>
      <w:r w:rsidRPr="006646DF">
        <w:t xml:space="preserve">Lang, M. W. and McCarty, G. W. 2009. Lidar intensity for improved detection of inundation below the forest canopy. </w:t>
      </w:r>
      <w:r w:rsidRPr="006646DF">
        <w:rPr>
          <w:i/>
        </w:rPr>
        <w:t>Wetlands</w:t>
      </w:r>
      <w:r w:rsidRPr="006646DF">
        <w:t>, Vol. 29, No. 4, 1166-1178.</w:t>
      </w:r>
    </w:p>
    <w:bookmarkEnd w:id="174"/>
    <w:p w:rsidR="006646DF" w:rsidRPr="006646DF" w:rsidRDefault="006646DF" w:rsidP="006646DF">
      <w:pPr>
        <w:pStyle w:val="EndNoteBibliography"/>
        <w:spacing w:after="0"/>
      </w:pPr>
    </w:p>
    <w:p w:rsidR="006646DF" w:rsidRPr="006646DF" w:rsidRDefault="006646DF" w:rsidP="006646DF">
      <w:pPr>
        <w:pStyle w:val="EndNoteBibliography"/>
      </w:pPr>
      <w:bookmarkStart w:id="175" w:name="_ENREF_126"/>
      <w:r w:rsidRPr="006646DF">
        <w:t xml:space="preserve">Langlois, M. N., Richardson, M. C. and Price, J. S. 2017. Delineation of peatland lagg boundaries from airborne LiDAR. </w:t>
      </w:r>
      <w:r w:rsidRPr="006646DF">
        <w:rPr>
          <w:i/>
        </w:rPr>
        <w:t>Journal of Geophysical Research: Biogeosciences</w:t>
      </w:r>
      <w:r w:rsidRPr="006646DF">
        <w:t xml:space="preserve">, Vol. No. </w:t>
      </w:r>
    </w:p>
    <w:bookmarkEnd w:id="175"/>
    <w:p w:rsidR="006646DF" w:rsidRPr="006646DF" w:rsidRDefault="006646DF" w:rsidP="006646DF">
      <w:pPr>
        <w:pStyle w:val="EndNoteBibliography"/>
        <w:spacing w:after="0"/>
      </w:pPr>
    </w:p>
    <w:p w:rsidR="006646DF" w:rsidRPr="006646DF" w:rsidRDefault="006646DF" w:rsidP="006646DF">
      <w:pPr>
        <w:pStyle w:val="EndNoteBibliography"/>
      </w:pPr>
      <w:bookmarkStart w:id="176" w:name="_ENREF_127"/>
      <w:r w:rsidRPr="006646DF">
        <w:t xml:space="preserve">Lefsky, M. A., Cohen, W. B., Parker, G. G. and Harding, D. J. 2002. Lidar remote sensing for ecosystem studies. </w:t>
      </w:r>
      <w:r w:rsidRPr="006646DF">
        <w:rPr>
          <w:i/>
        </w:rPr>
        <w:t>Bioscience</w:t>
      </w:r>
      <w:r w:rsidRPr="006646DF">
        <w:t>, Vol. 52, No. 1, 19-30.</w:t>
      </w:r>
    </w:p>
    <w:bookmarkEnd w:id="176"/>
    <w:p w:rsidR="006646DF" w:rsidRPr="006646DF" w:rsidRDefault="006646DF" w:rsidP="006646DF">
      <w:pPr>
        <w:pStyle w:val="EndNoteBibliography"/>
        <w:spacing w:after="0"/>
      </w:pPr>
    </w:p>
    <w:p w:rsidR="006646DF" w:rsidRPr="006646DF" w:rsidRDefault="006646DF" w:rsidP="006646DF">
      <w:pPr>
        <w:pStyle w:val="EndNoteBibliography"/>
      </w:pPr>
      <w:bookmarkStart w:id="177" w:name="_ENREF_128"/>
      <w:r w:rsidRPr="006646DF">
        <w:t xml:space="preserve">Leprince, S., Barbot, S., Ayoub, F. and Avouac, J.-P. 2007. Automatic and Precise Orthorectification, Coregistration, and Subpixel Correlation of Satellite Images, Application to Ground Deformation Measurements. </w:t>
      </w:r>
      <w:r w:rsidRPr="006646DF">
        <w:rPr>
          <w:i/>
        </w:rPr>
        <w:t>Ieee Transactions on Geoscience and Remote Sensing</w:t>
      </w:r>
      <w:r w:rsidRPr="006646DF">
        <w:t>, Vol. 45, No. 6, 1529-1558.</w:t>
      </w:r>
    </w:p>
    <w:bookmarkEnd w:id="177"/>
    <w:p w:rsidR="006646DF" w:rsidRPr="006646DF" w:rsidRDefault="006646DF" w:rsidP="006646DF">
      <w:pPr>
        <w:pStyle w:val="EndNoteBibliography"/>
        <w:spacing w:after="0"/>
      </w:pPr>
    </w:p>
    <w:p w:rsidR="006646DF" w:rsidRPr="006646DF" w:rsidRDefault="006646DF" w:rsidP="006646DF">
      <w:pPr>
        <w:pStyle w:val="EndNoteBibliography"/>
      </w:pPr>
      <w:bookmarkStart w:id="178" w:name="_ENREF_129"/>
      <w:r w:rsidRPr="006646DF">
        <w:t xml:space="preserve">Li, J. and Chen, W. 2005. A rule-based method for mapping Canada's wetlands using optical, radar and DEM data. </w:t>
      </w:r>
      <w:r w:rsidRPr="006646DF">
        <w:rPr>
          <w:i/>
        </w:rPr>
        <w:t>International Journal of Remote Sensing</w:t>
      </w:r>
      <w:r w:rsidRPr="006646DF">
        <w:t>, Vol. 26, No. 22, 5051-5069.</w:t>
      </w:r>
    </w:p>
    <w:bookmarkEnd w:id="178"/>
    <w:p w:rsidR="006646DF" w:rsidRPr="006646DF" w:rsidRDefault="006646DF" w:rsidP="006646DF">
      <w:pPr>
        <w:pStyle w:val="EndNoteBibliography"/>
        <w:spacing w:after="0"/>
      </w:pPr>
    </w:p>
    <w:p w:rsidR="006646DF" w:rsidRPr="006646DF" w:rsidRDefault="006646DF" w:rsidP="006646DF">
      <w:pPr>
        <w:pStyle w:val="EndNoteBibliography"/>
      </w:pPr>
      <w:bookmarkStart w:id="179" w:name="_ENREF_130"/>
      <w:r w:rsidRPr="006646DF">
        <w:t xml:space="preserve">Locky, D., Bayley, S. and Vitt, D. 2005. The vegetational ecology of black spruce swamps, fens and bogs in southern boreal Manitoba, Canada. </w:t>
      </w:r>
      <w:r w:rsidRPr="006646DF">
        <w:rPr>
          <w:i/>
        </w:rPr>
        <w:t>Wetlands</w:t>
      </w:r>
      <w:r w:rsidRPr="006646DF">
        <w:t>, Vol. 25, No. 3, 564-582.</w:t>
      </w:r>
    </w:p>
    <w:bookmarkEnd w:id="179"/>
    <w:p w:rsidR="006646DF" w:rsidRPr="006646DF" w:rsidRDefault="006646DF" w:rsidP="006646DF">
      <w:pPr>
        <w:pStyle w:val="EndNoteBibliography"/>
        <w:spacing w:after="0"/>
      </w:pPr>
    </w:p>
    <w:p w:rsidR="006646DF" w:rsidRPr="006646DF" w:rsidRDefault="006646DF" w:rsidP="006646DF">
      <w:pPr>
        <w:pStyle w:val="EndNoteBibliography"/>
      </w:pPr>
      <w:bookmarkStart w:id="180" w:name="_ENREF_131"/>
      <w:r w:rsidRPr="006646DF">
        <w:t xml:space="preserve">Lopez-Sanchez, J. M., Ballester-Berman, J. D. and Hajnsek, I. 2011. First Results of Rice Monitoring Practices in Spain by Means of Time Series of TerraSAR-X Dual-Pol Images. </w:t>
      </w:r>
      <w:r w:rsidRPr="006646DF">
        <w:rPr>
          <w:i/>
        </w:rPr>
        <w:t>IEEE Journal of Selected Topics in Applied Earth Observations and Remote Sensing</w:t>
      </w:r>
      <w:r w:rsidRPr="006646DF">
        <w:t>, Vol. 4, No. 2, 412-422.</w:t>
      </w:r>
    </w:p>
    <w:bookmarkEnd w:id="180"/>
    <w:p w:rsidR="006646DF" w:rsidRPr="006646DF" w:rsidRDefault="006646DF" w:rsidP="006646DF">
      <w:pPr>
        <w:pStyle w:val="EndNoteBibliography"/>
        <w:spacing w:after="0"/>
      </w:pPr>
    </w:p>
    <w:p w:rsidR="006646DF" w:rsidRPr="006646DF" w:rsidRDefault="006646DF" w:rsidP="006646DF">
      <w:pPr>
        <w:pStyle w:val="EndNoteBibliography"/>
      </w:pPr>
      <w:bookmarkStart w:id="181" w:name="_ENREF_132"/>
      <w:r w:rsidRPr="006646DF">
        <w:lastRenderedPageBreak/>
        <w:t xml:space="preserve">Los, S. O., Rosette, J. A. B., Kljun, N., North, P. R. J., Chasmer, L., Suarez, J. C., Hopkinson, C., Hill, R. A., van Gorsel, E., Mahoney, C. and Berni, J. A. J. 2012. Vegetation height and cover fraction between 60° S and 60° N from ICESat GLAS data. </w:t>
      </w:r>
      <w:r w:rsidRPr="006646DF">
        <w:rPr>
          <w:i/>
        </w:rPr>
        <w:t>Geoscientific Model Development</w:t>
      </w:r>
      <w:r w:rsidRPr="006646DF">
        <w:t>, Vol. 5, No. 2, 413-432.</w:t>
      </w:r>
    </w:p>
    <w:bookmarkEnd w:id="181"/>
    <w:p w:rsidR="006646DF" w:rsidRPr="006646DF" w:rsidRDefault="006646DF" w:rsidP="006646DF">
      <w:pPr>
        <w:pStyle w:val="EndNoteBibliography"/>
        <w:spacing w:after="0"/>
      </w:pPr>
    </w:p>
    <w:p w:rsidR="006646DF" w:rsidRPr="006646DF" w:rsidRDefault="006646DF" w:rsidP="006646DF">
      <w:pPr>
        <w:pStyle w:val="EndNoteBibliography"/>
      </w:pPr>
      <w:bookmarkStart w:id="182" w:name="_ENREF_133"/>
      <w:r w:rsidRPr="006646DF">
        <w:t xml:space="preserve">Lu, D., Hetrick, S. and Moran, E. 2011. Impervious surface mapping with Quickbird imagery. </w:t>
      </w:r>
      <w:r w:rsidRPr="006646DF">
        <w:rPr>
          <w:i/>
        </w:rPr>
        <w:t>International Journal of Remote Sensing</w:t>
      </w:r>
      <w:r w:rsidRPr="006646DF">
        <w:t>, Vol. 32, No. 9, 2519-2533.</w:t>
      </w:r>
    </w:p>
    <w:bookmarkEnd w:id="182"/>
    <w:p w:rsidR="006646DF" w:rsidRPr="006646DF" w:rsidRDefault="006646DF" w:rsidP="006646DF">
      <w:pPr>
        <w:pStyle w:val="EndNoteBibliography"/>
        <w:spacing w:after="0"/>
      </w:pPr>
    </w:p>
    <w:p w:rsidR="006646DF" w:rsidRPr="006646DF" w:rsidRDefault="006646DF" w:rsidP="006646DF">
      <w:pPr>
        <w:pStyle w:val="EndNoteBibliography"/>
      </w:pPr>
      <w:bookmarkStart w:id="183" w:name="_ENREF_134"/>
      <w:r w:rsidRPr="006646DF">
        <w:t xml:space="preserve">Lu, Z. and Kwoun, O. i. 2008. Radarsat-1 and ERS InSAR Analysis Over Southeastern Coastal Louisiana: Implications for Mapping Water-Level Changes Beneath Swamp Forests. </w:t>
      </w:r>
      <w:r w:rsidRPr="006646DF">
        <w:rPr>
          <w:i/>
        </w:rPr>
        <w:t>IEEE Transactions on Geoscience and Remote Sensing</w:t>
      </w:r>
      <w:r w:rsidRPr="006646DF">
        <w:t>, Vol. 46, No. 8, 2167-2184.</w:t>
      </w:r>
    </w:p>
    <w:bookmarkEnd w:id="183"/>
    <w:p w:rsidR="006646DF" w:rsidRPr="006646DF" w:rsidRDefault="006646DF" w:rsidP="006646DF">
      <w:pPr>
        <w:pStyle w:val="EndNoteBibliography"/>
        <w:spacing w:after="0"/>
      </w:pPr>
    </w:p>
    <w:p w:rsidR="006646DF" w:rsidRPr="006646DF" w:rsidRDefault="006646DF" w:rsidP="006646DF">
      <w:pPr>
        <w:pStyle w:val="EndNoteBibliography"/>
      </w:pPr>
      <w:bookmarkStart w:id="184" w:name="_ENREF_135"/>
      <w:r w:rsidRPr="006646DF">
        <w:t xml:space="preserve">Lucas, R. M., Mitchell, A. L., Rosenqvist, A., Proisy, C., Melius, A. and Ticehurst, C. 2007. The potential of L-band SAR for quantifying mangrove characteristics and change: case studies from the tropics. </w:t>
      </w:r>
      <w:r w:rsidRPr="006646DF">
        <w:rPr>
          <w:i/>
        </w:rPr>
        <w:t>Aquatic Conservation: Marine and Freshwater Ecosystems</w:t>
      </w:r>
      <w:r w:rsidRPr="006646DF">
        <w:t>, Vol. 17, No. 3, 245-264.</w:t>
      </w:r>
    </w:p>
    <w:bookmarkEnd w:id="184"/>
    <w:p w:rsidR="006646DF" w:rsidRPr="006646DF" w:rsidRDefault="006646DF" w:rsidP="006646DF">
      <w:pPr>
        <w:pStyle w:val="EndNoteBibliography"/>
        <w:spacing w:after="0"/>
      </w:pPr>
    </w:p>
    <w:p w:rsidR="006646DF" w:rsidRPr="006646DF" w:rsidRDefault="006646DF" w:rsidP="006646DF">
      <w:pPr>
        <w:pStyle w:val="EndNoteBibliography"/>
      </w:pPr>
      <w:bookmarkStart w:id="185" w:name="_ENREF_136"/>
      <w:r w:rsidRPr="006646DF">
        <w:t xml:space="preserve">Lutz, E., Geist, T. and Stötter, J. 2003. Investigations of Airborne Laser Scanning Signal Intensity on Glacial Surfaces-Utilizing Comprehensive Laser Geometry Modeling and Orthophoto Surface Modeling (a Case Study: Svartisheibreen, Norway). </w:t>
      </w:r>
      <w:r w:rsidRPr="006646DF">
        <w:rPr>
          <w:i/>
        </w:rPr>
        <w:t>International Achives of Photogrammetry, Remote Sensing and Spatial Information Sciences</w:t>
      </w:r>
      <w:r w:rsidRPr="006646DF">
        <w:t>, Vol. 34, No. 143-148.</w:t>
      </w:r>
    </w:p>
    <w:bookmarkEnd w:id="185"/>
    <w:p w:rsidR="006646DF" w:rsidRPr="006646DF" w:rsidRDefault="006646DF" w:rsidP="006646DF">
      <w:pPr>
        <w:pStyle w:val="EndNoteBibliography"/>
        <w:spacing w:after="0"/>
      </w:pPr>
    </w:p>
    <w:p w:rsidR="006646DF" w:rsidRPr="006646DF" w:rsidRDefault="006646DF" w:rsidP="006646DF">
      <w:pPr>
        <w:pStyle w:val="EndNoteBibliography"/>
      </w:pPr>
      <w:bookmarkStart w:id="186" w:name="_ENREF_137"/>
      <w:r w:rsidRPr="006646DF">
        <w:t xml:space="preserve">MacAlister, C. and Mahaxay, M. 2009. Mapping wetlands in the Lower Mekong Basin for wetland resource and conservation management using Landsat ETM images and field survey data. </w:t>
      </w:r>
      <w:r w:rsidRPr="006646DF">
        <w:rPr>
          <w:i/>
        </w:rPr>
        <w:t>Journal of Environmental Management</w:t>
      </w:r>
      <w:r w:rsidRPr="006646DF">
        <w:t>, Vol. 90, No. 7, 2130-2137.</w:t>
      </w:r>
    </w:p>
    <w:bookmarkEnd w:id="186"/>
    <w:p w:rsidR="006646DF" w:rsidRPr="006646DF" w:rsidRDefault="006646DF" w:rsidP="006646DF">
      <w:pPr>
        <w:pStyle w:val="EndNoteBibliography"/>
        <w:spacing w:after="0"/>
      </w:pPr>
    </w:p>
    <w:p w:rsidR="006646DF" w:rsidRPr="006646DF" w:rsidRDefault="006646DF" w:rsidP="006646DF">
      <w:pPr>
        <w:pStyle w:val="EndNoteBibliography"/>
      </w:pPr>
      <w:bookmarkStart w:id="187" w:name="_ENREF_138"/>
      <w:r w:rsidRPr="006646DF">
        <w:t xml:space="preserve">Macleod, R. D. and Congalton, R. G. 1998. A quantitative comparison of change-detection algorithms for monitoring eelgrass from remotely sensed data. </w:t>
      </w:r>
      <w:r w:rsidRPr="006646DF">
        <w:rPr>
          <w:i/>
        </w:rPr>
        <w:t>Photogrammetric Engineering and Remote Sensing</w:t>
      </w:r>
      <w:r w:rsidRPr="006646DF">
        <w:t>, Vol. 64, No. 207-216.</w:t>
      </w:r>
    </w:p>
    <w:bookmarkEnd w:id="187"/>
    <w:p w:rsidR="006646DF" w:rsidRPr="006646DF" w:rsidRDefault="006646DF" w:rsidP="006646DF">
      <w:pPr>
        <w:pStyle w:val="EndNoteBibliography"/>
        <w:spacing w:after="0"/>
      </w:pPr>
    </w:p>
    <w:p w:rsidR="006646DF" w:rsidRPr="006646DF" w:rsidRDefault="006646DF" w:rsidP="006646DF">
      <w:pPr>
        <w:pStyle w:val="EndNoteBibliography"/>
      </w:pPr>
      <w:bookmarkStart w:id="188" w:name="_ENREF_139"/>
      <w:r w:rsidRPr="006646DF">
        <w:t xml:space="preserve">Madsen, S. N. and Zebker, H. A. 1998. Imaging Radar Interferomtry. In </w:t>
      </w:r>
      <w:r w:rsidRPr="006646DF">
        <w:rPr>
          <w:i/>
        </w:rPr>
        <w:t>Principles and Applications of Imaging Radar, Manual of Remote Sensing, Third Edition, Volume 2</w:t>
      </w:r>
      <w:r w:rsidRPr="006646DF">
        <w:t>. Edited by F. M. Henderson and A. J. Lewis. John Wiley &amp; Sons, Inc., Toronto, Ontario, Canada,</w:t>
      </w:r>
      <w:r w:rsidRPr="006646DF">
        <w:rPr>
          <w:b/>
        </w:rPr>
        <w:t xml:space="preserve"> </w:t>
      </w:r>
      <w:r w:rsidRPr="006646DF">
        <w:t>359-380.</w:t>
      </w:r>
    </w:p>
    <w:bookmarkEnd w:id="188"/>
    <w:p w:rsidR="006646DF" w:rsidRPr="006646DF" w:rsidRDefault="006646DF" w:rsidP="006646DF">
      <w:pPr>
        <w:pStyle w:val="EndNoteBibliography"/>
        <w:spacing w:after="0"/>
      </w:pPr>
    </w:p>
    <w:p w:rsidR="006646DF" w:rsidRPr="006646DF" w:rsidRDefault="006646DF" w:rsidP="006646DF">
      <w:pPr>
        <w:pStyle w:val="EndNoteBibliography"/>
      </w:pPr>
      <w:bookmarkStart w:id="189" w:name="_ENREF_140"/>
      <w:r w:rsidRPr="006646DF">
        <w:t xml:space="preserve">Mahdavi, S., Salehi, B., Amani, M., Granger, J. E., Brisco, B., Huang, W. and Hanson, A. 2017. Object-Based Classification of Wetlands in Newfoundland and Labrador Using Multi-Temporal PolSAR Data. </w:t>
      </w:r>
      <w:r w:rsidRPr="006646DF">
        <w:rPr>
          <w:i/>
        </w:rPr>
        <w:t>Canadian Journal of Remote Sensing</w:t>
      </w:r>
      <w:r w:rsidRPr="006646DF">
        <w:t>, Vol. No. 1-19.</w:t>
      </w:r>
    </w:p>
    <w:bookmarkEnd w:id="189"/>
    <w:p w:rsidR="006646DF" w:rsidRPr="006646DF" w:rsidRDefault="006646DF" w:rsidP="006646DF">
      <w:pPr>
        <w:pStyle w:val="EndNoteBibliography"/>
        <w:spacing w:after="0"/>
      </w:pPr>
    </w:p>
    <w:p w:rsidR="006646DF" w:rsidRPr="006646DF" w:rsidRDefault="006646DF" w:rsidP="006646DF">
      <w:pPr>
        <w:pStyle w:val="EndNoteBibliography"/>
      </w:pPr>
      <w:bookmarkStart w:id="190" w:name="_ENREF_141"/>
      <w:r w:rsidRPr="006646DF">
        <w:t xml:space="preserve">Mahdianpari, M., Salehi, B., Mohammadimanesh, F. and Motagh, M. 2017. Random forest wetland classification using ALOS-2 L-band, RADARSAT-2 C-band, and TerraSAR-X imagery. </w:t>
      </w:r>
      <w:r w:rsidRPr="006646DF">
        <w:rPr>
          <w:i/>
        </w:rPr>
        <w:t>ISPRS Journal of Photogrammetry and Remote Sensing</w:t>
      </w:r>
      <w:r w:rsidRPr="006646DF">
        <w:t>, Vol. 130, No. 13-31.</w:t>
      </w:r>
    </w:p>
    <w:bookmarkEnd w:id="190"/>
    <w:p w:rsidR="006646DF" w:rsidRPr="006646DF" w:rsidRDefault="006646DF" w:rsidP="006646DF">
      <w:pPr>
        <w:pStyle w:val="EndNoteBibliography"/>
        <w:spacing w:after="0"/>
      </w:pPr>
    </w:p>
    <w:p w:rsidR="006646DF" w:rsidRPr="006646DF" w:rsidRDefault="006646DF" w:rsidP="006646DF">
      <w:pPr>
        <w:pStyle w:val="EndNoteBibliography"/>
      </w:pPr>
      <w:bookmarkStart w:id="191" w:name="_ENREF_142"/>
      <w:r w:rsidRPr="006646DF">
        <w:t xml:space="preserve">Mahoney, C. and Hopkinson, C. 2017. Continental estimates of canopy gap fraction by active remote sensing. </w:t>
      </w:r>
      <w:r w:rsidRPr="006646DF">
        <w:rPr>
          <w:i/>
        </w:rPr>
        <w:t>Canadian Journal of Remote Sensing</w:t>
      </w:r>
      <w:r w:rsidRPr="006646DF">
        <w:t>, Vol. 43, No. 1-15.</w:t>
      </w:r>
    </w:p>
    <w:bookmarkEnd w:id="191"/>
    <w:p w:rsidR="006646DF" w:rsidRPr="006646DF" w:rsidRDefault="006646DF" w:rsidP="006646DF">
      <w:pPr>
        <w:pStyle w:val="EndNoteBibliography"/>
        <w:spacing w:after="0"/>
      </w:pPr>
    </w:p>
    <w:p w:rsidR="006646DF" w:rsidRPr="006646DF" w:rsidRDefault="006646DF" w:rsidP="006646DF">
      <w:pPr>
        <w:pStyle w:val="EndNoteBibliography"/>
      </w:pPr>
      <w:bookmarkStart w:id="192" w:name="_ENREF_143"/>
      <w:r w:rsidRPr="006646DF">
        <w:lastRenderedPageBreak/>
        <w:t xml:space="preserve">Mahoney, C., Hopkinson, C., Held, A. and Simard, M. 2016. Continental-Scale Canopy Height Modeling by Integrating National, Spaceborne, and Airborne LiDAR Data. </w:t>
      </w:r>
      <w:r w:rsidRPr="006646DF">
        <w:rPr>
          <w:i/>
        </w:rPr>
        <w:t>Canadian Journal of Remote Sensing</w:t>
      </w:r>
      <w:r w:rsidRPr="006646DF">
        <w:t>, Vol. No. 1-17.</w:t>
      </w:r>
    </w:p>
    <w:bookmarkEnd w:id="192"/>
    <w:p w:rsidR="006646DF" w:rsidRPr="006646DF" w:rsidRDefault="006646DF" w:rsidP="006646DF">
      <w:pPr>
        <w:pStyle w:val="EndNoteBibliography"/>
        <w:spacing w:after="0"/>
      </w:pPr>
    </w:p>
    <w:p w:rsidR="006646DF" w:rsidRPr="006646DF" w:rsidRDefault="006646DF" w:rsidP="006646DF">
      <w:pPr>
        <w:pStyle w:val="EndNoteBibliography"/>
      </w:pPr>
      <w:bookmarkStart w:id="193" w:name="_ENREF_144"/>
      <w:r w:rsidRPr="006646DF">
        <w:t xml:space="preserve">Manavalan, R., Rao, Y. S. and Krishna Mohan, B. 2017. Comparative flood area analysis of C-band VH, VV, and L-band HH polarizations SAR data. </w:t>
      </w:r>
      <w:r w:rsidRPr="006646DF">
        <w:rPr>
          <w:i/>
        </w:rPr>
        <w:t>International Journal of Remote Sensing</w:t>
      </w:r>
      <w:r w:rsidRPr="006646DF">
        <w:t>, Vol. 38, No. 16, 4645-4654.</w:t>
      </w:r>
    </w:p>
    <w:bookmarkEnd w:id="193"/>
    <w:p w:rsidR="006646DF" w:rsidRPr="006646DF" w:rsidRDefault="006646DF" w:rsidP="006646DF">
      <w:pPr>
        <w:pStyle w:val="EndNoteBibliography"/>
        <w:spacing w:after="0"/>
      </w:pPr>
    </w:p>
    <w:p w:rsidR="006646DF" w:rsidRPr="006646DF" w:rsidRDefault="006646DF" w:rsidP="006646DF">
      <w:pPr>
        <w:pStyle w:val="EndNoteBibliography"/>
      </w:pPr>
      <w:bookmarkStart w:id="194" w:name="_ENREF_145"/>
      <w:r w:rsidRPr="006646DF">
        <w:t xml:space="preserve">Marechal, C., Pottier, E., Hubert-Moy, L. and Rapinel, S. 2012. One year wetland survey investigations from quad-pol RADARSAT-2 time-series SAR images. </w:t>
      </w:r>
      <w:r w:rsidRPr="006646DF">
        <w:rPr>
          <w:i/>
        </w:rPr>
        <w:t>Canadian Journal of Remote Sensing</w:t>
      </w:r>
      <w:r w:rsidRPr="006646DF">
        <w:t>, Vol. 38, No. 3, 240-252.</w:t>
      </w:r>
    </w:p>
    <w:bookmarkEnd w:id="194"/>
    <w:p w:rsidR="006646DF" w:rsidRPr="006646DF" w:rsidRDefault="006646DF" w:rsidP="006646DF">
      <w:pPr>
        <w:pStyle w:val="EndNoteBibliography"/>
        <w:spacing w:after="0"/>
      </w:pPr>
    </w:p>
    <w:p w:rsidR="006646DF" w:rsidRPr="006646DF" w:rsidRDefault="006646DF" w:rsidP="006646DF">
      <w:pPr>
        <w:pStyle w:val="EndNoteBibliography"/>
      </w:pPr>
      <w:bookmarkStart w:id="195" w:name="_ENREF_146"/>
      <w:r w:rsidRPr="006646DF">
        <w:t xml:space="preserve">Martin, R., Brabyn, L. and Beard, C. 2014. Effects of class granularity and cofactors on the performance of unsupervised classification of wetlands using multi-spectral aerial photography. </w:t>
      </w:r>
      <w:r w:rsidRPr="006646DF">
        <w:rPr>
          <w:i/>
        </w:rPr>
        <w:t>Journal of Spatial Science</w:t>
      </w:r>
      <w:r w:rsidRPr="006646DF">
        <w:t>, Vol. 59, No. 2, 269-282.</w:t>
      </w:r>
    </w:p>
    <w:bookmarkEnd w:id="195"/>
    <w:p w:rsidR="006646DF" w:rsidRPr="006646DF" w:rsidRDefault="006646DF" w:rsidP="006646DF">
      <w:pPr>
        <w:pStyle w:val="EndNoteBibliography"/>
        <w:spacing w:after="0"/>
      </w:pPr>
    </w:p>
    <w:p w:rsidR="006646DF" w:rsidRPr="006646DF" w:rsidRDefault="006646DF" w:rsidP="006646DF">
      <w:pPr>
        <w:pStyle w:val="EndNoteBibliography"/>
      </w:pPr>
      <w:bookmarkStart w:id="196" w:name="_ENREF_147"/>
      <w:r w:rsidRPr="006646DF">
        <w:t xml:space="preserve">Martinez, J.-M. and Le Toan, T. 2007. Mapping of flood dynamics and spatial distribution of vegetation in the Amazon floodplain using multitemporal SAR data. </w:t>
      </w:r>
      <w:r w:rsidRPr="006646DF">
        <w:rPr>
          <w:i/>
        </w:rPr>
        <w:t>Remote Sensing of Environment</w:t>
      </w:r>
      <w:r w:rsidRPr="006646DF">
        <w:t>, Vol. 108, No. 3, 209-223.</w:t>
      </w:r>
    </w:p>
    <w:bookmarkEnd w:id="196"/>
    <w:p w:rsidR="006646DF" w:rsidRPr="006646DF" w:rsidRDefault="006646DF" w:rsidP="006646DF">
      <w:pPr>
        <w:pStyle w:val="EndNoteBibliography"/>
        <w:spacing w:after="0"/>
      </w:pPr>
    </w:p>
    <w:p w:rsidR="006646DF" w:rsidRPr="006646DF" w:rsidRDefault="006646DF" w:rsidP="006646DF">
      <w:pPr>
        <w:pStyle w:val="EndNoteBibliography"/>
      </w:pPr>
      <w:bookmarkStart w:id="197" w:name="_ENREF_148"/>
      <w:r w:rsidRPr="006646DF">
        <w:t xml:space="preserve">Martinis, S., Kuenzer, C., Wendleder, A., Huth, J., Twele, A., Roth, A. and Dech, S. 2015. Comparing four operational SAR-based water and flood detection approaches. </w:t>
      </w:r>
      <w:r w:rsidRPr="006646DF">
        <w:rPr>
          <w:i/>
        </w:rPr>
        <w:t>International Journal of Remote Sensing</w:t>
      </w:r>
      <w:r w:rsidRPr="006646DF">
        <w:t>, Vol. 36, No. 13, 3519-3543.</w:t>
      </w:r>
    </w:p>
    <w:bookmarkEnd w:id="197"/>
    <w:p w:rsidR="006646DF" w:rsidRPr="006646DF" w:rsidRDefault="006646DF" w:rsidP="006646DF">
      <w:pPr>
        <w:pStyle w:val="EndNoteBibliography"/>
        <w:spacing w:after="0"/>
      </w:pPr>
    </w:p>
    <w:p w:rsidR="006646DF" w:rsidRPr="006646DF" w:rsidRDefault="006646DF" w:rsidP="006646DF">
      <w:pPr>
        <w:pStyle w:val="EndNoteBibliography"/>
      </w:pPr>
      <w:bookmarkStart w:id="198" w:name="_ENREF_149"/>
      <w:r w:rsidRPr="006646DF">
        <w:t xml:space="preserve">Masek, J. G., Vermote, E. F., Saleous, N. E., Wolfe, R., Hall, F. G., Huemmrich, K. F., Gao, F., Kutler, J. and Lim, T.-K. 2006. A Landsat surface reflectance dataset for North America, 1990-2000. </w:t>
      </w:r>
      <w:r w:rsidRPr="006646DF">
        <w:rPr>
          <w:i/>
        </w:rPr>
        <w:t>IEEE Geoscience and Remote Sensing Letters</w:t>
      </w:r>
      <w:r w:rsidRPr="006646DF">
        <w:t>, Vol. 3, No. 1, 68-72.</w:t>
      </w:r>
    </w:p>
    <w:bookmarkEnd w:id="198"/>
    <w:p w:rsidR="006646DF" w:rsidRPr="006646DF" w:rsidRDefault="006646DF" w:rsidP="006646DF">
      <w:pPr>
        <w:pStyle w:val="EndNoteBibliography"/>
        <w:spacing w:after="0"/>
      </w:pPr>
    </w:p>
    <w:p w:rsidR="006646DF" w:rsidRPr="006646DF" w:rsidRDefault="006646DF" w:rsidP="006646DF">
      <w:pPr>
        <w:pStyle w:val="EndNoteBibliography"/>
      </w:pPr>
      <w:bookmarkStart w:id="199" w:name="_ENREF_150"/>
      <w:r w:rsidRPr="006646DF">
        <w:t xml:space="preserve">Mason, D. C., Speck, R., Devereux, B., Schumann, G. J. P., Neal, J. C. and Bates, P. D. 2010. Flood Detection in Urban Areas Using TerraSAR-X. </w:t>
      </w:r>
      <w:r w:rsidRPr="006646DF">
        <w:rPr>
          <w:i/>
        </w:rPr>
        <w:t>IEEE Transactions on Geoscience and Remote Sensing</w:t>
      </w:r>
      <w:r w:rsidRPr="006646DF">
        <w:t>, Vol. 48, No. 2, 882-894.</w:t>
      </w:r>
    </w:p>
    <w:bookmarkEnd w:id="199"/>
    <w:p w:rsidR="006646DF" w:rsidRPr="006646DF" w:rsidRDefault="006646DF" w:rsidP="006646DF">
      <w:pPr>
        <w:pStyle w:val="EndNoteBibliography"/>
        <w:spacing w:after="0"/>
      </w:pPr>
    </w:p>
    <w:p w:rsidR="006646DF" w:rsidRPr="006646DF" w:rsidRDefault="006646DF" w:rsidP="006646DF">
      <w:pPr>
        <w:pStyle w:val="EndNoteBibliography"/>
      </w:pPr>
      <w:bookmarkStart w:id="200" w:name="_ENREF_151"/>
      <w:r w:rsidRPr="006646DF">
        <w:t xml:space="preserve">Maxa, M. and Bolstad, P. 2009. Mapping Northern Wetlands with High Resolution Satellite Images and Lidar. </w:t>
      </w:r>
      <w:r w:rsidRPr="006646DF">
        <w:rPr>
          <w:i/>
        </w:rPr>
        <w:t>Wetlands</w:t>
      </w:r>
      <w:r w:rsidRPr="006646DF">
        <w:t>, Vol. 29, No. 1, 248-260.</w:t>
      </w:r>
    </w:p>
    <w:bookmarkEnd w:id="200"/>
    <w:p w:rsidR="006646DF" w:rsidRPr="006646DF" w:rsidRDefault="006646DF" w:rsidP="006646DF">
      <w:pPr>
        <w:pStyle w:val="EndNoteBibliography"/>
        <w:spacing w:after="0"/>
      </w:pPr>
    </w:p>
    <w:p w:rsidR="006646DF" w:rsidRPr="006646DF" w:rsidRDefault="006646DF" w:rsidP="006646DF">
      <w:pPr>
        <w:pStyle w:val="EndNoteBibliography"/>
      </w:pPr>
      <w:bookmarkStart w:id="201" w:name="_ENREF_152"/>
      <w:r w:rsidRPr="006646DF">
        <w:t xml:space="preserve">McFeeters, S. K. 1996. The use of the Normalized Difference Water Index (NDWI) in the delineation of open water features. </w:t>
      </w:r>
      <w:r w:rsidRPr="006646DF">
        <w:rPr>
          <w:i/>
        </w:rPr>
        <w:t>International Journal of Remote Sensing</w:t>
      </w:r>
      <w:r w:rsidRPr="006646DF">
        <w:t>, Vol. 17, No. 7, 1425-1432.</w:t>
      </w:r>
    </w:p>
    <w:bookmarkEnd w:id="201"/>
    <w:p w:rsidR="006646DF" w:rsidRPr="006646DF" w:rsidRDefault="006646DF" w:rsidP="006646DF">
      <w:pPr>
        <w:pStyle w:val="EndNoteBibliography"/>
        <w:spacing w:after="0"/>
      </w:pPr>
    </w:p>
    <w:p w:rsidR="006646DF" w:rsidRPr="006646DF" w:rsidRDefault="006646DF" w:rsidP="006646DF">
      <w:pPr>
        <w:pStyle w:val="EndNoteBibliography"/>
      </w:pPr>
      <w:bookmarkStart w:id="202" w:name="_ENREF_153"/>
      <w:r w:rsidRPr="006646DF">
        <w:t xml:space="preserve">Means, J. E., Acker, S. A., Fitt, B. J., Renslow, M., Emerson, L. and Hendrix, C. J. 2000. Predicting forest stand characteristics with airborne scanning lidar. </w:t>
      </w:r>
      <w:r w:rsidRPr="006646DF">
        <w:rPr>
          <w:i/>
        </w:rPr>
        <w:t>Photogrammetric Engineering and Remote Sensing</w:t>
      </w:r>
      <w:r w:rsidRPr="006646DF">
        <w:t>, Vol. 66, No. 11, 1367-1371.</w:t>
      </w:r>
    </w:p>
    <w:bookmarkEnd w:id="202"/>
    <w:p w:rsidR="006646DF" w:rsidRPr="006646DF" w:rsidRDefault="006646DF" w:rsidP="006646DF">
      <w:pPr>
        <w:pStyle w:val="EndNoteBibliography"/>
        <w:spacing w:after="0"/>
      </w:pPr>
    </w:p>
    <w:p w:rsidR="006646DF" w:rsidRPr="006646DF" w:rsidRDefault="006646DF" w:rsidP="006646DF">
      <w:pPr>
        <w:pStyle w:val="EndNoteBibliography"/>
      </w:pPr>
      <w:bookmarkStart w:id="203" w:name="_ENREF_154"/>
      <w:r w:rsidRPr="006646DF">
        <w:lastRenderedPageBreak/>
        <w:t xml:space="preserve">Merchant, M. A., Adams, J. R., Berg, A. A., Baltzer, J. L., Quinton, W. L. and Chasmer, L. E. 2017. Contributions of C-Band SAR Data and Polarimetric Decompositions to Subarctic Boreal Peatland Mapping. </w:t>
      </w:r>
      <w:r w:rsidRPr="006646DF">
        <w:rPr>
          <w:i/>
        </w:rPr>
        <w:t>IEEE Journal of Selected Topics in Applied Earth Observations and Remote Sensing</w:t>
      </w:r>
      <w:r w:rsidRPr="006646DF">
        <w:t>, Vol. 10, No. 4, 1467-1482.</w:t>
      </w:r>
    </w:p>
    <w:bookmarkEnd w:id="203"/>
    <w:p w:rsidR="006646DF" w:rsidRPr="006646DF" w:rsidRDefault="006646DF" w:rsidP="006646DF">
      <w:pPr>
        <w:pStyle w:val="EndNoteBibliography"/>
        <w:spacing w:after="0"/>
      </w:pPr>
    </w:p>
    <w:p w:rsidR="006646DF" w:rsidRPr="006646DF" w:rsidRDefault="006646DF" w:rsidP="006646DF">
      <w:pPr>
        <w:pStyle w:val="EndNoteBibliography"/>
      </w:pPr>
      <w:bookmarkStart w:id="204" w:name="_ENREF_155"/>
      <w:r w:rsidRPr="006646DF">
        <w:t xml:space="preserve">Miliaresis, G. and Delikaraoglou, D. 2009. Effects of Percent Tree Canopy Density and DEM Misregistration on SRTM/NED Vegetation Height Estimates. </w:t>
      </w:r>
      <w:r w:rsidRPr="006646DF">
        <w:rPr>
          <w:i/>
        </w:rPr>
        <w:t>Remote Sensing</w:t>
      </w:r>
      <w:r w:rsidRPr="006646DF">
        <w:t>, Vol. 1, No. 2, 36.</w:t>
      </w:r>
    </w:p>
    <w:bookmarkEnd w:id="204"/>
    <w:p w:rsidR="006646DF" w:rsidRPr="006646DF" w:rsidRDefault="006646DF" w:rsidP="006646DF">
      <w:pPr>
        <w:pStyle w:val="EndNoteBibliography"/>
        <w:spacing w:after="0"/>
      </w:pPr>
    </w:p>
    <w:p w:rsidR="006646DF" w:rsidRPr="006646DF" w:rsidRDefault="006646DF" w:rsidP="006646DF">
      <w:pPr>
        <w:pStyle w:val="EndNoteBibliography"/>
      </w:pPr>
      <w:bookmarkStart w:id="205" w:name="_ENREF_156"/>
      <w:r w:rsidRPr="006646DF">
        <w:t xml:space="preserve">Millard, K. and Richardson, M. 2013. Wetland mapping with LiDAR derivatives, SAR polarimetric decompositions, and LiDAR–SAR fusion using a random forest classifier. </w:t>
      </w:r>
      <w:r w:rsidRPr="006646DF">
        <w:rPr>
          <w:i/>
        </w:rPr>
        <w:t>Canadian Journal of Remote Sensing</w:t>
      </w:r>
      <w:r w:rsidRPr="006646DF">
        <w:t>, Vol. 39, No. 4, 290-307.</w:t>
      </w:r>
    </w:p>
    <w:bookmarkEnd w:id="205"/>
    <w:p w:rsidR="006646DF" w:rsidRPr="006646DF" w:rsidRDefault="006646DF" w:rsidP="006646DF">
      <w:pPr>
        <w:pStyle w:val="EndNoteBibliography"/>
        <w:spacing w:after="0"/>
      </w:pPr>
    </w:p>
    <w:p w:rsidR="006646DF" w:rsidRPr="006646DF" w:rsidRDefault="006646DF" w:rsidP="006646DF">
      <w:pPr>
        <w:pStyle w:val="EndNoteBibliography"/>
      </w:pPr>
      <w:bookmarkStart w:id="206" w:name="_ENREF_157"/>
      <w:r w:rsidRPr="006646DF">
        <w:t xml:space="preserve">Miller, R. C. and Zedler, J. B. 2003. Responses of native and invasive wetland plants to hydroperiod and water depth. </w:t>
      </w:r>
      <w:r w:rsidRPr="006646DF">
        <w:rPr>
          <w:i/>
        </w:rPr>
        <w:t>Plant Ecology</w:t>
      </w:r>
      <w:r w:rsidRPr="006646DF">
        <w:t>, Vol. 167, No. 1, 57-69.</w:t>
      </w:r>
    </w:p>
    <w:bookmarkEnd w:id="206"/>
    <w:p w:rsidR="006646DF" w:rsidRPr="006646DF" w:rsidRDefault="006646DF" w:rsidP="006646DF">
      <w:pPr>
        <w:pStyle w:val="EndNoteBibliography"/>
        <w:spacing w:after="0"/>
      </w:pPr>
    </w:p>
    <w:p w:rsidR="006646DF" w:rsidRPr="006646DF" w:rsidRDefault="006646DF" w:rsidP="006646DF">
      <w:pPr>
        <w:pStyle w:val="EndNoteBibliography"/>
      </w:pPr>
      <w:bookmarkStart w:id="207" w:name="_ENREF_158"/>
      <w:r w:rsidRPr="006646DF">
        <w:t xml:space="preserve">Mitsch, W. and Gosselink, J. 2007. </w:t>
      </w:r>
      <w:r w:rsidRPr="006646DF">
        <w:rPr>
          <w:i/>
        </w:rPr>
        <w:t>Wetlands (4th Edition)</w:t>
      </w:r>
      <w:r w:rsidRPr="006646DF">
        <w:t>. John Wiley &amp; Sons, Inc., Hoboken, New Jersey, USA.</w:t>
      </w:r>
    </w:p>
    <w:bookmarkEnd w:id="207"/>
    <w:p w:rsidR="006646DF" w:rsidRPr="006646DF" w:rsidRDefault="006646DF" w:rsidP="006646DF">
      <w:pPr>
        <w:pStyle w:val="EndNoteBibliography"/>
        <w:spacing w:after="0"/>
      </w:pPr>
    </w:p>
    <w:p w:rsidR="006646DF" w:rsidRPr="006646DF" w:rsidRDefault="006646DF" w:rsidP="006646DF">
      <w:pPr>
        <w:pStyle w:val="EndNoteBibliography"/>
      </w:pPr>
      <w:bookmarkStart w:id="208" w:name="_ENREF_159"/>
      <w:r w:rsidRPr="006646DF">
        <w:t xml:space="preserve">Mohammadimanesh, F., Salehia, B., Mahdianparia, M. and Homayounib, S. 2016. Unsupervised Wishart Classification of Wetlands in Newfoundland, Canada Using POLSAR Data Based on Fisher Linear Discriminant Analysis. </w:t>
      </w:r>
      <w:r w:rsidRPr="006646DF">
        <w:rPr>
          <w:i/>
        </w:rPr>
        <w:t>International Achives of Photogrammetry, Remote Sensing and Spatial Information Sciences</w:t>
      </w:r>
      <w:r w:rsidRPr="006646DF">
        <w:t>, Vol. XLI-B7, No. 305-310.</w:t>
      </w:r>
    </w:p>
    <w:bookmarkEnd w:id="208"/>
    <w:p w:rsidR="006646DF" w:rsidRPr="006646DF" w:rsidRDefault="006646DF" w:rsidP="006646DF">
      <w:pPr>
        <w:pStyle w:val="EndNoteBibliography"/>
        <w:spacing w:after="0"/>
      </w:pPr>
    </w:p>
    <w:p w:rsidR="006646DF" w:rsidRPr="006646DF" w:rsidRDefault="006646DF" w:rsidP="006646DF">
      <w:pPr>
        <w:pStyle w:val="EndNoteBibliography"/>
      </w:pPr>
      <w:bookmarkStart w:id="209" w:name="_ENREF_160"/>
      <w:r w:rsidRPr="006646DF">
        <w:t xml:space="preserve">Mohd Hasmadi, I., Pakhriazad, H. Z. and Shahrin, M. F. 2009. Evaluating supervised and unsupervised techniques for land cover mapping using remote sensing data. </w:t>
      </w:r>
      <w:r w:rsidRPr="006646DF">
        <w:rPr>
          <w:i/>
        </w:rPr>
        <w:t>GEOGRAFIA Online Malaysian Journal of Society and Space</w:t>
      </w:r>
      <w:r w:rsidRPr="006646DF">
        <w:t>, Vol. 5, No. 1, 1-10.</w:t>
      </w:r>
    </w:p>
    <w:bookmarkEnd w:id="209"/>
    <w:p w:rsidR="006646DF" w:rsidRPr="006646DF" w:rsidRDefault="006646DF" w:rsidP="006646DF">
      <w:pPr>
        <w:pStyle w:val="EndNoteBibliography"/>
        <w:spacing w:after="0"/>
      </w:pPr>
    </w:p>
    <w:p w:rsidR="006646DF" w:rsidRPr="006646DF" w:rsidRDefault="006646DF" w:rsidP="006646DF">
      <w:pPr>
        <w:pStyle w:val="EndNoteBibliography"/>
      </w:pPr>
      <w:bookmarkStart w:id="210" w:name="_ENREF_161"/>
      <w:r w:rsidRPr="006646DF">
        <w:t xml:space="preserve">Molijn, R. A., Lindenbergh, R. C. and Gunter, B. C. 2011. ICESat laser full waveform analysis for the classification of land cover types over the cryosphere. </w:t>
      </w:r>
      <w:r w:rsidRPr="006646DF">
        <w:rPr>
          <w:i/>
        </w:rPr>
        <w:t>International Journal of Remote Sensing</w:t>
      </w:r>
      <w:r w:rsidRPr="006646DF">
        <w:t>, Vol. 32, No. 23, 8799-8822.</w:t>
      </w:r>
    </w:p>
    <w:bookmarkEnd w:id="210"/>
    <w:p w:rsidR="006646DF" w:rsidRPr="006646DF" w:rsidRDefault="006646DF" w:rsidP="006646DF">
      <w:pPr>
        <w:pStyle w:val="EndNoteBibliography"/>
        <w:spacing w:after="0"/>
      </w:pPr>
    </w:p>
    <w:p w:rsidR="006646DF" w:rsidRPr="006646DF" w:rsidRDefault="006646DF" w:rsidP="006646DF">
      <w:pPr>
        <w:pStyle w:val="EndNoteBibliography"/>
      </w:pPr>
      <w:bookmarkStart w:id="211" w:name="_ENREF_162"/>
      <w:r w:rsidRPr="006646DF">
        <w:t xml:space="preserve">Montgomery, J., Hopkinson, C., Brisco, B., Patterson, S. and Rood, S. Submitted. </w:t>
      </w:r>
      <w:r w:rsidRPr="006646DF">
        <w:rPr>
          <w:i/>
        </w:rPr>
        <w:t>Prairie Pothole Region Wetland Hydroperiod Classification Using Multi-Temporal Sar in Alberta, Canada</w:t>
      </w:r>
      <w:r w:rsidRPr="006646DF">
        <w:t xml:space="preserve"> [online]. Available from [cited </w:t>
      </w:r>
    </w:p>
    <w:bookmarkEnd w:id="211"/>
    <w:p w:rsidR="006646DF" w:rsidRPr="006646DF" w:rsidRDefault="006646DF" w:rsidP="006646DF">
      <w:pPr>
        <w:pStyle w:val="EndNoteBibliography"/>
        <w:spacing w:after="0"/>
      </w:pPr>
    </w:p>
    <w:p w:rsidR="006646DF" w:rsidRPr="006646DF" w:rsidRDefault="006646DF" w:rsidP="006646DF">
      <w:pPr>
        <w:pStyle w:val="EndNoteBibliography"/>
      </w:pPr>
      <w:bookmarkStart w:id="212" w:name="_ENREF_163"/>
      <w:r w:rsidRPr="006646DF">
        <w:t xml:space="preserve">Mora, B., Wulder, M., White, J. and Hobart, G. 2013. Modeling Stand Height, Volume, and Biomass from Very High Spatial Resolution Satellite Imagery and Samples of Airborne LiDAR. </w:t>
      </w:r>
      <w:r w:rsidRPr="006646DF">
        <w:rPr>
          <w:i/>
        </w:rPr>
        <w:t>Remote Sensing</w:t>
      </w:r>
      <w:r w:rsidRPr="006646DF">
        <w:t>, Vol. 5, No. 5, 2308.</w:t>
      </w:r>
    </w:p>
    <w:bookmarkEnd w:id="212"/>
    <w:p w:rsidR="006646DF" w:rsidRPr="006646DF" w:rsidRDefault="006646DF" w:rsidP="006646DF">
      <w:pPr>
        <w:pStyle w:val="EndNoteBibliography"/>
        <w:spacing w:after="0"/>
      </w:pPr>
    </w:p>
    <w:p w:rsidR="006646DF" w:rsidRPr="006646DF" w:rsidRDefault="006646DF" w:rsidP="006646DF">
      <w:pPr>
        <w:pStyle w:val="EndNoteBibliography"/>
      </w:pPr>
      <w:bookmarkStart w:id="213" w:name="_ENREF_164"/>
      <w:r w:rsidRPr="006646DF">
        <w:t xml:space="preserve">Moreira, A., Krieger, G., Hajnsek, I., Hounam, D., Werner, M., Riegger, S. and Settelmeyer, E. 2004. TanDEM-X: a TerraSAR-X add-on satellite for single-pass SAR interferometry. In </w:t>
      </w:r>
      <w:r w:rsidRPr="006646DF">
        <w:rPr>
          <w:i/>
        </w:rPr>
        <w:t xml:space="preserve">IGARSS 2004. 2004 IEEE International Geoscience and Remote Sensing Symposium, </w:t>
      </w:r>
      <w:r w:rsidRPr="006646DF">
        <w:t>20-24 Sept. 2004, Edited by 1000-1003 vol.1002.</w:t>
      </w:r>
    </w:p>
    <w:bookmarkEnd w:id="213"/>
    <w:p w:rsidR="006646DF" w:rsidRPr="006646DF" w:rsidRDefault="006646DF" w:rsidP="006646DF">
      <w:pPr>
        <w:pStyle w:val="EndNoteBibliography"/>
        <w:spacing w:after="0"/>
      </w:pPr>
    </w:p>
    <w:p w:rsidR="006646DF" w:rsidRPr="006646DF" w:rsidRDefault="006646DF" w:rsidP="006646DF">
      <w:pPr>
        <w:pStyle w:val="EndNoteBibliography"/>
      </w:pPr>
      <w:bookmarkStart w:id="214" w:name="_ENREF_165"/>
      <w:r w:rsidRPr="006646DF">
        <w:t xml:space="preserve">Naiman, R. J., Pinay, G., Johnston, C. A. and Pastor, J. 1994. Beaver Influences on the Long-Term Biogeochemical Characteristics of Boreal Forest Drainage Networks. </w:t>
      </w:r>
      <w:r w:rsidRPr="006646DF">
        <w:rPr>
          <w:i/>
        </w:rPr>
        <w:t>Ecology</w:t>
      </w:r>
      <w:r w:rsidRPr="006646DF">
        <w:t>, Vol. 75, No. 4, 905-921.</w:t>
      </w:r>
    </w:p>
    <w:bookmarkEnd w:id="214"/>
    <w:p w:rsidR="006646DF" w:rsidRPr="006646DF" w:rsidRDefault="006646DF" w:rsidP="006646DF">
      <w:pPr>
        <w:pStyle w:val="EndNoteBibliography"/>
        <w:spacing w:after="0"/>
      </w:pPr>
    </w:p>
    <w:p w:rsidR="006646DF" w:rsidRPr="006646DF" w:rsidRDefault="006646DF" w:rsidP="006646DF">
      <w:pPr>
        <w:pStyle w:val="EndNoteBibliography"/>
      </w:pPr>
      <w:bookmarkStart w:id="215" w:name="_ENREF_166"/>
      <w:r w:rsidRPr="006646DF">
        <w:t xml:space="preserve">NASA. 2017. </w:t>
      </w:r>
      <w:r w:rsidRPr="006646DF">
        <w:rPr>
          <w:i/>
        </w:rPr>
        <w:t>NASA-ISRO Synthetic Aperture Radar mission</w:t>
      </w:r>
      <w:r w:rsidRPr="006646DF">
        <w:t xml:space="preserve"> [online]. Available from https://www.jpl.nasa.gov/missions/nasa-isro-synthetic-aperture-radar-nisar/ [cited September 2017].</w:t>
      </w:r>
    </w:p>
    <w:bookmarkEnd w:id="215"/>
    <w:p w:rsidR="006646DF" w:rsidRPr="006646DF" w:rsidRDefault="006646DF" w:rsidP="006646DF">
      <w:pPr>
        <w:pStyle w:val="EndNoteBibliography"/>
        <w:spacing w:after="0"/>
      </w:pPr>
    </w:p>
    <w:p w:rsidR="006646DF" w:rsidRPr="006646DF" w:rsidRDefault="006646DF" w:rsidP="006646DF">
      <w:pPr>
        <w:pStyle w:val="EndNoteBibliography"/>
      </w:pPr>
      <w:bookmarkStart w:id="216" w:name="_ENREF_167"/>
      <w:r w:rsidRPr="006646DF">
        <w:t xml:space="preserve">National Wetlands Working Group. 1997. </w:t>
      </w:r>
      <w:r w:rsidRPr="006646DF">
        <w:rPr>
          <w:i/>
        </w:rPr>
        <w:t>The Canadian Wetland Classification System, 2nd Edition</w:t>
      </w:r>
      <w:r w:rsidRPr="006646DF">
        <w:t>. Wetlands Research Centre, University of Waterloo, Waterloo, ON, Canada.</w:t>
      </w:r>
    </w:p>
    <w:bookmarkEnd w:id="216"/>
    <w:p w:rsidR="006646DF" w:rsidRPr="006646DF" w:rsidRDefault="006646DF" w:rsidP="006646DF">
      <w:pPr>
        <w:pStyle w:val="EndNoteBibliography"/>
        <w:spacing w:after="0"/>
      </w:pPr>
    </w:p>
    <w:p w:rsidR="006646DF" w:rsidRPr="006646DF" w:rsidRDefault="006646DF" w:rsidP="006646DF">
      <w:pPr>
        <w:pStyle w:val="EndNoteBibliography"/>
      </w:pPr>
      <w:bookmarkStart w:id="217" w:name="_ENREF_168"/>
      <w:r w:rsidRPr="006646DF">
        <w:t xml:space="preserve">Nico, G., Leva, D., Antonello, G. and Tarchi, D. 2004. Ground-based SAR interferometry for terrain mapping: theory and sensitivity analysis. </w:t>
      </w:r>
      <w:r w:rsidRPr="006646DF">
        <w:rPr>
          <w:i/>
        </w:rPr>
        <w:t>IEEE Transactions on Geoscience and Remote Sensing</w:t>
      </w:r>
      <w:r w:rsidRPr="006646DF">
        <w:t>, Vol. 42, No. 6, 1344-1350.</w:t>
      </w:r>
    </w:p>
    <w:bookmarkEnd w:id="217"/>
    <w:p w:rsidR="006646DF" w:rsidRPr="006646DF" w:rsidRDefault="006646DF" w:rsidP="006646DF">
      <w:pPr>
        <w:pStyle w:val="EndNoteBibliography"/>
        <w:spacing w:after="0"/>
      </w:pPr>
    </w:p>
    <w:p w:rsidR="006646DF" w:rsidRPr="006646DF" w:rsidRDefault="006646DF" w:rsidP="006646DF">
      <w:pPr>
        <w:pStyle w:val="EndNoteBibliography"/>
      </w:pPr>
      <w:bookmarkStart w:id="218" w:name="_ENREF_169"/>
      <w:r w:rsidRPr="006646DF">
        <w:t xml:space="preserve">Nie, S., Wang, C., Dong, P., Xi, X., Luo, S. and Qin, H. 2017. A revised progressive TIN densification for filtering airborne LiDAR data. </w:t>
      </w:r>
      <w:r w:rsidRPr="006646DF">
        <w:rPr>
          <w:i/>
        </w:rPr>
        <w:t>Measurement</w:t>
      </w:r>
      <w:r w:rsidRPr="006646DF">
        <w:t>, Vol. 104, No. Supplement C, 70-77.</w:t>
      </w:r>
    </w:p>
    <w:bookmarkEnd w:id="218"/>
    <w:p w:rsidR="006646DF" w:rsidRPr="006646DF" w:rsidRDefault="006646DF" w:rsidP="006646DF">
      <w:pPr>
        <w:pStyle w:val="EndNoteBibliography"/>
        <w:spacing w:after="0"/>
      </w:pPr>
    </w:p>
    <w:p w:rsidR="006646DF" w:rsidRPr="006646DF" w:rsidRDefault="006646DF" w:rsidP="006646DF">
      <w:pPr>
        <w:pStyle w:val="EndNoteBibliography"/>
      </w:pPr>
      <w:bookmarkStart w:id="219" w:name="_ENREF_170"/>
      <w:r w:rsidRPr="006646DF">
        <w:t xml:space="preserve">NISAR community. 2014. </w:t>
      </w:r>
      <w:r w:rsidRPr="006646DF">
        <w:rPr>
          <w:i/>
        </w:rPr>
        <w:t>2014 NISAR Applications Workshop: Linking Mission Goals to Societal Benefit, workshop report</w:t>
      </w:r>
      <w:r w:rsidRPr="006646DF">
        <w:t xml:space="preserve">. Report No. </w:t>
      </w:r>
    </w:p>
    <w:bookmarkEnd w:id="219"/>
    <w:p w:rsidR="006646DF" w:rsidRPr="006646DF" w:rsidRDefault="006646DF" w:rsidP="006646DF">
      <w:pPr>
        <w:pStyle w:val="EndNoteBibliography"/>
        <w:spacing w:after="0"/>
      </w:pPr>
    </w:p>
    <w:p w:rsidR="006646DF" w:rsidRPr="006646DF" w:rsidRDefault="006646DF" w:rsidP="006646DF">
      <w:pPr>
        <w:pStyle w:val="EndNoteBibliography"/>
      </w:pPr>
      <w:bookmarkStart w:id="220" w:name="_ENREF_171"/>
      <w:r w:rsidRPr="006646DF">
        <w:t xml:space="preserve">Oberstadler, R., Hönsch, H. and Huth, D. 1997. Assessment of the mapping capabilities of ERS-1 SAR data for flood mapping: a case study in Germany. </w:t>
      </w:r>
      <w:r w:rsidRPr="006646DF">
        <w:rPr>
          <w:i/>
        </w:rPr>
        <w:t>Hydrological Processes</w:t>
      </w:r>
      <w:r w:rsidRPr="006646DF">
        <w:t>, Vol. 11, No. 10, 1415-1425.</w:t>
      </w:r>
    </w:p>
    <w:bookmarkEnd w:id="220"/>
    <w:p w:rsidR="006646DF" w:rsidRPr="006646DF" w:rsidRDefault="006646DF" w:rsidP="006646DF">
      <w:pPr>
        <w:pStyle w:val="EndNoteBibliography"/>
        <w:spacing w:after="0"/>
      </w:pPr>
    </w:p>
    <w:p w:rsidR="006646DF" w:rsidRPr="006646DF" w:rsidRDefault="006646DF" w:rsidP="006646DF">
      <w:pPr>
        <w:pStyle w:val="EndNoteBibliography"/>
      </w:pPr>
      <w:bookmarkStart w:id="221" w:name="_ENREF_172"/>
      <w:r w:rsidRPr="006646DF">
        <w:t xml:space="preserve">Orfeo. 2017. </w:t>
      </w:r>
      <w:r w:rsidRPr="006646DF">
        <w:rPr>
          <w:i/>
        </w:rPr>
        <w:t>Orfeo toolbox, open source processing of remote sensing images</w:t>
      </w:r>
      <w:r w:rsidRPr="006646DF">
        <w:t xml:space="preserve"> [online]. Available from https://www.orfeo-toolbox.org/ [cited October 2017].</w:t>
      </w:r>
    </w:p>
    <w:bookmarkEnd w:id="221"/>
    <w:p w:rsidR="006646DF" w:rsidRPr="006646DF" w:rsidRDefault="006646DF" w:rsidP="006646DF">
      <w:pPr>
        <w:pStyle w:val="EndNoteBibliography"/>
        <w:spacing w:after="0"/>
      </w:pPr>
    </w:p>
    <w:p w:rsidR="006646DF" w:rsidRPr="006646DF" w:rsidRDefault="006646DF" w:rsidP="006646DF">
      <w:pPr>
        <w:pStyle w:val="EndNoteBibliography"/>
      </w:pPr>
      <w:bookmarkStart w:id="222" w:name="_ENREF_173"/>
      <w:r w:rsidRPr="006646DF">
        <w:t xml:space="preserve">Ouchi, K. 2013. Recent Trend and Advance of Synthetic Aperture Radar with Selected Topics. </w:t>
      </w:r>
      <w:r w:rsidRPr="006646DF">
        <w:rPr>
          <w:i/>
        </w:rPr>
        <w:t>Remote Sensing</w:t>
      </w:r>
      <w:r w:rsidRPr="006646DF">
        <w:t>, Vol. 5, No. 2, 716.</w:t>
      </w:r>
    </w:p>
    <w:bookmarkEnd w:id="222"/>
    <w:p w:rsidR="006646DF" w:rsidRPr="006646DF" w:rsidRDefault="006646DF" w:rsidP="006646DF">
      <w:pPr>
        <w:pStyle w:val="EndNoteBibliography"/>
        <w:spacing w:after="0"/>
      </w:pPr>
    </w:p>
    <w:p w:rsidR="006646DF" w:rsidRPr="006646DF" w:rsidRDefault="006646DF" w:rsidP="006646DF">
      <w:pPr>
        <w:pStyle w:val="EndNoteBibliography"/>
      </w:pPr>
      <w:bookmarkStart w:id="223" w:name="_ENREF_174"/>
      <w:r w:rsidRPr="006646DF">
        <w:t xml:space="preserve">Ozesmi, S. L. and Bauer, M. E. 2002. Satellite remote sensing of wetlands. </w:t>
      </w:r>
      <w:r w:rsidRPr="006646DF">
        <w:rPr>
          <w:i/>
        </w:rPr>
        <w:t>Wetlands Ecology and Management</w:t>
      </w:r>
      <w:r w:rsidRPr="006646DF">
        <w:t>, Vol. 10, No. 5, 381-402.</w:t>
      </w:r>
    </w:p>
    <w:bookmarkEnd w:id="223"/>
    <w:p w:rsidR="006646DF" w:rsidRPr="006646DF" w:rsidRDefault="006646DF" w:rsidP="006646DF">
      <w:pPr>
        <w:pStyle w:val="EndNoteBibliography"/>
        <w:spacing w:after="0"/>
      </w:pPr>
    </w:p>
    <w:p w:rsidR="006646DF" w:rsidRPr="006646DF" w:rsidRDefault="006646DF" w:rsidP="006646DF">
      <w:pPr>
        <w:pStyle w:val="EndNoteBibliography"/>
      </w:pPr>
      <w:bookmarkStart w:id="224" w:name="_ENREF_175"/>
      <w:r w:rsidRPr="006646DF">
        <w:t xml:space="preserve">Palylyk, C. L. and Crown, P. H. 1984. Application of Clustering to Landsat MSS Digital Data for Peatland Inventory. </w:t>
      </w:r>
      <w:r w:rsidRPr="006646DF">
        <w:rPr>
          <w:i/>
        </w:rPr>
        <w:t>Canadian Journal of Remote Sensing</w:t>
      </w:r>
      <w:r w:rsidRPr="006646DF">
        <w:t>, Vol. 10, No. 2, 201-208.</w:t>
      </w:r>
    </w:p>
    <w:bookmarkEnd w:id="224"/>
    <w:p w:rsidR="006646DF" w:rsidRPr="006646DF" w:rsidRDefault="006646DF" w:rsidP="006646DF">
      <w:pPr>
        <w:pStyle w:val="EndNoteBibliography"/>
        <w:spacing w:after="0"/>
      </w:pPr>
    </w:p>
    <w:p w:rsidR="006646DF" w:rsidRPr="006646DF" w:rsidRDefault="006646DF" w:rsidP="006646DF">
      <w:pPr>
        <w:pStyle w:val="EndNoteBibliography"/>
      </w:pPr>
      <w:bookmarkStart w:id="225" w:name="_ENREF_176"/>
      <w:r w:rsidRPr="006646DF">
        <w:t xml:space="preserve">PCI Geomatics. 2017. </w:t>
      </w:r>
      <w:r w:rsidRPr="006646DF">
        <w:rPr>
          <w:i/>
        </w:rPr>
        <w:t>PCI Geomatica</w:t>
      </w:r>
      <w:r w:rsidRPr="006646DF">
        <w:t xml:space="preserve"> [online]. Available from http://www.pcigeomatics.com/ [cited October 2017].</w:t>
      </w:r>
    </w:p>
    <w:bookmarkEnd w:id="225"/>
    <w:p w:rsidR="006646DF" w:rsidRPr="006646DF" w:rsidRDefault="006646DF" w:rsidP="006646DF">
      <w:pPr>
        <w:pStyle w:val="EndNoteBibliography"/>
        <w:spacing w:after="0"/>
      </w:pPr>
    </w:p>
    <w:p w:rsidR="006646DF" w:rsidRPr="006646DF" w:rsidRDefault="006646DF" w:rsidP="006646DF">
      <w:pPr>
        <w:pStyle w:val="EndNoteBibliography"/>
      </w:pPr>
      <w:bookmarkStart w:id="226" w:name="_ENREF_177"/>
      <w:r w:rsidRPr="006646DF">
        <w:t xml:space="preserve">Pekel, J.-F., Cottam, A., Gorelick, N. and Belward, A. S. 2016. High-resolution mapping of global surface water and its long-term changes. </w:t>
      </w:r>
      <w:r w:rsidRPr="006646DF">
        <w:rPr>
          <w:i/>
        </w:rPr>
        <w:t>Nature</w:t>
      </w:r>
      <w:r w:rsidRPr="006646DF">
        <w:t>, Vol. 540, No. 7633, 418-422.</w:t>
      </w:r>
    </w:p>
    <w:bookmarkEnd w:id="226"/>
    <w:p w:rsidR="006646DF" w:rsidRPr="006646DF" w:rsidRDefault="006646DF" w:rsidP="006646DF">
      <w:pPr>
        <w:pStyle w:val="EndNoteBibliography"/>
        <w:spacing w:after="0"/>
      </w:pPr>
    </w:p>
    <w:p w:rsidR="006646DF" w:rsidRPr="006646DF" w:rsidRDefault="006646DF" w:rsidP="006646DF">
      <w:pPr>
        <w:pStyle w:val="EndNoteBibliography"/>
      </w:pPr>
      <w:bookmarkStart w:id="227" w:name="_ENREF_178"/>
      <w:r w:rsidRPr="006646DF">
        <w:lastRenderedPageBreak/>
        <w:t xml:space="preserve">Petrone, R. M., Silins, U. and Devito, K. J. 2007. Dynamics of evapotranspiration from a riparian pond complex in the Western Boreal Forest, Alberta, Canada. </w:t>
      </w:r>
      <w:r w:rsidRPr="006646DF">
        <w:rPr>
          <w:i/>
        </w:rPr>
        <w:t>Hydrological Processes</w:t>
      </w:r>
      <w:r w:rsidRPr="006646DF">
        <w:t>, Vol. 21, No. 11, 1391-1401.</w:t>
      </w:r>
    </w:p>
    <w:bookmarkEnd w:id="227"/>
    <w:p w:rsidR="006646DF" w:rsidRPr="006646DF" w:rsidRDefault="006646DF" w:rsidP="006646DF">
      <w:pPr>
        <w:pStyle w:val="EndNoteBibliography"/>
        <w:spacing w:after="0"/>
      </w:pPr>
    </w:p>
    <w:p w:rsidR="006646DF" w:rsidRPr="006646DF" w:rsidRDefault="006646DF" w:rsidP="006646DF">
      <w:pPr>
        <w:pStyle w:val="EndNoteBibliography"/>
      </w:pPr>
      <w:bookmarkStart w:id="228" w:name="_ENREF_179"/>
      <w:r w:rsidRPr="006646DF">
        <w:t xml:space="preserve">Pham-Duc, B., Prigent, C. and Aires, F. 2017. Surface Water Monitoring within Cambodia and the Vietnamese Mekong Delta over a Year, with Sentinel-1 SAR Observations. </w:t>
      </w:r>
      <w:r w:rsidRPr="006646DF">
        <w:rPr>
          <w:i/>
        </w:rPr>
        <w:t>Water</w:t>
      </w:r>
      <w:r w:rsidRPr="006646DF">
        <w:t>, Vol. 9, No. 6, 366.</w:t>
      </w:r>
    </w:p>
    <w:bookmarkEnd w:id="228"/>
    <w:p w:rsidR="006646DF" w:rsidRPr="006646DF" w:rsidRDefault="006646DF" w:rsidP="006646DF">
      <w:pPr>
        <w:pStyle w:val="EndNoteBibliography"/>
        <w:spacing w:after="0"/>
      </w:pPr>
    </w:p>
    <w:p w:rsidR="006646DF" w:rsidRPr="006646DF" w:rsidRDefault="006646DF" w:rsidP="006646DF">
      <w:pPr>
        <w:pStyle w:val="EndNoteBibliography"/>
      </w:pPr>
      <w:bookmarkStart w:id="229" w:name="_ENREF_180"/>
      <w:r w:rsidRPr="006646DF">
        <w:t xml:space="preserve">Pope, K. O., Rejmankova, E., Paris, J. F. and Woodruff, R. 1997. Detecting seasonal flooding cycles in marshes of the Yucatan Peninsula with SIR-C polarimetric radar imagery. </w:t>
      </w:r>
      <w:r w:rsidRPr="006646DF">
        <w:rPr>
          <w:i/>
        </w:rPr>
        <w:t>Remote Sensing of Environment</w:t>
      </w:r>
      <w:r w:rsidRPr="006646DF">
        <w:t>, Vol. 59, No. 2, 157-166.</w:t>
      </w:r>
    </w:p>
    <w:bookmarkEnd w:id="229"/>
    <w:p w:rsidR="006646DF" w:rsidRPr="006646DF" w:rsidRDefault="006646DF" w:rsidP="006646DF">
      <w:pPr>
        <w:pStyle w:val="EndNoteBibliography"/>
        <w:spacing w:after="0"/>
      </w:pPr>
    </w:p>
    <w:p w:rsidR="006646DF" w:rsidRPr="006646DF" w:rsidRDefault="006646DF" w:rsidP="006646DF">
      <w:pPr>
        <w:pStyle w:val="EndNoteBibliography"/>
      </w:pPr>
      <w:bookmarkStart w:id="230" w:name="_ENREF_181"/>
      <w:r w:rsidRPr="006646DF">
        <w:t xml:space="preserve">Quinton, W. L., Hayashi, M. and Chasmer, L. E. 2009. Peatland Hydrology of Discontinuous Permafrost in the Northwest Territories: Overview and Synthesis. </w:t>
      </w:r>
      <w:r w:rsidRPr="006646DF">
        <w:rPr>
          <w:i/>
        </w:rPr>
        <w:t>Canadian Water Resources Journal / Revue canadienne des ressources hydriques</w:t>
      </w:r>
      <w:r w:rsidRPr="006646DF">
        <w:t>, Vol. 34, No. 4, 311-328.</w:t>
      </w:r>
    </w:p>
    <w:bookmarkEnd w:id="230"/>
    <w:p w:rsidR="006646DF" w:rsidRPr="006646DF" w:rsidRDefault="006646DF" w:rsidP="006646DF">
      <w:pPr>
        <w:pStyle w:val="EndNoteBibliography"/>
        <w:spacing w:after="0"/>
      </w:pPr>
    </w:p>
    <w:p w:rsidR="006646DF" w:rsidRPr="006646DF" w:rsidRDefault="006646DF" w:rsidP="006646DF">
      <w:pPr>
        <w:pStyle w:val="EndNoteBibliography"/>
      </w:pPr>
      <w:bookmarkStart w:id="231" w:name="_ENREF_182"/>
      <w:r w:rsidRPr="006646DF">
        <w:t xml:space="preserve">Ramsar. 2015. </w:t>
      </w:r>
      <w:r w:rsidRPr="006646DF">
        <w:rPr>
          <w:i/>
        </w:rPr>
        <w:t>Wetlands: The Hidden Resource for Climate Mitigation and Adaptation.</w:t>
      </w:r>
      <w:r w:rsidRPr="006646DF">
        <w:t xml:space="preserve"> [online]. Available from http://www.ramsar.org/news/wetlands-the-hidden-resource-for-climate-mitigation-and-adaptation [cited June 2017].</w:t>
      </w:r>
    </w:p>
    <w:bookmarkEnd w:id="231"/>
    <w:p w:rsidR="006646DF" w:rsidRPr="006646DF" w:rsidRDefault="006646DF" w:rsidP="006646DF">
      <w:pPr>
        <w:pStyle w:val="EndNoteBibliography"/>
        <w:spacing w:after="0"/>
      </w:pPr>
    </w:p>
    <w:p w:rsidR="006646DF" w:rsidRPr="006646DF" w:rsidRDefault="006646DF" w:rsidP="006646DF">
      <w:pPr>
        <w:pStyle w:val="EndNoteBibliography"/>
      </w:pPr>
      <w:bookmarkStart w:id="232" w:name="_ENREF_183"/>
      <w:r w:rsidRPr="006646DF">
        <w:t xml:space="preserve">Ramsey, E. W., Chappell, D. K., Jacobs, D. M., Sapkota, S. K. and Baldwin, D. G. 1998. Resource management of forested wetlands: Hurricane impact and recovery mapped by combining Landsat TM and NOAA AVHRR data. </w:t>
      </w:r>
      <w:r w:rsidRPr="006646DF">
        <w:rPr>
          <w:i/>
        </w:rPr>
        <w:t>Photogrammetric engineering and remote sensing</w:t>
      </w:r>
      <w:r w:rsidRPr="006646DF">
        <w:t>, Vol. 64, No. 7, 733-738.</w:t>
      </w:r>
    </w:p>
    <w:bookmarkEnd w:id="232"/>
    <w:p w:rsidR="006646DF" w:rsidRPr="006646DF" w:rsidRDefault="006646DF" w:rsidP="006646DF">
      <w:pPr>
        <w:pStyle w:val="EndNoteBibliography"/>
        <w:spacing w:after="0"/>
      </w:pPr>
    </w:p>
    <w:p w:rsidR="006646DF" w:rsidRPr="006646DF" w:rsidRDefault="006646DF" w:rsidP="006646DF">
      <w:pPr>
        <w:pStyle w:val="EndNoteBibliography"/>
      </w:pPr>
      <w:bookmarkStart w:id="233" w:name="_ENREF_184"/>
      <w:r w:rsidRPr="006646DF">
        <w:t xml:space="preserve">Rebelo, L. M. 2010. Eco-Hydrological Characterization of Inland Wetlands in Africa Using L-Band SAR. </w:t>
      </w:r>
      <w:r w:rsidRPr="006646DF">
        <w:rPr>
          <w:i/>
        </w:rPr>
        <w:t>IEEE Journal of Selected Topics in Applied Earth Observations and Remote Sensing</w:t>
      </w:r>
      <w:r w:rsidRPr="006646DF">
        <w:t>, Vol. 3, No. 4, 554-559.</w:t>
      </w:r>
    </w:p>
    <w:bookmarkEnd w:id="233"/>
    <w:p w:rsidR="006646DF" w:rsidRPr="006646DF" w:rsidRDefault="006646DF" w:rsidP="006646DF">
      <w:pPr>
        <w:pStyle w:val="EndNoteBibliography"/>
        <w:spacing w:after="0"/>
      </w:pPr>
    </w:p>
    <w:p w:rsidR="006646DF" w:rsidRPr="006646DF" w:rsidRDefault="006646DF" w:rsidP="006646DF">
      <w:pPr>
        <w:pStyle w:val="EndNoteBibliography"/>
      </w:pPr>
      <w:bookmarkStart w:id="234" w:name="_ENREF_185"/>
      <w:r w:rsidRPr="006646DF">
        <w:t xml:space="preserve">Richardson, M. C., Fortin, M. J. and Branfireun, B. A. 2009. Hydrogeomorphic edge detection and delineation of landscape functional units from lidar digital elevation models. </w:t>
      </w:r>
      <w:r w:rsidRPr="006646DF">
        <w:rPr>
          <w:i/>
        </w:rPr>
        <w:t>Water Resources Research</w:t>
      </w:r>
      <w:r w:rsidRPr="006646DF">
        <w:t>, Vol. 45, No. 10, n/a-n/a.</w:t>
      </w:r>
    </w:p>
    <w:bookmarkEnd w:id="234"/>
    <w:p w:rsidR="006646DF" w:rsidRPr="006646DF" w:rsidRDefault="006646DF" w:rsidP="006646DF">
      <w:pPr>
        <w:pStyle w:val="EndNoteBibliography"/>
        <w:spacing w:after="0"/>
      </w:pPr>
    </w:p>
    <w:p w:rsidR="006646DF" w:rsidRPr="006646DF" w:rsidRDefault="006646DF" w:rsidP="006646DF">
      <w:pPr>
        <w:pStyle w:val="EndNoteBibliography"/>
      </w:pPr>
      <w:bookmarkStart w:id="235" w:name="_ENREF_186"/>
      <w:r w:rsidRPr="006646DF">
        <w:t xml:space="preserve">Richardson, M. C., Mitchell, C. P. J., Branfireun, B. A. and Kolka, R. K. 2010. Analysis of airborne LiDAR surveys to quantify the characteristic morphologies of northern forested wetlands. </w:t>
      </w:r>
      <w:r w:rsidRPr="006646DF">
        <w:rPr>
          <w:i/>
        </w:rPr>
        <w:t>Journal of Geophysical Research: Biogeosciences</w:t>
      </w:r>
      <w:r w:rsidRPr="006646DF">
        <w:t>, Vol. 115, No. G3, n/a-n/a.</w:t>
      </w:r>
    </w:p>
    <w:bookmarkEnd w:id="235"/>
    <w:p w:rsidR="006646DF" w:rsidRPr="006646DF" w:rsidRDefault="006646DF" w:rsidP="006646DF">
      <w:pPr>
        <w:pStyle w:val="EndNoteBibliography"/>
        <w:spacing w:after="0"/>
      </w:pPr>
    </w:p>
    <w:p w:rsidR="006646DF" w:rsidRPr="006646DF" w:rsidRDefault="006646DF" w:rsidP="006646DF">
      <w:pPr>
        <w:pStyle w:val="EndNoteBibliography"/>
      </w:pPr>
      <w:bookmarkStart w:id="236" w:name="_ENREF_187"/>
      <w:r w:rsidRPr="006646DF">
        <w:t xml:space="preserve">Riley, J. W., Calhoun, D. L., Barichivich, W. J. and Walls, S. C. 2017. Identifying Small Depressional Wetlands and Using a Topographic Position Index to Infer Hydroperiod Regimes for Pond-Breeding Amphibians. </w:t>
      </w:r>
      <w:r w:rsidRPr="006646DF">
        <w:rPr>
          <w:i/>
        </w:rPr>
        <w:t>Wetlands</w:t>
      </w:r>
      <w:r w:rsidRPr="006646DF">
        <w:t>, Vol. 37, No. 2, 325-338.</w:t>
      </w:r>
    </w:p>
    <w:bookmarkEnd w:id="236"/>
    <w:p w:rsidR="006646DF" w:rsidRPr="006646DF" w:rsidRDefault="006646DF" w:rsidP="006646DF">
      <w:pPr>
        <w:pStyle w:val="EndNoteBibliography"/>
        <w:spacing w:after="0"/>
      </w:pPr>
    </w:p>
    <w:p w:rsidR="006646DF" w:rsidRPr="006646DF" w:rsidRDefault="006646DF" w:rsidP="006646DF">
      <w:pPr>
        <w:pStyle w:val="EndNoteBibliography"/>
      </w:pPr>
      <w:bookmarkStart w:id="237" w:name="_ENREF_188"/>
      <w:r w:rsidRPr="006646DF">
        <w:t xml:space="preserve">Riordan, B., Verbyla, D. and McGuire, A. D. 2006. Shrinking ponds in subarctic Alaska based on 1950–2002 remotely sensed images. </w:t>
      </w:r>
      <w:r w:rsidRPr="006646DF">
        <w:rPr>
          <w:i/>
        </w:rPr>
        <w:t>Journal of Geophysical Research: Biogeosciences</w:t>
      </w:r>
      <w:r w:rsidRPr="006646DF">
        <w:t>, Vol. 111, No. G4, 1-11.</w:t>
      </w:r>
    </w:p>
    <w:bookmarkEnd w:id="237"/>
    <w:p w:rsidR="006646DF" w:rsidRPr="006646DF" w:rsidRDefault="006646DF" w:rsidP="006646DF">
      <w:pPr>
        <w:pStyle w:val="EndNoteBibliography"/>
        <w:spacing w:after="0"/>
      </w:pPr>
    </w:p>
    <w:p w:rsidR="006646DF" w:rsidRPr="006646DF" w:rsidRDefault="006646DF" w:rsidP="006646DF">
      <w:pPr>
        <w:pStyle w:val="EndNoteBibliography"/>
      </w:pPr>
      <w:bookmarkStart w:id="238" w:name="_ENREF_189"/>
      <w:r w:rsidRPr="006646DF">
        <w:t xml:space="preserve">Roller, N. E. G. 1977. </w:t>
      </w:r>
      <w:r w:rsidRPr="006646DF">
        <w:rPr>
          <w:i/>
        </w:rPr>
        <w:t>Remote Sensing of Wetlands</w:t>
      </w:r>
      <w:r w:rsidRPr="006646DF">
        <w:t>. NASA, [online] available from: https://ntrs.nasa.gov/search.jsp?R=19770019644. Report No. NASA-CR-153282.</w:t>
      </w:r>
    </w:p>
    <w:bookmarkEnd w:id="238"/>
    <w:p w:rsidR="006646DF" w:rsidRPr="006646DF" w:rsidRDefault="006646DF" w:rsidP="006646DF">
      <w:pPr>
        <w:pStyle w:val="EndNoteBibliography"/>
        <w:spacing w:after="0"/>
      </w:pPr>
    </w:p>
    <w:p w:rsidR="006646DF" w:rsidRPr="006646DF" w:rsidRDefault="006646DF" w:rsidP="006646DF">
      <w:pPr>
        <w:pStyle w:val="EndNoteBibliography"/>
      </w:pPr>
      <w:bookmarkStart w:id="239" w:name="_ENREF_190"/>
      <w:r w:rsidRPr="006646DF">
        <w:t xml:space="preserve">Rosen, P., Kim, Y., Eisen, H., Shaffer, S., Veilleux, L., Hensley, S., Chakraborty, M., Misra, T., Satish, R., Putrevu, D. and Bhan, R. 2013. A dual-frequency spaceborne SAR mission concept. In </w:t>
      </w:r>
      <w:r w:rsidRPr="006646DF">
        <w:rPr>
          <w:i/>
        </w:rPr>
        <w:t xml:space="preserve">2013 IEEE International Geoscience and Remote Sensing Symposium - IGARSS, </w:t>
      </w:r>
      <w:r w:rsidRPr="006646DF">
        <w:t>21-26 July 2013, Edited by 2293-2296.</w:t>
      </w:r>
    </w:p>
    <w:bookmarkEnd w:id="239"/>
    <w:p w:rsidR="006646DF" w:rsidRPr="006646DF" w:rsidRDefault="006646DF" w:rsidP="006646DF">
      <w:pPr>
        <w:pStyle w:val="EndNoteBibliography"/>
        <w:spacing w:after="0"/>
      </w:pPr>
    </w:p>
    <w:p w:rsidR="006646DF" w:rsidRPr="006646DF" w:rsidRDefault="006646DF" w:rsidP="006646DF">
      <w:pPr>
        <w:pStyle w:val="EndNoteBibliography"/>
      </w:pPr>
      <w:bookmarkStart w:id="240" w:name="_ENREF_191"/>
      <w:r w:rsidRPr="006646DF">
        <w:t xml:space="preserve">Rosen, P. A., Hensley, S., Shaffer, S., Veilleux, L., Chakraborty, M., Misra, T., Bhan, R., Sagi, V. R. and Satish, R. 2015. The NASA-ISRO SAR mission - An international space partnership for science and societal benefit. In </w:t>
      </w:r>
      <w:r w:rsidRPr="006646DF">
        <w:rPr>
          <w:i/>
        </w:rPr>
        <w:t xml:space="preserve">2015 IEEE Radar Conference (RadarCon), </w:t>
      </w:r>
      <w:r w:rsidRPr="006646DF">
        <w:t>10-15 May 2015, Edited by 1610-1613.</w:t>
      </w:r>
    </w:p>
    <w:bookmarkEnd w:id="240"/>
    <w:p w:rsidR="006646DF" w:rsidRPr="006646DF" w:rsidRDefault="006646DF" w:rsidP="006646DF">
      <w:pPr>
        <w:pStyle w:val="EndNoteBibliography"/>
        <w:spacing w:after="0"/>
      </w:pPr>
    </w:p>
    <w:p w:rsidR="006646DF" w:rsidRPr="006646DF" w:rsidRDefault="006646DF" w:rsidP="006646DF">
      <w:pPr>
        <w:pStyle w:val="EndNoteBibliography"/>
      </w:pPr>
      <w:bookmarkStart w:id="241" w:name="_ENREF_192"/>
      <w:r w:rsidRPr="006646DF">
        <w:t xml:space="preserve">Rosen, P. A., Kim, Y., Hensley, S., Shaffer, S., Veilleux, L., Hoffman, J., Chuang, C. L., Chakraborty, M., Sagi, V. R., Satish, R., Putrevu, D. and Bhan, R. 2014. An L- and S-band SAR Mission Concept for Earth Science and Applications. In </w:t>
      </w:r>
      <w:r w:rsidRPr="006646DF">
        <w:rPr>
          <w:i/>
        </w:rPr>
        <w:t xml:space="preserve">EUSAR 2014; 10th European Conference on Synthetic Aperture Radar, </w:t>
      </w:r>
      <w:r w:rsidRPr="006646DF">
        <w:t>3-5 June 2014, Edited by 1-4.</w:t>
      </w:r>
    </w:p>
    <w:bookmarkEnd w:id="241"/>
    <w:p w:rsidR="006646DF" w:rsidRPr="006646DF" w:rsidRDefault="006646DF" w:rsidP="006646DF">
      <w:pPr>
        <w:pStyle w:val="EndNoteBibliography"/>
        <w:spacing w:after="0"/>
      </w:pPr>
    </w:p>
    <w:p w:rsidR="006646DF" w:rsidRPr="006646DF" w:rsidRDefault="006646DF" w:rsidP="006646DF">
      <w:pPr>
        <w:pStyle w:val="EndNoteBibliography"/>
      </w:pPr>
      <w:bookmarkStart w:id="242" w:name="_ENREF_193"/>
      <w:r w:rsidRPr="006646DF">
        <w:t xml:space="preserve">Roulet, N. T. 2000. Peatlands, Carbon Storage, Greenhouse Gases, and the Kyoto Protocol: Prospects and Significance for Canada. </w:t>
      </w:r>
      <w:r w:rsidRPr="006646DF">
        <w:rPr>
          <w:i/>
        </w:rPr>
        <w:t>Wetlands</w:t>
      </w:r>
      <w:r w:rsidRPr="006646DF">
        <w:t>, Vol. 20, No. 4, 605-615.</w:t>
      </w:r>
    </w:p>
    <w:bookmarkEnd w:id="242"/>
    <w:p w:rsidR="006646DF" w:rsidRPr="006646DF" w:rsidRDefault="006646DF" w:rsidP="006646DF">
      <w:pPr>
        <w:pStyle w:val="EndNoteBibliography"/>
        <w:spacing w:after="0"/>
      </w:pPr>
    </w:p>
    <w:p w:rsidR="006646DF" w:rsidRPr="006646DF" w:rsidRDefault="006646DF" w:rsidP="006646DF">
      <w:pPr>
        <w:pStyle w:val="EndNoteBibliography"/>
      </w:pPr>
      <w:bookmarkStart w:id="243" w:name="_ENREF_194"/>
      <w:r w:rsidRPr="006646DF">
        <w:t xml:space="preserve">Russi, D., ten Brink, P., Farmer, A., Badura, T., Coates, D., Förster, J., Kumar, R. and Davidson, N. 2013. </w:t>
      </w:r>
      <w:r w:rsidRPr="006646DF">
        <w:rPr>
          <w:i/>
        </w:rPr>
        <w:t>The economics of ecosystems and biodiversity for water and wetlands</w:t>
      </w:r>
      <w:r w:rsidRPr="006646DF">
        <w:t>. G. Ramsar Secretariat, IEEP, London and Brussels. Report No. Final Consultation Draft.</w:t>
      </w:r>
    </w:p>
    <w:bookmarkEnd w:id="243"/>
    <w:p w:rsidR="006646DF" w:rsidRPr="006646DF" w:rsidRDefault="006646DF" w:rsidP="006646DF">
      <w:pPr>
        <w:pStyle w:val="EndNoteBibliography"/>
        <w:spacing w:after="0"/>
      </w:pPr>
    </w:p>
    <w:p w:rsidR="006646DF" w:rsidRPr="006646DF" w:rsidRDefault="006646DF" w:rsidP="006646DF">
      <w:pPr>
        <w:pStyle w:val="EndNoteBibliography"/>
      </w:pPr>
      <w:bookmarkStart w:id="244" w:name="_ENREF_195"/>
      <w:r w:rsidRPr="006646DF">
        <w:t xml:space="preserve">Samsonov, S. V., Czarnogorska, M. and Charbonneau, F. 2015. Selecting Optimal RADARSAT Constellation Mission Beams for Monitoring Ground Deformation in Alberta’s Oil Sands. </w:t>
      </w:r>
      <w:r w:rsidRPr="006646DF">
        <w:rPr>
          <w:i/>
        </w:rPr>
        <w:t>Canadian Journal of Remote Sensing</w:t>
      </w:r>
      <w:r w:rsidRPr="006646DF">
        <w:t>, Vol. 41, No. 5, 390-400.</w:t>
      </w:r>
    </w:p>
    <w:bookmarkEnd w:id="244"/>
    <w:p w:rsidR="006646DF" w:rsidRPr="006646DF" w:rsidRDefault="006646DF" w:rsidP="006646DF">
      <w:pPr>
        <w:pStyle w:val="EndNoteBibliography"/>
        <w:spacing w:after="0"/>
      </w:pPr>
    </w:p>
    <w:p w:rsidR="006646DF" w:rsidRPr="006646DF" w:rsidRDefault="006646DF" w:rsidP="006646DF">
      <w:pPr>
        <w:pStyle w:val="EndNoteBibliography"/>
      </w:pPr>
      <w:bookmarkStart w:id="245" w:name="_ENREF_196"/>
      <w:r w:rsidRPr="006646DF">
        <w:t xml:space="preserve">Sass, G. Z., Creed, I. F., Bayley, S. E. and Devito, K. J. 2007. Understanding variation in trophic status of lakes on the Boreal Plain: A 20 year retrospective using Landsat TM imagery. </w:t>
      </w:r>
      <w:r w:rsidRPr="006646DF">
        <w:rPr>
          <w:i/>
        </w:rPr>
        <w:t>Remote Sensing of Environment</w:t>
      </w:r>
      <w:r w:rsidRPr="006646DF">
        <w:t>, Vol. 109, No. 2, 127-141.</w:t>
      </w:r>
    </w:p>
    <w:bookmarkEnd w:id="245"/>
    <w:p w:rsidR="006646DF" w:rsidRPr="006646DF" w:rsidRDefault="006646DF" w:rsidP="006646DF">
      <w:pPr>
        <w:pStyle w:val="EndNoteBibliography"/>
        <w:spacing w:after="0"/>
      </w:pPr>
    </w:p>
    <w:p w:rsidR="006646DF" w:rsidRPr="006646DF" w:rsidRDefault="006646DF" w:rsidP="006646DF">
      <w:pPr>
        <w:pStyle w:val="EndNoteBibliography"/>
      </w:pPr>
      <w:bookmarkStart w:id="246" w:name="_ENREF_197"/>
      <w:r w:rsidRPr="006646DF">
        <w:t xml:space="preserve">Scheuchl, B., Flett, D., Caves, R. and Cumming, I. 2004. Potential of RADARSAT-2 data for operational sea ice monitoring. </w:t>
      </w:r>
      <w:r w:rsidRPr="006646DF">
        <w:rPr>
          <w:i/>
        </w:rPr>
        <w:t>Canadian Journal of Remote Sensing</w:t>
      </w:r>
      <w:r w:rsidRPr="006646DF">
        <w:t>, Vol. 30, No. 3, 448-461.</w:t>
      </w:r>
    </w:p>
    <w:bookmarkEnd w:id="246"/>
    <w:p w:rsidR="006646DF" w:rsidRPr="006646DF" w:rsidRDefault="006646DF" w:rsidP="006646DF">
      <w:pPr>
        <w:pStyle w:val="EndNoteBibliography"/>
        <w:spacing w:after="0"/>
      </w:pPr>
    </w:p>
    <w:p w:rsidR="006646DF" w:rsidRPr="006646DF" w:rsidRDefault="006646DF" w:rsidP="006646DF">
      <w:pPr>
        <w:pStyle w:val="EndNoteBibliography"/>
      </w:pPr>
      <w:bookmarkStart w:id="247" w:name="_ENREF_198"/>
      <w:r w:rsidRPr="006646DF">
        <w:t xml:space="preserve">Schmitt, A. and Brisco, B. 2013. Wetland Monitoring Using the Curvelet-Based Change Detection Method on Polarimetric SAR Imagery. </w:t>
      </w:r>
      <w:r w:rsidRPr="006646DF">
        <w:rPr>
          <w:i/>
        </w:rPr>
        <w:t>Water</w:t>
      </w:r>
      <w:r w:rsidRPr="006646DF">
        <w:t>, Vol. 5, No. 3, 1036.</w:t>
      </w:r>
    </w:p>
    <w:bookmarkEnd w:id="247"/>
    <w:p w:rsidR="006646DF" w:rsidRPr="006646DF" w:rsidRDefault="006646DF" w:rsidP="006646DF">
      <w:pPr>
        <w:pStyle w:val="EndNoteBibliography"/>
        <w:spacing w:after="0"/>
      </w:pPr>
    </w:p>
    <w:p w:rsidR="006646DF" w:rsidRPr="006646DF" w:rsidRDefault="006646DF" w:rsidP="006646DF">
      <w:pPr>
        <w:pStyle w:val="EndNoteBibliography"/>
      </w:pPr>
      <w:bookmarkStart w:id="248" w:name="_ENREF_199"/>
      <w:r w:rsidRPr="006646DF">
        <w:t xml:space="preserve">Seevers, P., Peterson, R., Mahoney, R., Maroney, D. and Rundquist, D. 1975. An Inventory of Nebraska Wetlands with the use of Imagery from the Earth Resources Technology Satellite. In </w:t>
      </w:r>
      <w:r w:rsidRPr="006646DF">
        <w:rPr>
          <w:i/>
        </w:rPr>
        <w:t xml:space="preserve">Fourth Annual Remote Sensing of Earth Resources Conference, </w:t>
      </w:r>
      <w:r w:rsidRPr="006646DF">
        <w:t>University of Tennessee Space Institute, Tennessee, USA. Edited by 281-292.</w:t>
      </w:r>
    </w:p>
    <w:bookmarkEnd w:id="248"/>
    <w:p w:rsidR="006646DF" w:rsidRPr="006646DF" w:rsidRDefault="006646DF" w:rsidP="006646DF">
      <w:pPr>
        <w:pStyle w:val="EndNoteBibliography"/>
        <w:spacing w:after="0"/>
      </w:pPr>
    </w:p>
    <w:p w:rsidR="006646DF" w:rsidRPr="006646DF" w:rsidRDefault="006646DF" w:rsidP="006646DF">
      <w:pPr>
        <w:pStyle w:val="EndNoteBibliography"/>
      </w:pPr>
      <w:bookmarkStart w:id="249" w:name="_ENREF_200"/>
      <w:r w:rsidRPr="006646DF">
        <w:t xml:space="preserve">Séguin, G. and Ahmed, S. 2009. RADARSAT constellation, project objectives and status. In </w:t>
      </w:r>
      <w:r w:rsidRPr="006646DF">
        <w:rPr>
          <w:i/>
        </w:rPr>
        <w:t xml:space="preserve">2009 IEEE International Geoscience and Remote Sensing Symposium, </w:t>
      </w:r>
      <w:r w:rsidRPr="006646DF">
        <w:t>12-17 July 2009, Edited by II-894-II-897.</w:t>
      </w:r>
    </w:p>
    <w:bookmarkEnd w:id="249"/>
    <w:p w:rsidR="006646DF" w:rsidRPr="006646DF" w:rsidRDefault="006646DF" w:rsidP="006646DF">
      <w:pPr>
        <w:pStyle w:val="EndNoteBibliography"/>
        <w:spacing w:after="0"/>
      </w:pPr>
    </w:p>
    <w:p w:rsidR="006646DF" w:rsidRPr="006646DF" w:rsidRDefault="006646DF" w:rsidP="006646DF">
      <w:pPr>
        <w:pStyle w:val="EndNoteBibliography"/>
      </w:pPr>
      <w:bookmarkStart w:id="250" w:name="_ENREF_201"/>
      <w:r w:rsidRPr="006646DF">
        <w:lastRenderedPageBreak/>
        <w:t xml:space="preserve">Sethre, P. R., Rundquist, B. C. and Todhunter, P. E. 2005. Remote Detection of Prairie Pothole Ponds in the Devils Lake Basin, North Dakota. </w:t>
      </w:r>
      <w:r w:rsidRPr="006646DF">
        <w:rPr>
          <w:i/>
        </w:rPr>
        <w:t>GIScience &amp; Remote Sensing</w:t>
      </w:r>
      <w:r w:rsidRPr="006646DF">
        <w:t>, Vol. 42, No. 4, 277-296.</w:t>
      </w:r>
    </w:p>
    <w:bookmarkEnd w:id="250"/>
    <w:p w:rsidR="006646DF" w:rsidRPr="006646DF" w:rsidRDefault="006646DF" w:rsidP="006646DF">
      <w:pPr>
        <w:pStyle w:val="EndNoteBibliography"/>
        <w:spacing w:after="0"/>
      </w:pPr>
    </w:p>
    <w:p w:rsidR="006646DF" w:rsidRPr="006646DF" w:rsidRDefault="006646DF" w:rsidP="006646DF">
      <w:pPr>
        <w:pStyle w:val="EndNoteBibliography"/>
      </w:pPr>
      <w:bookmarkStart w:id="251" w:name="_ENREF_202"/>
      <w:r w:rsidRPr="006646DF">
        <w:t xml:space="preserve">Shadaydeh, M., Zlinszky, A., Manno-Kovacs, A. and Sziranyi, T. 2017. Wetland mapping by fusion of airborne laser scanning and multi-temporal multispectral satellite imagery. </w:t>
      </w:r>
      <w:r w:rsidRPr="006646DF">
        <w:rPr>
          <w:i/>
        </w:rPr>
        <w:t>International Journal of Remote Sensing</w:t>
      </w:r>
      <w:r w:rsidRPr="006646DF">
        <w:t>, Vol. 38, No. 23, 7422-7440.</w:t>
      </w:r>
    </w:p>
    <w:bookmarkEnd w:id="251"/>
    <w:p w:rsidR="006646DF" w:rsidRPr="006646DF" w:rsidRDefault="006646DF" w:rsidP="006646DF">
      <w:pPr>
        <w:pStyle w:val="EndNoteBibliography"/>
        <w:spacing w:after="0"/>
      </w:pPr>
    </w:p>
    <w:p w:rsidR="006646DF" w:rsidRPr="006646DF" w:rsidRDefault="006646DF" w:rsidP="006646DF">
      <w:pPr>
        <w:pStyle w:val="EndNoteBibliography"/>
      </w:pPr>
      <w:bookmarkStart w:id="252" w:name="_ENREF_203"/>
      <w:r w:rsidRPr="006646DF">
        <w:t xml:space="preserve">Shay, J. M., de Geus, P. M. J. and Kapinga, M. R. M. 1999. Changes in shoreline vegetation over a 50-year period in the Delta Marsh, Manitoba in response to water levels. </w:t>
      </w:r>
      <w:r w:rsidRPr="006646DF">
        <w:rPr>
          <w:i/>
        </w:rPr>
        <w:t>Wetlands</w:t>
      </w:r>
      <w:r w:rsidRPr="006646DF">
        <w:t>, Vol. 19, No. 2, 413-425.</w:t>
      </w:r>
    </w:p>
    <w:bookmarkEnd w:id="252"/>
    <w:p w:rsidR="006646DF" w:rsidRPr="006646DF" w:rsidRDefault="006646DF" w:rsidP="006646DF">
      <w:pPr>
        <w:pStyle w:val="EndNoteBibliography"/>
        <w:spacing w:after="0"/>
      </w:pPr>
    </w:p>
    <w:p w:rsidR="006646DF" w:rsidRPr="006646DF" w:rsidRDefault="006646DF" w:rsidP="006646DF">
      <w:pPr>
        <w:pStyle w:val="EndNoteBibliography"/>
      </w:pPr>
      <w:bookmarkStart w:id="253" w:name="_ENREF_204"/>
      <w:r w:rsidRPr="006646DF">
        <w:t xml:space="preserve">Shimabukuro, Y. E., Batista, G. T., Mello, E. M. K., Moreira, J. C. and Duarte, V. 1998. Using shade fraction image segmentation to evaluate deforestation in Landsat Thematic Mapper images of the Amazon Region. </w:t>
      </w:r>
      <w:r w:rsidRPr="006646DF">
        <w:rPr>
          <w:i/>
        </w:rPr>
        <w:t>International Journal of Remote Sensing</w:t>
      </w:r>
      <w:r w:rsidRPr="006646DF">
        <w:t>, Vol. 19, No. 3, 535-541.</w:t>
      </w:r>
    </w:p>
    <w:bookmarkEnd w:id="253"/>
    <w:p w:rsidR="006646DF" w:rsidRPr="006646DF" w:rsidRDefault="006646DF" w:rsidP="006646DF">
      <w:pPr>
        <w:pStyle w:val="EndNoteBibliography"/>
        <w:spacing w:after="0"/>
      </w:pPr>
    </w:p>
    <w:p w:rsidR="006646DF" w:rsidRPr="006646DF" w:rsidRDefault="006646DF" w:rsidP="006646DF">
      <w:pPr>
        <w:pStyle w:val="EndNoteBibliography"/>
      </w:pPr>
      <w:bookmarkStart w:id="254" w:name="_ENREF_205"/>
      <w:r w:rsidRPr="006646DF">
        <w:t xml:space="preserve">Smith, K., Smith, C., Forest, S. and Richard, A. 2007. </w:t>
      </w:r>
      <w:r w:rsidRPr="006646DF">
        <w:rPr>
          <w:i/>
        </w:rPr>
        <w:t>A Field Guide to the Wetlands of the Boreal Plains Ecozone of Canada</w:t>
      </w:r>
      <w:r w:rsidRPr="006646DF">
        <w:t>. D. U. Canada, Edmonton, alberta, Canada. Report No. 1.0.</w:t>
      </w:r>
    </w:p>
    <w:bookmarkEnd w:id="254"/>
    <w:p w:rsidR="006646DF" w:rsidRPr="006646DF" w:rsidRDefault="006646DF" w:rsidP="006646DF">
      <w:pPr>
        <w:pStyle w:val="EndNoteBibliography"/>
        <w:spacing w:after="0"/>
      </w:pPr>
    </w:p>
    <w:p w:rsidR="006646DF" w:rsidRPr="006646DF" w:rsidRDefault="006646DF" w:rsidP="006646DF">
      <w:pPr>
        <w:pStyle w:val="EndNoteBibliography"/>
      </w:pPr>
      <w:bookmarkStart w:id="255" w:name="_ENREF_206"/>
      <w:r w:rsidRPr="006646DF">
        <w:t xml:space="preserve">Soil Classification Working Group. 1998. </w:t>
      </w:r>
      <w:r w:rsidRPr="006646DF">
        <w:rPr>
          <w:i/>
        </w:rPr>
        <w:t>The Canadian System of Soil Classification (3rd Edition)</w:t>
      </w:r>
      <w:r w:rsidRPr="006646DF">
        <w:t>. Agriculture and Agri-Food Canada, Publ. 1646 (Revised), Ottawa, Ontario, Canada.</w:t>
      </w:r>
    </w:p>
    <w:bookmarkEnd w:id="255"/>
    <w:p w:rsidR="006646DF" w:rsidRPr="006646DF" w:rsidRDefault="006646DF" w:rsidP="006646DF">
      <w:pPr>
        <w:pStyle w:val="EndNoteBibliography"/>
        <w:spacing w:after="0"/>
      </w:pPr>
    </w:p>
    <w:p w:rsidR="006646DF" w:rsidRPr="006646DF" w:rsidRDefault="006646DF" w:rsidP="006646DF">
      <w:pPr>
        <w:pStyle w:val="EndNoteBibliography"/>
      </w:pPr>
      <w:bookmarkStart w:id="256" w:name="_ENREF_207"/>
      <w:r w:rsidRPr="006646DF">
        <w:t xml:space="preserve">Space Application Centre. 2015. </w:t>
      </w:r>
      <w:r w:rsidRPr="006646DF">
        <w:rPr>
          <w:i/>
        </w:rPr>
        <w:t>NISAR Mission</w:t>
      </w:r>
      <w:r w:rsidRPr="006646DF">
        <w:t xml:space="preserve"> [online]. Available from http://www.sac.gov.in/nisar/NisarMission.html [cited September 2017].</w:t>
      </w:r>
    </w:p>
    <w:bookmarkEnd w:id="256"/>
    <w:p w:rsidR="006646DF" w:rsidRPr="006646DF" w:rsidRDefault="006646DF" w:rsidP="006646DF">
      <w:pPr>
        <w:pStyle w:val="EndNoteBibliography"/>
        <w:spacing w:after="0"/>
      </w:pPr>
    </w:p>
    <w:p w:rsidR="006646DF" w:rsidRPr="006646DF" w:rsidRDefault="006646DF" w:rsidP="006646DF">
      <w:pPr>
        <w:pStyle w:val="EndNoteBibliography"/>
      </w:pPr>
      <w:bookmarkStart w:id="257" w:name="_ENREF_208"/>
      <w:r w:rsidRPr="006646DF">
        <w:t xml:space="preserve">Stewart, R. and Kantrud, H. 1971. </w:t>
      </w:r>
      <w:r w:rsidRPr="006646DF">
        <w:rPr>
          <w:i/>
        </w:rPr>
        <w:t>Classification of natural ponds and lakes in the glaciated prairie region</w:t>
      </w:r>
      <w:r w:rsidRPr="006646DF">
        <w:t>. U. S. F. a. W. S. Bureau of Sport Fisheries and Wildlife, Washington D.C., USA. Report No. Resource Publication 92.</w:t>
      </w:r>
    </w:p>
    <w:bookmarkEnd w:id="257"/>
    <w:p w:rsidR="006646DF" w:rsidRPr="006646DF" w:rsidRDefault="006646DF" w:rsidP="006646DF">
      <w:pPr>
        <w:pStyle w:val="EndNoteBibliography"/>
        <w:spacing w:after="0"/>
      </w:pPr>
    </w:p>
    <w:p w:rsidR="006646DF" w:rsidRPr="006646DF" w:rsidRDefault="006646DF" w:rsidP="006646DF">
      <w:pPr>
        <w:pStyle w:val="EndNoteBibliography"/>
      </w:pPr>
      <w:bookmarkStart w:id="258" w:name="_ENREF_209"/>
      <w:r w:rsidRPr="006646DF">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6646DF">
        <w:rPr>
          <w:i/>
        </w:rPr>
        <w:t>Remote Sensing of Environment</w:t>
      </w:r>
      <w:r w:rsidRPr="006646DF">
        <w:t>, Vol. 89, No. 3, 281-308.</w:t>
      </w:r>
    </w:p>
    <w:bookmarkEnd w:id="258"/>
    <w:p w:rsidR="006646DF" w:rsidRPr="006646DF" w:rsidRDefault="006646DF" w:rsidP="006646DF">
      <w:pPr>
        <w:pStyle w:val="EndNoteBibliography"/>
        <w:spacing w:after="0"/>
      </w:pPr>
    </w:p>
    <w:p w:rsidR="006646DF" w:rsidRPr="006646DF" w:rsidRDefault="006646DF" w:rsidP="006646DF">
      <w:pPr>
        <w:pStyle w:val="EndNoteBibliography"/>
      </w:pPr>
      <w:bookmarkStart w:id="259" w:name="_ENREF_210"/>
      <w:r w:rsidRPr="006646DF">
        <w:t xml:space="preserve">Sun, G., Ranson, K. J., Kimes, D. S., Blair, J. B. and Kovacs, K. 2008. Forest vertical structure from GLAS: An evaluation using LVIS and SRTM data. </w:t>
      </w:r>
      <w:r w:rsidRPr="006646DF">
        <w:rPr>
          <w:i/>
        </w:rPr>
        <w:t>Remote Sensing of Environment</w:t>
      </w:r>
      <w:r w:rsidRPr="006646DF">
        <w:t>, Vol. 112, No. 1, 107-117.</w:t>
      </w:r>
    </w:p>
    <w:bookmarkEnd w:id="259"/>
    <w:p w:rsidR="006646DF" w:rsidRPr="006646DF" w:rsidRDefault="006646DF" w:rsidP="006646DF">
      <w:pPr>
        <w:pStyle w:val="EndNoteBibliography"/>
        <w:spacing w:after="0"/>
      </w:pPr>
    </w:p>
    <w:p w:rsidR="006646DF" w:rsidRPr="006646DF" w:rsidRDefault="006646DF" w:rsidP="006646DF">
      <w:pPr>
        <w:pStyle w:val="EndNoteBibliography"/>
      </w:pPr>
      <w:bookmarkStart w:id="260" w:name="_ENREF_211"/>
      <w:r w:rsidRPr="006646DF">
        <w:t xml:space="preserve">Szantoi, Z., Escobedo, F., Abd-Elrahman, A., Smith, S. and Pearlstine, L. 2013. Analyzing fine-scale wetland composition using high resolution imagery and texture features. </w:t>
      </w:r>
      <w:r w:rsidRPr="006646DF">
        <w:rPr>
          <w:i/>
        </w:rPr>
        <w:t>International Journal of Applied Earth Observation and Geoinformation</w:t>
      </w:r>
      <w:r w:rsidRPr="006646DF">
        <w:t>, Vol. 23, No. 204-212.</w:t>
      </w:r>
    </w:p>
    <w:bookmarkEnd w:id="260"/>
    <w:p w:rsidR="006646DF" w:rsidRPr="006646DF" w:rsidRDefault="006646DF" w:rsidP="006646DF">
      <w:pPr>
        <w:pStyle w:val="EndNoteBibliography"/>
        <w:spacing w:after="0"/>
      </w:pPr>
    </w:p>
    <w:p w:rsidR="006646DF" w:rsidRPr="006646DF" w:rsidRDefault="006646DF" w:rsidP="006646DF">
      <w:pPr>
        <w:pStyle w:val="EndNoteBibliography"/>
      </w:pPr>
      <w:bookmarkStart w:id="261" w:name="_ENREF_212"/>
      <w:r w:rsidRPr="006646DF">
        <w:t xml:space="preserve">Tarnocai, C. 2009. The Impact of Climate Change on Canadian Peatlands. </w:t>
      </w:r>
      <w:r w:rsidRPr="006646DF">
        <w:rPr>
          <w:i/>
        </w:rPr>
        <w:t>Canadian Water Resources Journal / Revue canadienne des ressources hydriques</w:t>
      </w:r>
      <w:r w:rsidRPr="006646DF">
        <w:t>, Vol. 34, No. 4, 453-466.</w:t>
      </w:r>
    </w:p>
    <w:bookmarkEnd w:id="261"/>
    <w:p w:rsidR="006646DF" w:rsidRPr="006646DF" w:rsidRDefault="006646DF" w:rsidP="006646DF">
      <w:pPr>
        <w:pStyle w:val="EndNoteBibliography"/>
        <w:spacing w:after="0"/>
      </w:pPr>
    </w:p>
    <w:p w:rsidR="006646DF" w:rsidRPr="006646DF" w:rsidRDefault="006646DF" w:rsidP="006646DF">
      <w:pPr>
        <w:pStyle w:val="EndNoteBibliography"/>
      </w:pPr>
      <w:bookmarkStart w:id="262" w:name="_ENREF_213"/>
      <w:r w:rsidRPr="006646DF">
        <w:t xml:space="preserve">Taylor, A. R. D., Howard, G. W. and Begg, G. W. 1995. Developing Wetland Inventories in Southern Africa: A Review. </w:t>
      </w:r>
      <w:r w:rsidRPr="006646DF">
        <w:rPr>
          <w:i/>
        </w:rPr>
        <w:t>Vegetatio</w:t>
      </w:r>
      <w:r w:rsidRPr="006646DF">
        <w:t>, Vol. 118, No. 1/2, 57-79.</w:t>
      </w:r>
    </w:p>
    <w:bookmarkEnd w:id="262"/>
    <w:p w:rsidR="006646DF" w:rsidRPr="006646DF" w:rsidRDefault="006646DF" w:rsidP="006646DF">
      <w:pPr>
        <w:pStyle w:val="EndNoteBibliography"/>
        <w:spacing w:after="0"/>
      </w:pPr>
    </w:p>
    <w:p w:rsidR="006646DF" w:rsidRPr="006646DF" w:rsidRDefault="006646DF" w:rsidP="006646DF">
      <w:pPr>
        <w:pStyle w:val="EndNoteBibliography"/>
      </w:pPr>
      <w:bookmarkStart w:id="263" w:name="_ENREF_214"/>
      <w:r w:rsidRPr="006646DF">
        <w:t xml:space="preserve">Thompson, A. A. 2010. Innovative Capabilities of the RADARSAT Constellation Mission. In </w:t>
      </w:r>
      <w:r w:rsidRPr="006646DF">
        <w:rPr>
          <w:i/>
        </w:rPr>
        <w:t xml:space="preserve">8th European Conference on Synthetic Aperture Radar, </w:t>
      </w:r>
      <w:r w:rsidRPr="006646DF">
        <w:t>7-10 June 2010, Edited by 1-3.</w:t>
      </w:r>
    </w:p>
    <w:bookmarkEnd w:id="263"/>
    <w:p w:rsidR="006646DF" w:rsidRPr="006646DF" w:rsidRDefault="006646DF" w:rsidP="006646DF">
      <w:pPr>
        <w:pStyle w:val="EndNoteBibliography"/>
        <w:spacing w:after="0"/>
      </w:pPr>
    </w:p>
    <w:p w:rsidR="006646DF" w:rsidRPr="006646DF" w:rsidRDefault="006646DF" w:rsidP="006646DF">
      <w:pPr>
        <w:pStyle w:val="EndNoteBibliography"/>
      </w:pPr>
      <w:bookmarkStart w:id="264" w:name="_ENREF_215"/>
      <w:r w:rsidRPr="006646DF">
        <w:t xml:space="preserve">Thompson, A. A. 2015. Overview of the RADARSAT Constellation Mission. </w:t>
      </w:r>
      <w:r w:rsidRPr="006646DF">
        <w:rPr>
          <w:i/>
        </w:rPr>
        <w:t>Canadian Journal of Remote Sensing</w:t>
      </w:r>
      <w:r w:rsidRPr="006646DF">
        <w:t>, Vol. 41, No. 5, 401-407.</w:t>
      </w:r>
    </w:p>
    <w:bookmarkEnd w:id="264"/>
    <w:p w:rsidR="006646DF" w:rsidRPr="006646DF" w:rsidRDefault="006646DF" w:rsidP="006646DF">
      <w:pPr>
        <w:pStyle w:val="EndNoteBibliography"/>
        <w:spacing w:after="0"/>
      </w:pPr>
    </w:p>
    <w:p w:rsidR="006646DF" w:rsidRPr="006646DF" w:rsidRDefault="006646DF" w:rsidP="006646DF">
      <w:pPr>
        <w:pStyle w:val="EndNoteBibliography"/>
      </w:pPr>
      <w:bookmarkStart w:id="265" w:name="_ENREF_216"/>
      <w:r w:rsidRPr="006646DF">
        <w:t xml:space="preserve">Touzi, R., Boerner, W. M., Lee, J. S. and Lueneburg, E. 2004. A review of polarimetry in the context of synthetic aperture radar: concepts and information extraction. </w:t>
      </w:r>
      <w:r w:rsidRPr="006646DF">
        <w:rPr>
          <w:i/>
        </w:rPr>
        <w:t>Canadian Journal of Remote Sensing</w:t>
      </w:r>
      <w:r w:rsidRPr="006646DF">
        <w:t>, Vol. 30, No. 3, 380-407.</w:t>
      </w:r>
    </w:p>
    <w:bookmarkEnd w:id="265"/>
    <w:p w:rsidR="006646DF" w:rsidRPr="006646DF" w:rsidRDefault="006646DF" w:rsidP="006646DF">
      <w:pPr>
        <w:pStyle w:val="EndNoteBibliography"/>
        <w:spacing w:after="0"/>
      </w:pPr>
    </w:p>
    <w:p w:rsidR="006646DF" w:rsidRPr="006646DF" w:rsidRDefault="006646DF" w:rsidP="006646DF">
      <w:pPr>
        <w:pStyle w:val="EndNoteBibliography"/>
      </w:pPr>
      <w:bookmarkStart w:id="266" w:name="_ENREF_217"/>
      <w:r w:rsidRPr="006646DF">
        <w:t xml:space="preserve">Touzi, R., Deschamps, A. and Rother, G. 2007. Wetland characterization using polarimetric RADARSAT-2 capability. </w:t>
      </w:r>
      <w:r w:rsidRPr="006646DF">
        <w:rPr>
          <w:i/>
        </w:rPr>
        <w:t>Canadian Journal of Remote Sensing</w:t>
      </w:r>
      <w:r w:rsidRPr="006646DF">
        <w:t>, Vol. 33, No. sup1, S56-S67.</w:t>
      </w:r>
    </w:p>
    <w:bookmarkEnd w:id="266"/>
    <w:p w:rsidR="006646DF" w:rsidRPr="006646DF" w:rsidRDefault="006646DF" w:rsidP="006646DF">
      <w:pPr>
        <w:pStyle w:val="EndNoteBibliography"/>
        <w:spacing w:after="0"/>
      </w:pPr>
    </w:p>
    <w:p w:rsidR="006646DF" w:rsidRPr="006646DF" w:rsidRDefault="006646DF" w:rsidP="006646DF">
      <w:pPr>
        <w:pStyle w:val="EndNoteBibliography"/>
      </w:pPr>
      <w:bookmarkStart w:id="267" w:name="_ENREF_218"/>
      <w:r w:rsidRPr="006646DF">
        <w:t xml:space="preserve">Townsend, P. A. 2001. Mapping seasonal flooding in forested wetlands using multi-temporal Radarsat SAR. </w:t>
      </w:r>
      <w:r w:rsidRPr="006646DF">
        <w:rPr>
          <w:i/>
        </w:rPr>
        <w:t>Photogrammetric engineering and remote sensing</w:t>
      </w:r>
      <w:r w:rsidRPr="006646DF">
        <w:t>, Vol. 67, No. 7, 857-864.</w:t>
      </w:r>
    </w:p>
    <w:bookmarkEnd w:id="267"/>
    <w:p w:rsidR="006646DF" w:rsidRPr="006646DF" w:rsidRDefault="006646DF" w:rsidP="006646DF">
      <w:pPr>
        <w:pStyle w:val="EndNoteBibliography"/>
        <w:spacing w:after="0"/>
      </w:pPr>
    </w:p>
    <w:p w:rsidR="006646DF" w:rsidRPr="006646DF" w:rsidRDefault="006646DF" w:rsidP="006646DF">
      <w:pPr>
        <w:pStyle w:val="EndNoteBibliography"/>
      </w:pPr>
      <w:bookmarkStart w:id="268" w:name="_ENREF_219"/>
      <w:r w:rsidRPr="006646DF">
        <w:t xml:space="preserve">Townsend, P. A. 2002. Relationships between forest structure and the detection of flood inundation in forested wetlands using C-band SAR. </w:t>
      </w:r>
      <w:r w:rsidRPr="006646DF">
        <w:rPr>
          <w:i/>
        </w:rPr>
        <w:t>International Journal of Remote Sensing</w:t>
      </w:r>
      <w:r w:rsidRPr="006646DF">
        <w:t>, Vol. 23, No. 3, 443-460.</w:t>
      </w:r>
    </w:p>
    <w:bookmarkEnd w:id="268"/>
    <w:p w:rsidR="006646DF" w:rsidRPr="006646DF" w:rsidRDefault="006646DF" w:rsidP="006646DF">
      <w:pPr>
        <w:pStyle w:val="EndNoteBibliography"/>
        <w:spacing w:after="0"/>
      </w:pPr>
    </w:p>
    <w:p w:rsidR="006646DF" w:rsidRPr="006646DF" w:rsidRDefault="006646DF" w:rsidP="006646DF">
      <w:pPr>
        <w:pStyle w:val="EndNoteBibliography"/>
      </w:pPr>
      <w:bookmarkStart w:id="269" w:name="_ENREF_220"/>
      <w:r w:rsidRPr="006646DF">
        <w:t xml:space="preserve">Töyrä, J., Pietroniro, A. and Martz, L. W. 2001. Multisensor Hydrologic Assessment of a Freshwater Wetland. </w:t>
      </w:r>
      <w:r w:rsidRPr="006646DF">
        <w:rPr>
          <w:i/>
        </w:rPr>
        <w:t>Remote Sensing of Environment</w:t>
      </w:r>
      <w:r w:rsidRPr="006646DF">
        <w:t>, Vol. 75, No. 2, 162-173.</w:t>
      </w:r>
    </w:p>
    <w:bookmarkEnd w:id="269"/>
    <w:p w:rsidR="006646DF" w:rsidRPr="006646DF" w:rsidRDefault="006646DF" w:rsidP="006646DF">
      <w:pPr>
        <w:pStyle w:val="EndNoteBibliography"/>
        <w:spacing w:after="0"/>
      </w:pPr>
    </w:p>
    <w:p w:rsidR="006646DF" w:rsidRPr="006646DF" w:rsidRDefault="006646DF" w:rsidP="006646DF">
      <w:pPr>
        <w:pStyle w:val="EndNoteBibliography"/>
      </w:pPr>
      <w:bookmarkStart w:id="270" w:name="_ENREF_221"/>
      <w:r w:rsidRPr="006646DF">
        <w:t xml:space="preserve">Trimble. 2017. </w:t>
      </w:r>
      <w:r w:rsidRPr="006646DF">
        <w:rPr>
          <w:i/>
        </w:rPr>
        <w:t>eCognition software package</w:t>
      </w:r>
      <w:r w:rsidRPr="006646DF">
        <w:t xml:space="preserve"> [online]. Available from http://www.ecognition.com/ [cited October 2017].</w:t>
      </w:r>
    </w:p>
    <w:bookmarkEnd w:id="270"/>
    <w:p w:rsidR="006646DF" w:rsidRPr="006646DF" w:rsidRDefault="006646DF" w:rsidP="006646DF">
      <w:pPr>
        <w:pStyle w:val="EndNoteBibliography"/>
        <w:spacing w:after="0"/>
      </w:pPr>
    </w:p>
    <w:p w:rsidR="006646DF" w:rsidRPr="006646DF" w:rsidRDefault="006646DF" w:rsidP="006646DF">
      <w:pPr>
        <w:pStyle w:val="EndNoteBibliography"/>
      </w:pPr>
      <w:bookmarkStart w:id="271" w:name="_ENREF_222"/>
      <w:r w:rsidRPr="006646DF">
        <w:t xml:space="preserve">Tulbure, M. G., Broich, M., Stehman, S. V. and Kommareddy, A. 2016. Surface water extent dynamics from three decades of seasonally continuous Landsat time series at subcontinental scale in a semi-arid region. </w:t>
      </w:r>
      <w:r w:rsidRPr="006646DF">
        <w:rPr>
          <w:i/>
        </w:rPr>
        <w:t>Remote Sensing of Environment</w:t>
      </w:r>
      <w:r w:rsidRPr="006646DF">
        <w:t>, Vol. 178, No. Supplement C, 142-157.</w:t>
      </w:r>
    </w:p>
    <w:bookmarkEnd w:id="271"/>
    <w:p w:rsidR="006646DF" w:rsidRPr="006646DF" w:rsidRDefault="006646DF" w:rsidP="006646DF">
      <w:pPr>
        <w:pStyle w:val="EndNoteBibliography"/>
        <w:spacing w:after="0"/>
      </w:pPr>
    </w:p>
    <w:p w:rsidR="006646DF" w:rsidRPr="006646DF" w:rsidRDefault="006646DF" w:rsidP="006646DF">
      <w:pPr>
        <w:pStyle w:val="EndNoteBibliography"/>
      </w:pPr>
      <w:bookmarkStart w:id="272" w:name="_ENREF_223"/>
      <w:r w:rsidRPr="006646DF">
        <w:t xml:space="preserve">U. S. Fish and Wildlife Service. 1995. </w:t>
      </w:r>
      <w:r w:rsidRPr="006646DF">
        <w:rPr>
          <w:i/>
        </w:rPr>
        <w:t>Photointerpretation conventions for the National Wetlands Inventory</w:t>
      </w:r>
      <w:r w:rsidRPr="006646DF">
        <w:t xml:space="preserve">. St. Petersburg, Florida, USA. Report No. </w:t>
      </w:r>
    </w:p>
    <w:bookmarkEnd w:id="272"/>
    <w:p w:rsidR="006646DF" w:rsidRPr="006646DF" w:rsidRDefault="006646DF" w:rsidP="006646DF">
      <w:pPr>
        <w:pStyle w:val="EndNoteBibliography"/>
        <w:spacing w:after="0"/>
      </w:pPr>
    </w:p>
    <w:p w:rsidR="006646DF" w:rsidRPr="006646DF" w:rsidRDefault="006646DF" w:rsidP="006646DF">
      <w:pPr>
        <w:pStyle w:val="EndNoteBibliography"/>
      </w:pPr>
      <w:bookmarkStart w:id="273" w:name="_ENREF_224"/>
      <w:r w:rsidRPr="006646DF">
        <w:t xml:space="preserve">U.S. Fish and Wildlife Service. 1994. </w:t>
      </w:r>
      <w:r w:rsidRPr="006646DF">
        <w:rPr>
          <w:i/>
        </w:rPr>
        <w:t>Continuous Wetland Trend Analysis Project Specifications (Photointerpretation and Cartographic Conventions)</w:t>
      </w:r>
      <w:r w:rsidRPr="006646DF">
        <w:t xml:space="preserve">. St. Petersburg, Florida, USA. Report No. </w:t>
      </w:r>
    </w:p>
    <w:bookmarkEnd w:id="273"/>
    <w:p w:rsidR="006646DF" w:rsidRPr="006646DF" w:rsidRDefault="006646DF" w:rsidP="006646DF">
      <w:pPr>
        <w:pStyle w:val="EndNoteBibliography"/>
        <w:spacing w:after="0"/>
      </w:pPr>
    </w:p>
    <w:p w:rsidR="006646DF" w:rsidRPr="006646DF" w:rsidRDefault="006646DF" w:rsidP="006646DF">
      <w:pPr>
        <w:pStyle w:val="EndNoteBibliography"/>
      </w:pPr>
      <w:bookmarkStart w:id="274" w:name="_ENREF_225"/>
      <w:r w:rsidRPr="006646DF">
        <w:t xml:space="preserve">Ustin, S. L., Wessman, C. A., Curtis, B., Kasischke, E., Way, J. and Vanderbilt, V. C. 1991. Opportunities for Using the EOS Imaging Spectrometers and Synthetic Aperture Radar in Ecological Models. </w:t>
      </w:r>
      <w:r w:rsidRPr="006646DF">
        <w:rPr>
          <w:i/>
        </w:rPr>
        <w:t>Ecology</w:t>
      </w:r>
      <w:r w:rsidRPr="006646DF">
        <w:t>, Vol. 72, No. 6, 1934-1945.</w:t>
      </w:r>
    </w:p>
    <w:bookmarkEnd w:id="274"/>
    <w:p w:rsidR="006646DF" w:rsidRPr="006646DF" w:rsidRDefault="006646DF" w:rsidP="006646DF">
      <w:pPr>
        <w:pStyle w:val="EndNoteBibliography"/>
        <w:spacing w:after="0"/>
      </w:pPr>
    </w:p>
    <w:p w:rsidR="006646DF" w:rsidRPr="006646DF" w:rsidRDefault="006646DF" w:rsidP="006646DF">
      <w:pPr>
        <w:pStyle w:val="EndNoteBibliography"/>
      </w:pPr>
      <w:bookmarkStart w:id="275" w:name="_ENREF_226"/>
      <w:r w:rsidRPr="006646DF">
        <w:t xml:space="preserve">Vachon, P. W. and Wolfe, J. 2011. C-Band Cross-Polarization Wind Speed Retrieval. </w:t>
      </w:r>
      <w:r w:rsidRPr="006646DF">
        <w:rPr>
          <w:i/>
        </w:rPr>
        <w:t>IEEE Geoscience and Remote Sensing Letters</w:t>
      </w:r>
      <w:r w:rsidRPr="006646DF">
        <w:t>, Vol. 8, No. 3, 456-459.</w:t>
      </w:r>
    </w:p>
    <w:bookmarkEnd w:id="275"/>
    <w:p w:rsidR="006646DF" w:rsidRPr="006646DF" w:rsidRDefault="006646DF" w:rsidP="006646DF">
      <w:pPr>
        <w:pStyle w:val="EndNoteBibliography"/>
        <w:spacing w:after="0"/>
      </w:pPr>
    </w:p>
    <w:p w:rsidR="006646DF" w:rsidRPr="006646DF" w:rsidRDefault="006646DF" w:rsidP="006646DF">
      <w:pPr>
        <w:pStyle w:val="EndNoteBibliography"/>
      </w:pPr>
      <w:bookmarkStart w:id="276" w:name="_ENREF_227"/>
      <w:r w:rsidRPr="006646DF">
        <w:t xml:space="preserve">van Beijma, S., Comber, A. and Lamb, A. 2014. Random forest classification of salt marsh vegetation habitats using quad-polarimetric airborne SAR, elevation and optical RS data. </w:t>
      </w:r>
      <w:r w:rsidRPr="006646DF">
        <w:rPr>
          <w:i/>
        </w:rPr>
        <w:t>Remote Sensing of Environment</w:t>
      </w:r>
      <w:r w:rsidRPr="006646DF">
        <w:t>, Vol. 149, No. Supplement C, 118-129.</w:t>
      </w:r>
    </w:p>
    <w:bookmarkEnd w:id="276"/>
    <w:p w:rsidR="006646DF" w:rsidRPr="006646DF" w:rsidRDefault="006646DF" w:rsidP="006646DF">
      <w:pPr>
        <w:pStyle w:val="EndNoteBibliography"/>
        <w:spacing w:after="0"/>
      </w:pPr>
    </w:p>
    <w:p w:rsidR="006646DF" w:rsidRPr="006646DF" w:rsidRDefault="006646DF" w:rsidP="006646DF">
      <w:pPr>
        <w:pStyle w:val="EndNoteBibliography"/>
      </w:pPr>
      <w:bookmarkStart w:id="277" w:name="_ENREF_228"/>
      <w:r w:rsidRPr="006646DF">
        <w:t xml:space="preserve">van der Valk, A. G. 1994. Effects of prolonged flooding on the distribution and biomass of emergent species along a freshwater wetland coenocline. </w:t>
      </w:r>
      <w:r w:rsidRPr="006646DF">
        <w:rPr>
          <w:i/>
        </w:rPr>
        <w:t>Vegetatio</w:t>
      </w:r>
      <w:r w:rsidRPr="006646DF">
        <w:t>, Vol. 110, No. 2, 185-196.</w:t>
      </w:r>
    </w:p>
    <w:bookmarkEnd w:id="277"/>
    <w:p w:rsidR="006646DF" w:rsidRPr="006646DF" w:rsidRDefault="006646DF" w:rsidP="006646DF">
      <w:pPr>
        <w:pStyle w:val="EndNoteBibliography"/>
        <w:spacing w:after="0"/>
      </w:pPr>
    </w:p>
    <w:p w:rsidR="006646DF" w:rsidRPr="006646DF" w:rsidRDefault="006646DF" w:rsidP="006646DF">
      <w:pPr>
        <w:pStyle w:val="EndNoteBibliography"/>
      </w:pPr>
      <w:bookmarkStart w:id="278" w:name="_ENREF_229"/>
      <w:r w:rsidRPr="006646DF">
        <w:t xml:space="preserve">van Zyl, J. J. 1989. Unsupervised classification of scattering behavior using radar polarimetry data. </w:t>
      </w:r>
      <w:r w:rsidRPr="006646DF">
        <w:rPr>
          <w:i/>
        </w:rPr>
        <w:t>IEEE Transactions on Geoscience and Remote Sensing</w:t>
      </w:r>
      <w:r w:rsidRPr="006646DF">
        <w:t>, Vol. 27, No. 1, 36-45.</w:t>
      </w:r>
    </w:p>
    <w:bookmarkEnd w:id="278"/>
    <w:p w:rsidR="006646DF" w:rsidRPr="006646DF" w:rsidRDefault="006646DF" w:rsidP="006646DF">
      <w:pPr>
        <w:pStyle w:val="EndNoteBibliography"/>
        <w:spacing w:after="0"/>
      </w:pPr>
    </w:p>
    <w:p w:rsidR="006646DF" w:rsidRPr="006646DF" w:rsidRDefault="006646DF" w:rsidP="006646DF">
      <w:pPr>
        <w:pStyle w:val="EndNoteBibliography"/>
      </w:pPr>
      <w:bookmarkStart w:id="279" w:name="_ENREF_230"/>
      <w:r w:rsidRPr="006646DF">
        <w:t xml:space="preserve">Vanderhoof, M., Distler, H., Mendiola, D. A. and Lang, M. 2017. Integrating Radarsat-2, Lidar, and Worldview-3 Imagery to maximize detection of forested inundation extent in the Delmarva Peninsula, USA. </w:t>
      </w:r>
      <w:r w:rsidRPr="006646DF">
        <w:rPr>
          <w:i/>
        </w:rPr>
        <w:t>Remote Sensing</w:t>
      </w:r>
      <w:r w:rsidRPr="006646DF">
        <w:t xml:space="preserve">, Vol. 9, No. 105, </w:t>
      </w:r>
    </w:p>
    <w:bookmarkEnd w:id="279"/>
    <w:p w:rsidR="006646DF" w:rsidRPr="006646DF" w:rsidRDefault="006646DF" w:rsidP="006646DF">
      <w:pPr>
        <w:pStyle w:val="EndNoteBibliography"/>
        <w:spacing w:after="0"/>
      </w:pPr>
    </w:p>
    <w:p w:rsidR="006646DF" w:rsidRPr="006646DF" w:rsidRDefault="006646DF" w:rsidP="006646DF">
      <w:pPr>
        <w:pStyle w:val="EndNoteBibliography"/>
      </w:pPr>
      <w:bookmarkStart w:id="280" w:name="_ENREF_231"/>
      <w:r w:rsidRPr="006646DF">
        <w:t xml:space="preserve">Vermote, E., Justice, C., Claverie, M. and Franch, B. 2016. Preliminary analysis of the performance of the Landsat 8/OLI land surface reflectance product. </w:t>
      </w:r>
      <w:r w:rsidRPr="006646DF">
        <w:rPr>
          <w:i/>
        </w:rPr>
        <w:t>Remote Sensing of Environment</w:t>
      </w:r>
      <w:r w:rsidRPr="006646DF">
        <w:t>, Vol. 185, No. Supplement C, 46-56.</w:t>
      </w:r>
    </w:p>
    <w:bookmarkEnd w:id="280"/>
    <w:p w:rsidR="006646DF" w:rsidRPr="006646DF" w:rsidRDefault="006646DF" w:rsidP="006646DF">
      <w:pPr>
        <w:pStyle w:val="EndNoteBibliography"/>
        <w:spacing w:after="0"/>
      </w:pPr>
    </w:p>
    <w:p w:rsidR="006646DF" w:rsidRPr="006646DF" w:rsidRDefault="006646DF" w:rsidP="006646DF">
      <w:pPr>
        <w:pStyle w:val="EndNoteBibliography"/>
      </w:pPr>
      <w:bookmarkStart w:id="281" w:name="_ENREF_232"/>
      <w:r w:rsidRPr="006646DF">
        <w:t xml:space="preserve">Vitt, D. H., Halsey, L. A., Thormann, M. N. and Martin, T. 1996. </w:t>
      </w:r>
      <w:r w:rsidRPr="006646DF">
        <w:rPr>
          <w:i/>
        </w:rPr>
        <w:t>Peatland inventory of Alberta Phase I: overview of peatland resources in the natural regions and subregions of the province</w:t>
      </w:r>
      <w:r w:rsidRPr="006646DF">
        <w:t>. A. P. R. Centre, Edmonton, Alberta, Canada. Report No. Publication No. 96-1.</w:t>
      </w:r>
    </w:p>
    <w:bookmarkEnd w:id="281"/>
    <w:p w:rsidR="006646DF" w:rsidRPr="006646DF" w:rsidRDefault="006646DF" w:rsidP="006646DF">
      <w:pPr>
        <w:pStyle w:val="EndNoteBibliography"/>
        <w:spacing w:after="0"/>
      </w:pPr>
    </w:p>
    <w:p w:rsidR="006646DF" w:rsidRPr="006646DF" w:rsidRDefault="006646DF" w:rsidP="006646DF">
      <w:pPr>
        <w:pStyle w:val="EndNoteBibliography"/>
      </w:pPr>
      <w:bookmarkStart w:id="282" w:name="_ENREF_233"/>
      <w:r w:rsidRPr="006646DF">
        <w:t xml:space="preserve">Vitt, D. H., Halsey, L. A. and Zoltai, S. C. 1994. The Bog Landforms of Continental Western Canada in Relation to Climate and Permafrost Patterns. </w:t>
      </w:r>
      <w:r w:rsidRPr="006646DF">
        <w:rPr>
          <w:i/>
        </w:rPr>
        <w:t>Arctic and Alpine Research</w:t>
      </w:r>
      <w:r w:rsidRPr="006646DF">
        <w:t>, Vol. 26, No. 1, 1-13.</w:t>
      </w:r>
    </w:p>
    <w:bookmarkEnd w:id="282"/>
    <w:p w:rsidR="006646DF" w:rsidRPr="006646DF" w:rsidRDefault="006646DF" w:rsidP="006646DF">
      <w:pPr>
        <w:pStyle w:val="EndNoteBibliography"/>
        <w:spacing w:after="0"/>
      </w:pPr>
    </w:p>
    <w:p w:rsidR="006646DF" w:rsidRPr="006646DF" w:rsidRDefault="006646DF" w:rsidP="006646DF">
      <w:pPr>
        <w:pStyle w:val="EndNoteBibliography"/>
      </w:pPr>
      <w:bookmarkStart w:id="283" w:name="_ENREF_234"/>
      <w:r w:rsidRPr="006646DF">
        <w:t xml:space="preserve">Vitt, D. H., Van Wirdum, G., Zoltai, S. C. and Halsey, L. A. 1993. Habitat requirements of Scorpidium scorpiodes and fen development in continental Canada. </w:t>
      </w:r>
      <w:r w:rsidRPr="006646DF">
        <w:rPr>
          <w:i/>
        </w:rPr>
        <w:t>Bryologist</w:t>
      </w:r>
      <w:r w:rsidRPr="006646DF">
        <w:t>, Vol. 96, No. 1, 106-111.</w:t>
      </w:r>
    </w:p>
    <w:bookmarkEnd w:id="283"/>
    <w:p w:rsidR="006646DF" w:rsidRPr="006646DF" w:rsidRDefault="006646DF" w:rsidP="006646DF">
      <w:pPr>
        <w:pStyle w:val="EndNoteBibliography"/>
        <w:spacing w:after="0"/>
      </w:pPr>
    </w:p>
    <w:p w:rsidR="006646DF" w:rsidRPr="006646DF" w:rsidRDefault="006646DF" w:rsidP="006646DF">
      <w:pPr>
        <w:pStyle w:val="EndNoteBibliography"/>
      </w:pPr>
      <w:bookmarkStart w:id="284" w:name="_ENREF_235"/>
      <w:r w:rsidRPr="006646DF">
        <w:t xml:space="preserve">Wdowinski, S., Hong, S. H. and Kim, S. W. 2008a. Evaluation of TerraSAR-X Observations for Wetland InSAR Application. In </w:t>
      </w:r>
      <w:r w:rsidRPr="006646DF">
        <w:rPr>
          <w:i/>
        </w:rPr>
        <w:t xml:space="preserve">IGARSS 2008 - 2008 IEEE International Geoscience and Remote Sensing Symposium, </w:t>
      </w:r>
      <w:r w:rsidRPr="006646DF">
        <w:t>7-11 July 2008, Edited by IV - 1233-IV - 1236.</w:t>
      </w:r>
    </w:p>
    <w:bookmarkEnd w:id="284"/>
    <w:p w:rsidR="006646DF" w:rsidRPr="006646DF" w:rsidRDefault="006646DF" w:rsidP="006646DF">
      <w:pPr>
        <w:pStyle w:val="EndNoteBibliography"/>
        <w:spacing w:after="0"/>
      </w:pPr>
    </w:p>
    <w:p w:rsidR="006646DF" w:rsidRPr="006646DF" w:rsidRDefault="006646DF" w:rsidP="006646DF">
      <w:pPr>
        <w:pStyle w:val="EndNoteBibliography"/>
      </w:pPr>
      <w:bookmarkStart w:id="285" w:name="_ENREF_236"/>
      <w:r w:rsidRPr="006646DF">
        <w:t xml:space="preserve">Wdowinski, S., Kim, S.-W., Amelung, F., Dixon, T. H., Miralles-Wilhelm, F. and Sonenshein, R. 2008b. Space-based detection of wetlands' surface water level changes from L-band SAR interferometry. </w:t>
      </w:r>
      <w:r w:rsidRPr="006646DF">
        <w:rPr>
          <w:i/>
        </w:rPr>
        <w:t>Remote Sensing of Environment</w:t>
      </w:r>
      <w:r w:rsidRPr="006646DF">
        <w:t>, Vol. 112, No. 3, 681-696.</w:t>
      </w:r>
    </w:p>
    <w:bookmarkEnd w:id="285"/>
    <w:p w:rsidR="006646DF" w:rsidRPr="006646DF" w:rsidRDefault="006646DF" w:rsidP="006646DF">
      <w:pPr>
        <w:pStyle w:val="EndNoteBibliography"/>
        <w:spacing w:after="0"/>
      </w:pPr>
    </w:p>
    <w:p w:rsidR="006646DF" w:rsidRPr="006646DF" w:rsidRDefault="006646DF" w:rsidP="006646DF">
      <w:pPr>
        <w:pStyle w:val="EndNoteBibliography"/>
      </w:pPr>
      <w:bookmarkStart w:id="286" w:name="_ENREF_237"/>
      <w:r w:rsidRPr="006646DF">
        <w:t xml:space="preserve">Wei, A. and Chow-Fraser, P. 2007. Use of IKONOS Imagery to Map Coastal Wetlands of Georgian Bay. </w:t>
      </w:r>
      <w:r w:rsidRPr="006646DF">
        <w:rPr>
          <w:i/>
        </w:rPr>
        <w:t>Fisheries</w:t>
      </w:r>
      <w:r w:rsidRPr="006646DF">
        <w:t>, Vol. 32, No. 4, 167-173.</w:t>
      </w:r>
    </w:p>
    <w:bookmarkEnd w:id="286"/>
    <w:p w:rsidR="006646DF" w:rsidRPr="006646DF" w:rsidRDefault="006646DF" w:rsidP="006646DF">
      <w:pPr>
        <w:pStyle w:val="EndNoteBibliography"/>
        <w:spacing w:after="0"/>
      </w:pPr>
    </w:p>
    <w:p w:rsidR="006646DF" w:rsidRPr="006646DF" w:rsidRDefault="006646DF" w:rsidP="006646DF">
      <w:pPr>
        <w:pStyle w:val="EndNoteBibliography"/>
      </w:pPr>
      <w:bookmarkStart w:id="287" w:name="_ENREF_238"/>
      <w:r w:rsidRPr="006646DF">
        <w:t xml:space="preserve">White, L., Brisco, B., Dabboor, M., Schmitt, A. and Pratt, A. 2015. A Collection of SAR Methodologies for Monitoring Wetlands. </w:t>
      </w:r>
      <w:r w:rsidRPr="006646DF">
        <w:rPr>
          <w:i/>
        </w:rPr>
        <w:t>Remote Sensing</w:t>
      </w:r>
      <w:r w:rsidRPr="006646DF">
        <w:t>, Vol. 7, No. 6, 7615.</w:t>
      </w:r>
    </w:p>
    <w:bookmarkEnd w:id="287"/>
    <w:p w:rsidR="006646DF" w:rsidRPr="006646DF" w:rsidRDefault="006646DF" w:rsidP="006646DF">
      <w:pPr>
        <w:pStyle w:val="EndNoteBibliography"/>
        <w:spacing w:after="0"/>
      </w:pPr>
    </w:p>
    <w:p w:rsidR="006646DF" w:rsidRPr="006646DF" w:rsidRDefault="006646DF" w:rsidP="006646DF">
      <w:pPr>
        <w:pStyle w:val="EndNoteBibliography"/>
      </w:pPr>
      <w:bookmarkStart w:id="288" w:name="_ENREF_239"/>
      <w:r w:rsidRPr="006646DF">
        <w:t xml:space="preserve">White, L., Brisco, B., Pregitzer, M., Tedford, B. and Boychuk, L. 2014. RADARSAT-2 Beam Mode Selection for Surface Water and Flooded Vegetation Mapping. </w:t>
      </w:r>
      <w:r w:rsidRPr="006646DF">
        <w:rPr>
          <w:i/>
        </w:rPr>
        <w:t>Canadian Journal of Remote Sensing</w:t>
      </w:r>
      <w:r w:rsidRPr="006646DF">
        <w:t>, Vol. 40, No. 2, 135-151.</w:t>
      </w:r>
    </w:p>
    <w:bookmarkEnd w:id="288"/>
    <w:p w:rsidR="006646DF" w:rsidRPr="006646DF" w:rsidRDefault="006646DF" w:rsidP="006646DF">
      <w:pPr>
        <w:pStyle w:val="EndNoteBibliography"/>
        <w:spacing w:after="0"/>
      </w:pPr>
    </w:p>
    <w:p w:rsidR="006646DF" w:rsidRPr="006646DF" w:rsidRDefault="006646DF" w:rsidP="006646DF">
      <w:pPr>
        <w:pStyle w:val="EndNoteBibliography"/>
      </w:pPr>
      <w:bookmarkStart w:id="289" w:name="_ENREF_240"/>
      <w:r w:rsidRPr="006646DF">
        <w:t xml:space="preserve">White, L., Millard, K., Banks, S., Richardson, M., Pasher, J. and Duffe, J. 2017. Moving to the RADARSAT Constellation Mission: Comparing Synthesized Compact Polarimetry and Dual Polarimetry Data with Fully Polarimetric RADARSAT-2 Data for Image Classification of Peatlands. </w:t>
      </w:r>
      <w:r w:rsidRPr="006646DF">
        <w:rPr>
          <w:i/>
        </w:rPr>
        <w:t>Remote Sensing</w:t>
      </w:r>
      <w:r w:rsidRPr="006646DF">
        <w:t>, Vol. 9, No. 6, 573.</w:t>
      </w:r>
    </w:p>
    <w:bookmarkEnd w:id="289"/>
    <w:p w:rsidR="006646DF" w:rsidRPr="006646DF" w:rsidRDefault="006646DF" w:rsidP="006646DF">
      <w:pPr>
        <w:pStyle w:val="EndNoteBibliography"/>
        <w:spacing w:after="0"/>
      </w:pPr>
    </w:p>
    <w:p w:rsidR="006646DF" w:rsidRPr="006646DF" w:rsidRDefault="006646DF" w:rsidP="006646DF">
      <w:pPr>
        <w:pStyle w:val="EndNoteBibliography"/>
      </w:pPr>
      <w:bookmarkStart w:id="290" w:name="_ENREF_241"/>
      <w:r w:rsidRPr="006646DF">
        <w:t xml:space="preserve">Wilcox, D. A., Kowalski, K. P., Hoare, H. L., Carlson, M. L. and Morgan, H. N. 2008. Cattail Invasion of Sedge/Grass Meadows in Lake Ontario: Photointerpretation Analysis of Sixteen Wetlands over Five Decades. </w:t>
      </w:r>
      <w:r w:rsidRPr="006646DF">
        <w:rPr>
          <w:i/>
        </w:rPr>
        <w:t>Journal of Great Lakes Research</w:t>
      </w:r>
      <w:r w:rsidRPr="006646DF">
        <w:t>, Vol. 34, No. 2, 301-323.</w:t>
      </w:r>
    </w:p>
    <w:bookmarkEnd w:id="290"/>
    <w:p w:rsidR="006646DF" w:rsidRPr="006646DF" w:rsidRDefault="006646DF" w:rsidP="006646DF">
      <w:pPr>
        <w:pStyle w:val="EndNoteBibliography"/>
        <w:spacing w:after="0"/>
      </w:pPr>
    </w:p>
    <w:p w:rsidR="006646DF" w:rsidRPr="006646DF" w:rsidRDefault="006646DF" w:rsidP="006646DF">
      <w:pPr>
        <w:pStyle w:val="EndNoteBibliography"/>
      </w:pPr>
      <w:bookmarkStart w:id="291" w:name="_ENREF_242"/>
      <w:r w:rsidRPr="006646DF">
        <w:t xml:space="preserve">Wilen, B. O. and Bates, M. K. 1995. The US Fish and Wildlife Service National wetlands inventory project. In </w:t>
      </w:r>
      <w:r w:rsidRPr="006646DF">
        <w:rPr>
          <w:i/>
        </w:rPr>
        <w:t>Classification and inventory of the world’s wetlands</w:t>
      </w:r>
      <w:r w:rsidRPr="006646DF">
        <w:t>. Edited by C. M. Finlayson and A. G. van der Valk. Advances in Vegetation Science 16, Reprint from Vegetatio 118, 153-169,</w:t>
      </w:r>
      <w:r w:rsidRPr="006646DF">
        <w:rPr>
          <w:b/>
        </w:rPr>
        <w:t xml:space="preserve"> </w:t>
      </w:r>
    </w:p>
    <w:bookmarkEnd w:id="291"/>
    <w:p w:rsidR="006646DF" w:rsidRPr="006646DF" w:rsidRDefault="006646DF" w:rsidP="006646DF">
      <w:pPr>
        <w:pStyle w:val="EndNoteBibliography"/>
        <w:spacing w:after="0"/>
      </w:pPr>
    </w:p>
    <w:p w:rsidR="006646DF" w:rsidRPr="006646DF" w:rsidRDefault="006646DF" w:rsidP="006646DF">
      <w:pPr>
        <w:pStyle w:val="EndNoteBibliography"/>
      </w:pPr>
      <w:bookmarkStart w:id="292" w:name="_ENREF_243"/>
      <w:r w:rsidRPr="006646DF">
        <w:t xml:space="preserve">Wilen, B. O. and Tiner, R. W. 1993. Wetlands of the United States. In </w:t>
      </w:r>
      <w:r w:rsidRPr="006646DF">
        <w:rPr>
          <w:i/>
        </w:rPr>
        <w:t>Wetlands of the world: Inventory, ecology and management Volume I: Africa, Australia, Canada and Greenland, Mediterranean, Mexico, Papua New Guinea, South Asia, Tropical South America, United States</w:t>
      </w:r>
      <w:r w:rsidRPr="006646DF">
        <w:t>. Edited by D. F. Whigham, D. Dykyjová and S. Hejný. Springer Netherlands, Dordrecht,</w:t>
      </w:r>
      <w:r w:rsidRPr="006646DF">
        <w:rPr>
          <w:b/>
        </w:rPr>
        <w:t xml:space="preserve"> </w:t>
      </w:r>
      <w:r w:rsidRPr="006646DF">
        <w:t>515-636.</w:t>
      </w:r>
    </w:p>
    <w:bookmarkEnd w:id="292"/>
    <w:p w:rsidR="006646DF" w:rsidRPr="006646DF" w:rsidRDefault="006646DF" w:rsidP="006646DF">
      <w:pPr>
        <w:pStyle w:val="EndNoteBibliography"/>
        <w:spacing w:after="0"/>
      </w:pPr>
    </w:p>
    <w:p w:rsidR="006646DF" w:rsidRPr="006646DF" w:rsidRDefault="006646DF" w:rsidP="006646DF">
      <w:pPr>
        <w:pStyle w:val="EndNoteBibliography"/>
      </w:pPr>
      <w:bookmarkStart w:id="293" w:name="_ENREF_244"/>
      <w:r w:rsidRPr="006646DF">
        <w:t xml:space="preserve">Wilusz, D. C., Zaitchik, B. F., Anderson, M. C., Hain, C. R., Yilmaz, M. T. and Mladenova, I. E. 2017. Monthly flooded area classification using low resolution SAR imagery in the Sudd wetland from 2007 to 2011. </w:t>
      </w:r>
      <w:r w:rsidRPr="006646DF">
        <w:rPr>
          <w:i/>
        </w:rPr>
        <w:t>Remote Sensing of Environment</w:t>
      </w:r>
      <w:r w:rsidRPr="006646DF">
        <w:t>, Vol. 194, No. 205-218.</w:t>
      </w:r>
    </w:p>
    <w:bookmarkEnd w:id="293"/>
    <w:p w:rsidR="006646DF" w:rsidRPr="006646DF" w:rsidRDefault="006646DF" w:rsidP="006646DF">
      <w:pPr>
        <w:pStyle w:val="EndNoteBibliography"/>
        <w:spacing w:after="0"/>
      </w:pPr>
    </w:p>
    <w:p w:rsidR="006646DF" w:rsidRPr="006646DF" w:rsidRDefault="006646DF" w:rsidP="006646DF">
      <w:pPr>
        <w:pStyle w:val="EndNoteBibliography"/>
      </w:pPr>
      <w:bookmarkStart w:id="294" w:name="_ENREF_245"/>
      <w:r w:rsidRPr="006646DF">
        <w:t xml:space="preserve">Winter, T. C. 1989. Hydrologic studies of wetlands in the northern prairie. In </w:t>
      </w:r>
      <w:r w:rsidRPr="006646DF">
        <w:rPr>
          <w:i/>
        </w:rPr>
        <w:t>Northern Prairie Wetlands</w:t>
      </w:r>
      <w:r w:rsidRPr="006646DF">
        <w:t>. Edited by A. G. van der Valk. Iowa State University Press, Ames, IA, USA,</w:t>
      </w:r>
      <w:r w:rsidRPr="006646DF">
        <w:rPr>
          <w:b/>
        </w:rPr>
        <w:t xml:space="preserve"> </w:t>
      </w:r>
      <w:r w:rsidRPr="006646DF">
        <w:t>16-54.</w:t>
      </w:r>
    </w:p>
    <w:bookmarkEnd w:id="294"/>
    <w:p w:rsidR="006646DF" w:rsidRPr="006646DF" w:rsidRDefault="006646DF" w:rsidP="006646DF">
      <w:pPr>
        <w:pStyle w:val="EndNoteBibliography"/>
        <w:spacing w:after="0"/>
      </w:pPr>
    </w:p>
    <w:p w:rsidR="006646DF" w:rsidRPr="006646DF" w:rsidRDefault="006646DF" w:rsidP="006646DF">
      <w:pPr>
        <w:pStyle w:val="EndNoteBibliography"/>
      </w:pPr>
      <w:bookmarkStart w:id="295" w:name="_ENREF_246"/>
      <w:r w:rsidRPr="006646DF">
        <w:t xml:space="preserve">Winter, T. C. and LaBaugh, J. W. 2003. Hydrologic considerations in defining isolated wetlands. </w:t>
      </w:r>
      <w:r w:rsidRPr="006646DF">
        <w:rPr>
          <w:i/>
        </w:rPr>
        <w:t>Wetlands</w:t>
      </w:r>
      <w:r w:rsidRPr="006646DF">
        <w:t>, Vol. 23, No. 3, 532-540.</w:t>
      </w:r>
    </w:p>
    <w:bookmarkEnd w:id="295"/>
    <w:p w:rsidR="006646DF" w:rsidRPr="006646DF" w:rsidRDefault="006646DF" w:rsidP="006646DF">
      <w:pPr>
        <w:pStyle w:val="EndNoteBibliography"/>
        <w:spacing w:after="0"/>
      </w:pPr>
    </w:p>
    <w:p w:rsidR="006646DF" w:rsidRPr="006646DF" w:rsidRDefault="006646DF" w:rsidP="006646DF">
      <w:pPr>
        <w:pStyle w:val="EndNoteBibliography"/>
      </w:pPr>
      <w:bookmarkStart w:id="296" w:name="_ENREF_247"/>
      <w:r w:rsidRPr="006646DF">
        <w:t xml:space="preserve">Work, E. A., Jr. and Gilmer, D. S. 1976. Utilization of Satellite Data for Inventorying Prairie Ponds and Lakes. </w:t>
      </w:r>
      <w:r w:rsidRPr="006646DF">
        <w:rPr>
          <w:i/>
        </w:rPr>
        <w:t>Photogrammetric Engineering and Remote Sensing</w:t>
      </w:r>
      <w:r w:rsidRPr="006646DF">
        <w:t>, Vol. 42, No. 5, 685-694.</w:t>
      </w:r>
    </w:p>
    <w:bookmarkEnd w:id="296"/>
    <w:p w:rsidR="006646DF" w:rsidRPr="006646DF" w:rsidRDefault="006646DF" w:rsidP="006646DF">
      <w:pPr>
        <w:pStyle w:val="EndNoteBibliography"/>
        <w:spacing w:after="0"/>
      </w:pPr>
    </w:p>
    <w:p w:rsidR="006646DF" w:rsidRPr="006646DF" w:rsidRDefault="006646DF" w:rsidP="006646DF">
      <w:pPr>
        <w:pStyle w:val="EndNoteBibliography"/>
      </w:pPr>
      <w:bookmarkStart w:id="297" w:name="_ENREF_248"/>
      <w:r w:rsidRPr="006646DF">
        <w:t xml:space="preserve">Work, E. A., Jr., Gilmer, D. S. and Klett, A. 1974. Utility of ERTS for Monitoring the Breeding Habitat of Migratory Waterfowl. In </w:t>
      </w:r>
      <w:r w:rsidRPr="006646DF">
        <w:rPr>
          <w:i/>
        </w:rPr>
        <w:t xml:space="preserve">Proceedings of the Third Earth Resources Technology Satellite-1 Symposium, </w:t>
      </w:r>
      <w:r w:rsidRPr="006646DF">
        <w:t>December 10-14, Washington, DC, USA. Edited by S. C. Freden, E. P. Mercanti and M. A. Becker. 1671-1685.</w:t>
      </w:r>
    </w:p>
    <w:bookmarkEnd w:id="297"/>
    <w:p w:rsidR="006646DF" w:rsidRPr="006646DF" w:rsidRDefault="006646DF" w:rsidP="006646DF">
      <w:pPr>
        <w:pStyle w:val="EndNoteBibliography"/>
        <w:spacing w:after="0"/>
      </w:pPr>
    </w:p>
    <w:p w:rsidR="006646DF" w:rsidRPr="006646DF" w:rsidRDefault="006646DF" w:rsidP="006646DF">
      <w:pPr>
        <w:pStyle w:val="EndNoteBibliography"/>
      </w:pPr>
      <w:bookmarkStart w:id="298" w:name="_ENREF_249"/>
      <w:r w:rsidRPr="006646DF">
        <w:lastRenderedPageBreak/>
        <w:t xml:space="preserve">Xu, H. 2006. Modification of normalised difference water index (NDWI) to enhance open water features in remotely sensed imagery. </w:t>
      </w:r>
      <w:r w:rsidRPr="006646DF">
        <w:rPr>
          <w:i/>
        </w:rPr>
        <w:t>International Journal of Remote Sensing</w:t>
      </w:r>
      <w:r w:rsidRPr="006646DF">
        <w:t>, Vol. 27, No. 14, 3025-3033.</w:t>
      </w:r>
    </w:p>
    <w:bookmarkEnd w:id="298"/>
    <w:p w:rsidR="006646DF" w:rsidRPr="006646DF" w:rsidRDefault="006646DF" w:rsidP="006646DF">
      <w:pPr>
        <w:pStyle w:val="EndNoteBibliography"/>
        <w:spacing w:after="0"/>
      </w:pPr>
    </w:p>
    <w:p w:rsidR="006646DF" w:rsidRPr="006646DF" w:rsidRDefault="006646DF" w:rsidP="006646DF">
      <w:pPr>
        <w:pStyle w:val="EndNoteBibliography"/>
      </w:pPr>
      <w:bookmarkStart w:id="299" w:name="_ENREF_250"/>
      <w:r w:rsidRPr="006646DF">
        <w:t xml:space="preserve">Yamagata, Y. and Yasuoka, Y. 1993. Classification of wetland vegetation by texture analysis methods using ERS-1 and JERS-1 images. In </w:t>
      </w:r>
      <w:r w:rsidRPr="006646DF">
        <w:rPr>
          <w:i/>
        </w:rPr>
        <w:t xml:space="preserve">International Geoscience and Remote Sensing Symposium 1993, Better Understanding of Earth Environment., </w:t>
      </w:r>
      <w:r w:rsidRPr="006646DF">
        <w:t>Tokyo, Japan. Edited by 1614-1616.</w:t>
      </w:r>
    </w:p>
    <w:bookmarkEnd w:id="299"/>
    <w:p w:rsidR="006646DF" w:rsidRPr="006646DF" w:rsidRDefault="006646DF" w:rsidP="006646DF">
      <w:pPr>
        <w:pStyle w:val="EndNoteBibliography"/>
        <w:spacing w:after="0"/>
      </w:pPr>
    </w:p>
    <w:p w:rsidR="006646DF" w:rsidRPr="006646DF" w:rsidRDefault="006646DF" w:rsidP="006646DF">
      <w:pPr>
        <w:pStyle w:val="EndNoteBibliography"/>
      </w:pPr>
      <w:bookmarkStart w:id="300" w:name="_ENREF_251"/>
      <w:r w:rsidRPr="006646DF">
        <w:t xml:space="preserve">Yamaguchi, Y., Moriyama, T., Ishido, M. and Yamada, H. 2005. Four-component scattering model for polarimetric SAR image decomposition. </w:t>
      </w:r>
      <w:r w:rsidRPr="006646DF">
        <w:rPr>
          <w:i/>
        </w:rPr>
        <w:t>IEEE Transactions on Geoscience and Remote Sensing</w:t>
      </w:r>
      <w:r w:rsidRPr="006646DF">
        <w:t>, Vol. 43, No. 8, 1699-1706.</w:t>
      </w:r>
    </w:p>
    <w:bookmarkEnd w:id="300"/>
    <w:p w:rsidR="006646DF" w:rsidRPr="006646DF" w:rsidRDefault="006646DF" w:rsidP="006646DF">
      <w:pPr>
        <w:pStyle w:val="EndNoteBibliography"/>
        <w:spacing w:after="0"/>
      </w:pPr>
    </w:p>
    <w:p w:rsidR="006646DF" w:rsidRPr="006646DF" w:rsidRDefault="006646DF" w:rsidP="006646DF">
      <w:pPr>
        <w:pStyle w:val="EndNoteBibliography"/>
      </w:pPr>
      <w:bookmarkStart w:id="301" w:name="_ENREF_252"/>
      <w:r w:rsidRPr="006646DF">
        <w:t xml:space="preserve">Yamaguchi, Y., Sato, A., Boerner, W. M., Sato, R. and Yamada, H. 2011. Four-Component Scattering Power Decomposition With Rotation of Coherency Matrix. </w:t>
      </w:r>
      <w:r w:rsidRPr="006646DF">
        <w:rPr>
          <w:i/>
        </w:rPr>
        <w:t>IEEE Transactions on Geoscience and Remote Sensing</w:t>
      </w:r>
      <w:r w:rsidRPr="006646DF">
        <w:t>, Vol. 49, No. 6, 2251-2258.</w:t>
      </w:r>
    </w:p>
    <w:bookmarkEnd w:id="301"/>
    <w:p w:rsidR="006646DF" w:rsidRPr="006646DF" w:rsidRDefault="006646DF" w:rsidP="006646DF">
      <w:pPr>
        <w:pStyle w:val="EndNoteBibliography"/>
        <w:spacing w:after="0"/>
      </w:pPr>
    </w:p>
    <w:p w:rsidR="006646DF" w:rsidRPr="006646DF" w:rsidRDefault="006646DF" w:rsidP="006646DF">
      <w:pPr>
        <w:pStyle w:val="EndNoteBibliography"/>
      </w:pPr>
      <w:bookmarkStart w:id="302" w:name="_ENREF_253"/>
      <w:r w:rsidRPr="006646DF">
        <w:t xml:space="preserve">Yang, B., Huang, R., Dong, Z., Zang, Y. and Li, J. 2016. Two-step adaptive extraction method for ground points and breaklines from lidar point clouds. </w:t>
      </w:r>
      <w:r w:rsidRPr="006646DF">
        <w:rPr>
          <w:i/>
        </w:rPr>
        <w:t>ISPRS Journal of Photogrammetry and Remote Sensing</w:t>
      </w:r>
      <w:r w:rsidRPr="006646DF">
        <w:t>, Vol. 119, No. Supplement C, 373-389.</w:t>
      </w:r>
    </w:p>
    <w:bookmarkEnd w:id="302"/>
    <w:p w:rsidR="006646DF" w:rsidRPr="006646DF" w:rsidRDefault="006646DF" w:rsidP="006646DF">
      <w:pPr>
        <w:pStyle w:val="EndNoteBibliography"/>
        <w:spacing w:after="0"/>
      </w:pPr>
    </w:p>
    <w:p w:rsidR="006646DF" w:rsidRPr="006646DF" w:rsidRDefault="006646DF" w:rsidP="006646DF">
      <w:pPr>
        <w:pStyle w:val="EndNoteBibliography"/>
      </w:pPr>
      <w:bookmarkStart w:id="303" w:name="_ENREF_254"/>
      <w:r w:rsidRPr="006646DF">
        <w:t xml:space="preserve">Zhang, D., Gersberg, R. M. and Keat, T. S. 2009. Constructed wetlands in China. </w:t>
      </w:r>
      <w:r w:rsidRPr="006646DF">
        <w:rPr>
          <w:i/>
        </w:rPr>
        <w:t>Ecological Engineering</w:t>
      </w:r>
      <w:r w:rsidRPr="006646DF">
        <w:t>, Vol. 35, No. 10, 1367-1378.</w:t>
      </w:r>
    </w:p>
    <w:bookmarkEnd w:id="303"/>
    <w:p w:rsidR="006646DF" w:rsidRPr="006646DF" w:rsidRDefault="006646DF" w:rsidP="006646DF">
      <w:pPr>
        <w:pStyle w:val="EndNoteBibliography"/>
        <w:spacing w:after="0"/>
      </w:pPr>
    </w:p>
    <w:p w:rsidR="006646DF" w:rsidRPr="006646DF" w:rsidRDefault="006646DF" w:rsidP="006646DF">
      <w:pPr>
        <w:pStyle w:val="EndNoteBibliography"/>
      </w:pPr>
      <w:bookmarkStart w:id="304" w:name="_ENREF_255"/>
      <w:r w:rsidRPr="006646DF">
        <w:t xml:space="preserve">Zhao, X., Guo, Q., Su, Y. and Xue, B. 2016. Improved progressive TIN densification filtering algorithm for airborne LiDAR data in forested areas. </w:t>
      </w:r>
      <w:r w:rsidRPr="006646DF">
        <w:rPr>
          <w:i/>
        </w:rPr>
        <w:t>ISPRS Journal of Photogrammetry and Remote Sensing</w:t>
      </w:r>
      <w:r w:rsidRPr="006646DF">
        <w:t>, Vol. 117, No. 79-91.</w:t>
      </w:r>
    </w:p>
    <w:bookmarkEnd w:id="304"/>
    <w:p w:rsidR="006646DF" w:rsidRPr="006646DF" w:rsidRDefault="006646DF" w:rsidP="006646DF">
      <w:pPr>
        <w:pStyle w:val="EndNoteBibliography"/>
        <w:spacing w:after="0"/>
      </w:pPr>
    </w:p>
    <w:p w:rsidR="006646DF" w:rsidRPr="006646DF" w:rsidRDefault="006646DF" w:rsidP="006646DF">
      <w:pPr>
        <w:pStyle w:val="EndNoteBibliography"/>
      </w:pPr>
      <w:bookmarkStart w:id="305" w:name="_ENREF_256"/>
      <w:r w:rsidRPr="006646DF">
        <w:t xml:space="preserve">Zhu, Z., Wang, S. and Woodcock, C. E. 2015. Improvement and expansion of the Fmask algorithm: cloud, cloud shadow, and snow detection for Landsats 4–7, 8, and Sentinel 2 images. </w:t>
      </w:r>
      <w:r w:rsidRPr="006646DF">
        <w:rPr>
          <w:i/>
        </w:rPr>
        <w:t>Remote Sensing of Environment</w:t>
      </w:r>
      <w:r w:rsidRPr="006646DF">
        <w:t>, Vol. 159, No. 269-277.</w:t>
      </w:r>
    </w:p>
    <w:bookmarkEnd w:id="305"/>
    <w:p w:rsidR="006646DF" w:rsidRPr="006646DF" w:rsidRDefault="006646DF" w:rsidP="006646DF">
      <w:pPr>
        <w:pStyle w:val="EndNoteBibliography"/>
        <w:spacing w:after="0"/>
      </w:pPr>
    </w:p>
    <w:p w:rsidR="006646DF" w:rsidRPr="006646DF" w:rsidRDefault="006646DF" w:rsidP="006646DF">
      <w:pPr>
        <w:pStyle w:val="EndNoteBibliography"/>
      </w:pPr>
      <w:bookmarkStart w:id="306" w:name="_ENREF_257"/>
      <w:r w:rsidRPr="006646DF">
        <w:t xml:space="preserve">Zhu, Z. and Woodcock, C. E. 2014. Automated cloud, cloud shadow, and snow detection in multitemporal Landsat data: An algorithm designed specifically for monitoring land cover change. </w:t>
      </w:r>
      <w:r w:rsidRPr="006646DF">
        <w:rPr>
          <w:i/>
        </w:rPr>
        <w:t>Remote Sensing of Environment</w:t>
      </w:r>
      <w:r w:rsidRPr="006646DF">
        <w:t>, Vol. 152, No. 217-234.</w:t>
      </w:r>
    </w:p>
    <w:bookmarkEnd w:id="306"/>
    <w:p w:rsidR="006646DF" w:rsidRPr="006646DF" w:rsidRDefault="006646DF" w:rsidP="006646DF">
      <w:pPr>
        <w:pStyle w:val="EndNoteBibliography"/>
        <w:spacing w:after="0"/>
      </w:pPr>
    </w:p>
    <w:p w:rsidR="006646DF" w:rsidRPr="006646DF" w:rsidRDefault="006646DF" w:rsidP="006646DF">
      <w:pPr>
        <w:pStyle w:val="EndNoteBibliography"/>
      </w:pPr>
      <w:bookmarkStart w:id="307" w:name="_ENREF_258"/>
      <w:r w:rsidRPr="006646DF">
        <w:t xml:space="preserve">Zoltai, S. C. and Tarnocai, C. 1975. Perennially Frozen Peatlands in Western Arctic and Subarctic of Canada. </w:t>
      </w:r>
      <w:r w:rsidRPr="006646DF">
        <w:rPr>
          <w:i/>
        </w:rPr>
        <w:t>Canadian Journal of Earth Sciences</w:t>
      </w:r>
      <w:r w:rsidRPr="006646DF">
        <w:t>, Vol. 12, No. 1, 28-43.</w:t>
      </w:r>
    </w:p>
    <w:bookmarkEnd w:id="307"/>
    <w:p w:rsidR="006646DF" w:rsidRPr="006646DF" w:rsidRDefault="006646DF" w:rsidP="006646DF">
      <w:pPr>
        <w:pStyle w:val="EndNoteBibliography"/>
        <w:spacing w:after="0"/>
      </w:pPr>
    </w:p>
    <w:p w:rsidR="006646DF" w:rsidRPr="006646DF" w:rsidRDefault="006646DF" w:rsidP="006646DF">
      <w:pPr>
        <w:pStyle w:val="EndNoteBibliography"/>
      </w:pPr>
      <w:bookmarkStart w:id="308" w:name="_ENREF_259"/>
      <w:r w:rsidRPr="006646DF">
        <w:t xml:space="preserve">Zwally, H. J., Schutz, B., Abdalati, W., Abshire, J., Bentley, C., Brenner, A., Bufton, J., Dezio, J., Hancock, D., Harding, D., Herring, T., Minster, B., Quinn, K., Palm, S., Spinhirne, J. and Thomas, R. 2002. ICESat's laser measurements of polar ice, atmosphere, ocean, and land. </w:t>
      </w:r>
      <w:r w:rsidRPr="006646DF">
        <w:rPr>
          <w:i/>
        </w:rPr>
        <w:t>Journal of Geodynamics</w:t>
      </w:r>
      <w:r w:rsidRPr="006646DF">
        <w:t>, Vol. 34, No. 3-4, 405-445.</w:t>
      </w:r>
    </w:p>
    <w:bookmarkEnd w:id="308"/>
    <w:p w:rsidR="006646DF" w:rsidRPr="006646DF" w:rsidRDefault="006646DF" w:rsidP="006646DF">
      <w:pPr>
        <w:pStyle w:val="EndNoteBibliography"/>
      </w:pPr>
    </w:p>
    <w:p w:rsidR="005743E6" w:rsidRPr="0036117A" w:rsidRDefault="00DC0C79" w:rsidP="0036117A">
      <w:pPr>
        <w:pStyle w:val="EndNoteBibliography"/>
      </w:pPr>
      <w:r w:rsidRPr="0036117A">
        <w:lastRenderedPageBreak/>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7AA2" w:rsidRDefault="00457AA2" w:rsidP="00AB373D">
      <w:pPr>
        <w:spacing w:line="240" w:lineRule="auto"/>
      </w:pPr>
      <w:r>
        <w:separator/>
      </w:r>
    </w:p>
  </w:endnote>
  <w:endnote w:type="continuationSeparator" w:id="0">
    <w:p w:rsidR="00457AA2" w:rsidRDefault="00457AA2"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572DF7" w:rsidRDefault="00572DF7">
        <w:pPr>
          <w:pStyle w:val="Footer"/>
          <w:jc w:val="right"/>
        </w:pPr>
        <w:r>
          <w:fldChar w:fldCharType="begin"/>
        </w:r>
        <w:r>
          <w:instrText xml:space="preserve"> PAGE   \* MERGEFORMAT </w:instrText>
        </w:r>
        <w:r>
          <w:fldChar w:fldCharType="separate"/>
        </w:r>
        <w:r w:rsidR="00D462A2">
          <w:rPr>
            <w:noProof/>
          </w:rPr>
          <w:t>37</w:t>
        </w:r>
        <w:r>
          <w:fldChar w:fldCharType="end"/>
        </w:r>
      </w:p>
    </w:sdtContent>
  </w:sdt>
  <w:p w:rsidR="00572DF7" w:rsidRDefault="00572DF7"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7AA2" w:rsidRDefault="00457AA2" w:rsidP="00AB373D">
      <w:pPr>
        <w:spacing w:line="240" w:lineRule="auto"/>
      </w:pPr>
      <w:r>
        <w:separator/>
      </w:r>
    </w:p>
  </w:footnote>
  <w:footnote w:type="continuationSeparator" w:id="0">
    <w:p w:rsidR="00457AA2" w:rsidRDefault="00457AA2"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17583"/>
    <w:multiLevelType w:val="hybridMultilevel"/>
    <w:tmpl w:val="D4405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F864062"/>
    <w:multiLevelType w:val="hybridMultilevel"/>
    <w:tmpl w:val="CADCED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C72E88"/>
    <w:multiLevelType w:val="hybridMultilevel"/>
    <w:tmpl w:val="995AAA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F6290F"/>
    <w:multiLevelType w:val="hybridMultilevel"/>
    <w:tmpl w:val="DB70DD5A"/>
    <w:lvl w:ilvl="0" w:tplc="1009000F">
      <w:start w:val="1"/>
      <w:numFmt w:val="decimal"/>
      <w:lvlText w:val="%1."/>
      <w:lvlJc w:val="left"/>
      <w:pPr>
        <w:ind w:left="765" w:hanging="360"/>
      </w:pPr>
    </w:lvl>
    <w:lvl w:ilvl="1" w:tplc="10090019" w:tentative="1">
      <w:start w:val="1"/>
      <w:numFmt w:val="lowerLetter"/>
      <w:lvlText w:val="%2."/>
      <w:lvlJc w:val="left"/>
      <w:pPr>
        <w:ind w:left="1485" w:hanging="360"/>
      </w:pPr>
    </w:lvl>
    <w:lvl w:ilvl="2" w:tplc="1009001B" w:tentative="1">
      <w:start w:val="1"/>
      <w:numFmt w:val="lowerRoman"/>
      <w:lvlText w:val="%3."/>
      <w:lvlJc w:val="right"/>
      <w:pPr>
        <w:ind w:left="2205" w:hanging="180"/>
      </w:pPr>
    </w:lvl>
    <w:lvl w:ilvl="3" w:tplc="1009000F" w:tentative="1">
      <w:start w:val="1"/>
      <w:numFmt w:val="decimal"/>
      <w:lvlText w:val="%4."/>
      <w:lvlJc w:val="left"/>
      <w:pPr>
        <w:ind w:left="2925" w:hanging="360"/>
      </w:pPr>
    </w:lvl>
    <w:lvl w:ilvl="4" w:tplc="10090019" w:tentative="1">
      <w:start w:val="1"/>
      <w:numFmt w:val="lowerLetter"/>
      <w:lvlText w:val="%5."/>
      <w:lvlJc w:val="left"/>
      <w:pPr>
        <w:ind w:left="3645" w:hanging="360"/>
      </w:pPr>
    </w:lvl>
    <w:lvl w:ilvl="5" w:tplc="1009001B" w:tentative="1">
      <w:start w:val="1"/>
      <w:numFmt w:val="lowerRoman"/>
      <w:lvlText w:val="%6."/>
      <w:lvlJc w:val="right"/>
      <w:pPr>
        <w:ind w:left="4365" w:hanging="180"/>
      </w:pPr>
    </w:lvl>
    <w:lvl w:ilvl="6" w:tplc="1009000F" w:tentative="1">
      <w:start w:val="1"/>
      <w:numFmt w:val="decimal"/>
      <w:lvlText w:val="%7."/>
      <w:lvlJc w:val="left"/>
      <w:pPr>
        <w:ind w:left="5085" w:hanging="360"/>
      </w:pPr>
    </w:lvl>
    <w:lvl w:ilvl="7" w:tplc="10090019" w:tentative="1">
      <w:start w:val="1"/>
      <w:numFmt w:val="lowerLetter"/>
      <w:lvlText w:val="%8."/>
      <w:lvlJc w:val="left"/>
      <w:pPr>
        <w:ind w:left="5805" w:hanging="360"/>
      </w:pPr>
    </w:lvl>
    <w:lvl w:ilvl="8" w:tplc="1009001B" w:tentative="1">
      <w:start w:val="1"/>
      <w:numFmt w:val="lowerRoman"/>
      <w:lvlText w:val="%9."/>
      <w:lvlJc w:val="right"/>
      <w:pPr>
        <w:ind w:left="6525" w:hanging="180"/>
      </w:pPr>
    </w:lvl>
  </w:abstractNum>
  <w:num w:numId="1">
    <w:abstractNumId w:val="7"/>
  </w:num>
  <w:num w:numId="2">
    <w:abstractNumId w:val="8"/>
  </w:num>
  <w:num w:numId="3">
    <w:abstractNumId w:val="13"/>
  </w:num>
  <w:num w:numId="4">
    <w:abstractNumId w:val="11"/>
  </w:num>
  <w:num w:numId="5">
    <w:abstractNumId w:val="9"/>
  </w:num>
  <w:num w:numId="6">
    <w:abstractNumId w:val="4"/>
  </w:num>
  <w:num w:numId="7">
    <w:abstractNumId w:val="3"/>
  </w:num>
  <w:num w:numId="8">
    <w:abstractNumId w:val="2"/>
  </w:num>
  <w:num w:numId="9">
    <w:abstractNumId w:val="12"/>
  </w:num>
  <w:num w:numId="10">
    <w:abstractNumId w:val="10"/>
  </w:num>
  <w:num w:numId="11">
    <w:abstractNumId w:val="6"/>
  </w:num>
  <w:num w:numId="12">
    <w:abstractNumId w:val="5"/>
  </w:num>
  <w:num w:numId="13">
    <w:abstractNumId w:val="0"/>
  </w:num>
  <w:num w:numId="14">
    <w:abstractNumId w:val="1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46&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61&lt;/item&gt;&lt;item&gt;462&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7&lt;/item&gt;&lt;item&gt;569&lt;/item&gt;&lt;item&gt;570&lt;/item&gt;&lt;item&gt;572&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28&lt;/item&gt;&lt;item&gt;629&lt;/item&gt;&lt;item&gt;630&lt;/item&gt;&lt;item&gt;631&lt;/item&gt;&lt;item&gt;632&lt;/item&gt;&lt;item&gt;637&lt;/item&gt;&lt;item&gt;638&lt;/item&gt;&lt;item&gt;639&lt;/item&gt;&lt;item&gt;640&lt;/item&gt;&lt;item&gt;641&lt;/item&gt;&lt;item&gt;642&lt;/item&gt;&lt;item&gt;643&lt;/item&gt;&lt;item&gt;644&lt;/item&gt;&lt;item&gt;649&lt;/item&gt;&lt;item&gt;651&lt;/item&gt;&lt;item&gt;652&lt;/item&gt;&lt;item&gt;653&lt;/item&gt;&lt;item&gt;654&lt;/item&gt;&lt;item&gt;655&lt;/item&gt;&lt;item&gt;656&lt;/item&gt;&lt;item&gt;658&lt;/item&gt;&lt;item&gt;659&lt;/item&gt;&lt;item&gt;660&lt;/item&gt;&lt;item&gt;661&lt;/item&gt;&lt;item&gt;662&lt;/item&gt;&lt;item&gt;663&lt;/item&gt;&lt;item&gt;665&lt;/item&gt;&lt;item&gt;666&lt;/item&gt;&lt;item&gt;668&lt;/item&gt;&lt;item&gt;669&lt;/item&gt;&lt;item&gt;670&lt;/item&gt;&lt;item&gt;671&lt;/item&gt;&lt;item&gt;672&lt;/item&gt;&lt;item&gt;673&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5&lt;/item&gt;&lt;item&gt;696&lt;/item&gt;&lt;item&gt;697&lt;/item&gt;&lt;item&gt;701&lt;/item&gt;&lt;item&gt;702&lt;/item&gt;&lt;item&gt;703&lt;/item&gt;&lt;item&gt;704&lt;/item&gt;&lt;item&gt;705&lt;/item&gt;&lt;item&gt;706&lt;/item&gt;&lt;item&gt;707&lt;/item&gt;&lt;item&gt;708&lt;/item&gt;&lt;item&gt;709&lt;/item&gt;&lt;item&gt;710&lt;/item&gt;&lt;item&gt;711&lt;/item&gt;&lt;/record-ids&gt;&lt;/item&gt;&lt;/Libraries&gt;"/>
  </w:docVars>
  <w:rsids>
    <w:rsidRoot w:val="009F4491"/>
    <w:rsid w:val="00000214"/>
    <w:rsid w:val="000014B1"/>
    <w:rsid w:val="000032EB"/>
    <w:rsid w:val="00004661"/>
    <w:rsid w:val="00004D48"/>
    <w:rsid w:val="000058DD"/>
    <w:rsid w:val="00005C91"/>
    <w:rsid w:val="00005E4B"/>
    <w:rsid w:val="000073DB"/>
    <w:rsid w:val="00007C1B"/>
    <w:rsid w:val="0001245D"/>
    <w:rsid w:val="00014840"/>
    <w:rsid w:val="00017215"/>
    <w:rsid w:val="00017324"/>
    <w:rsid w:val="00017F74"/>
    <w:rsid w:val="000204FC"/>
    <w:rsid w:val="00022416"/>
    <w:rsid w:val="000317D9"/>
    <w:rsid w:val="000333E2"/>
    <w:rsid w:val="00033E8B"/>
    <w:rsid w:val="00034AD6"/>
    <w:rsid w:val="00035928"/>
    <w:rsid w:val="00036806"/>
    <w:rsid w:val="00037BB0"/>
    <w:rsid w:val="00040E83"/>
    <w:rsid w:val="000412F9"/>
    <w:rsid w:val="0004467D"/>
    <w:rsid w:val="0005300A"/>
    <w:rsid w:val="00062B7D"/>
    <w:rsid w:val="00065900"/>
    <w:rsid w:val="0006666F"/>
    <w:rsid w:val="000739DC"/>
    <w:rsid w:val="0007693D"/>
    <w:rsid w:val="00076958"/>
    <w:rsid w:val="00080A19"/>
    <w:rsid w:val="00080C68"/>
    <w:rsid w:val="0008241C"/>
    <w:rsid w:val="00084C07"/>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54D3"/>
    <w:rsid w:val="000E7586"/>
    <w:rsid w:val="000F509B"/>
    <w:rsid w:val="000F6AA5"/>
    <w:rsid w:val="00101360"/>
    <w:rsid w:val="001023E6"/>
    <w:rsid w:val="001067D1"/>
    <w:rsid w:val="0010727D"/>
    <w:rsid w:val="0011127C"/>
    <w:rsid w:val="0011514A"/>
    <w:rsid w:val="00115539"/>
    <w:rsid w:val="0011571B"/>
    <w:rsid w:val="00115E1A"/>
    <w:rsid w:val="00123BD0"/>
    <w:rsid w:val="001252F4"/>
    <w:rsid w:val="00126EEC"/>
    <w:rsid w:val="001278F9"/>
    <w:rsid w:val="001344D2"/>
    <w:rsid w:val="00142783"/>
    <w:rsid w:val="00161BEB"/>
    <w:rsid w:val="00163EA3"/>
    <w:rsid w:val="00171095"/>
    <w:rsid w:val="00176743"/>
    <w:rsid w:val="0018682D"/>
    <w:rsid w:val="001878B2"/>
    <w:rsid w:val="00187F56"/>
    <w:rsid w:val="00191457"/>
    <w:rsid w:val="00195E7D"/>
    <w:rsid w:val="001B0A6C"/>
    <w:rsid w:val="001B3B32"/>
    <w:rsid w:val="001B631B"/>
    <w:rsid w:val="001B7E83"/>
    <w:rsid w:val="001C13F2"/>
    <w:rsid w:val="001C4E21"/>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455B"/>
    <w:rsid w:val="00225A77"/>
    <w:rsid w:val="00225A9A"/>
    <w:rsid w:val="0022761B"/>
    <w:rsid w:val="00232558"/>
    <w:rsid w:val="00240DC6"/>
    <w:rsid w:val="002427AF"/>
    <w:rsid w:val="00243ACB"/>
    <w:rsid w:val="00250B85"/>
    <w:rsid w:val="00251680"/>
    <w:rsid w:val="002531CD"/>
    <w:rsid w:val="00253217"/>
    <w:rsid w:val="0026267A"/>
    <w:rsid w:val="002638DF"/>
    <w:rsid w:val="00267C7C"/>
    <w:rsid w:val="002705F1"/>
    <w:rsid w:val="00276016"/>
    <w:rsid w:val="0027758E"/>
    <w:rsid w:val="00277894"/>
    <w:rsid w:val="00283BFA"/>
    <w:rsid w:val="0028464D"/>
    <w:rsid w:val="00284DBA"/>
    <w:rsid w:val="00291471"/>
    <w:rsid w:val="00292E2C"/>
    <w:rsid w:val="00293420"/>
    <w:rsid w:val="00293715"/>
    <w:rsid w:val="0029711E"/>
    <w:rsid w:val="0029757C"/>
    <w:rsid w:val="002A6064"/>
    <w:rsid w:val="002A6A0F"/>
    <w:rsid w:val="002B006E"/>
    <w:rsid w:val="002B1098"/>
    <w:rsid w:val="002B4E72"/>
    <w:rsid w:val="002C15F5"/>
    <w:rsid w:val="002C58E6"/>
    <w:rsid w:val="002C6B8C"/>
    <w:rsid w:val="002D30BA"/>
    <w:rsid w:val="002D5F84"/>
    <w:rsid w:val="002D7C73"/>
    <w:rsid w:val="002E468D"/>
    <w:rsid w:val="002E742A"/>
    <w:rsid w:val="002F0BE3"/>
    <w:rsid w:val="002F2696"/>
    <w:rsid w:val="002F6F34"/>
    <w:rsid w:val="002F71D9"/>
    <w:rsid w:val="003008C6"/>
    <w:rsid w:val="00306030"/>
    <w:rsid w:val="003109F9"/>
    <w:rsid w:val="00314E13"/>
    <w:rsid w:val="00315224"/>
    <w:rsid w:val="00316E42"/>
    <w:rsid w:val="003226EB"/>
    <w:rsid w:val="003272F2"/>
    <w:rsid w:val="00330DC0"/>
    <w:rsid w:val="00336130"/>
    <w:rsid w:val="00337C30"/>
    <w:rsid w:val="003421C3"/>
    <w:rsid w:val="00347862"/>
    <w:rsid w:val="00347BE0"/>
    <w:rsid w:val="00351A60"/>
    <w:rsid w:val="003544BE"/>
    <w:rsid w:val="0036117A"/>
    <w:rsid w:val="00362EFE"/>
    <w:rsid w:val="003667BA"/>
    <w:rsid w:val="00366D1D"/>
    <w:rsid w:val="0036764C"/>
    <w:rsid w:val="003678C5"/>
    <w:rsid w:val="003751A5"/>
    <w:rsid w:val="003765C5"/>
    <w:rsid w:val="00376616"/>
    <w:rsid w:val="00381593"/>
    <w:rsid w:val="003918A1"/>
    <w:rsid w:val="003925F8"/>
    <w:rsid w:val="00393635"/>
    <w:rsid w:val="00397D4D"/>
    <w:rsid w:val="003A3E19"/>
    <w:rsid w:val="003A765F"/>
    <w:rsid w:val="003B1E9E"/>
    <w:rsid w:val="003B3810"/>
    <w:rsid w:val="003B4200"/>
    <w:rsid w:val="003C2DEC"/>
    <w:rsid w:val="003C458C"/>
    <w:rsid w:val="003D17F9"/>
    <w:rsid w:val="003D2595"/>
    <w:rsid w:val="003D339A"/>
    <w:rsid w:val="003D67EA"/>
    <w:rsid w:val="003D785B"/>
    <w:rsid w:val="003E0C5E"/>
    <w:rsid w:val="003E1048"/>
    <w:rsid w:val="003F26A1"/>
    <w:rsid w:val="003F34F6"/>
    <w:rsid w:val="004014D7"/>
    <w:rsid w:val="0041132C"/>
    <w:rsid w:val="00416794"/>
    <w:rsid w:val="00432D6D"/>
    <w:rsid w:val="00433A6D"/>
    <w:rsid w:val="004357D2"/>
    <w:rsid w:val="00435973"/>
    <w:rsid w:val="0043691A"/>
    <w:rsid w:val="00437CE5"/>
    <w:rsid w:val="00441DA0"/>
    <w:rsid w:val="004435A5"/>
    <w:rsid w:val="00444534"/>
    <w:rsid w:val="00453B41"/>
    <w:rsid w:val="00456F20"/>
    <w:rsid w:val="00457AA2"/>
    <w:rsid w:val="00463A62"/>
    <w:rsid w:val="00464E74"/>
    <w:rsid w:val="00465E95"/>
    <w:rsid w:val="0046769F"/>
    <w:rsid w:val="00467F1B"/>
    <w:rsid w:val="00470C5F"/>
    <w:rsid w:val="00470DE8"/>
    <w:rsid w:val="00475CDD"/>
    <w:rsid w:val="00476AE3"/>
    <w:rsid w:val="004773A9"/>
    <w:rsid w:val="004817A5"/>
    <w:rsid w:val="00481B33"/>
    <w:rsid w:val="00483789"/>
    <w:rsid w:val="00490386"/>
    <w:rsid w:val="0049444B"/>
    <w:rsid w:val="004944A7"/>
    <w:rsid w:val="00494E5D"/>
    <w:rsid w:val="0049527E"/>
    <w:rsid w:val="004B3713"/>
    <w:rsid w:val="004B607A"/>
    <w:rsid w:val="004B7EDF"/>
    <w:rsid w:val="004C115A"/>
    <w:rsid w:val="004C4D4B"/>
    <w:rsid w:val="004C7020"/>
    <w:rsid w:val="004D05B9"/>
    <w:rsid w:val="004D0990"/>
    <w:rsid w:val="004D0F98"/>
    <w:rsid w:val="004D5062"/>
    <w:rsid w:val="004D56C7"/>
    <w:rsid w:val="004E2631"/>
    <w:rsid w:val="004E528D"/>
    <w:rsid w:val="004F1D31"/>
    <w:rsid w:val="004F211B"/>
    <w:rsid w:val="004F2278"/>
    <w:rsid w:val="004F3086"/>
    <w:rsid w:val="004F3440"/>
    <w:rsid w:val="004F5D37"/>
    <w:rsid w:val="0050300D"/>
    <w:rsid w:val="0050476E"/>
    <w:rsid w:val="00506C83"/>
    <w:rsid w:val="00511337"/>
    <w:rsid w:val="005115F9"/>
    <w:rsid w:val="00516811"/>
    <w:rsid w:val="00533E65"/>
    <w:rsid w:val="00534BD2"/>
    <w:rsid w:val="00534DA9"/>
    <w:rsid w:val="00536C54"/>
    <w:rsid w:val="00545633"/>
    <w:rsid w:val="00551EDD"/>
    <w:rsid w:val="00553BD3"/>
    <w:rsid w:val="005547B7"/>
    <w:rsid w:val="005559C7"/>
    <w:rsid w:val="00555CF2"/>
    <w:rsid w:val="00557E04"/>
    <w:rsid w:val="005635A4"/>
    <w:rsid w:val="0056490E"/>
    <w:rsid w:val="005653FA"/>
    <w:rsid w:val="0057064D"/>
    <w:rsid w:val="00572DF7"/>
    <w:rsid w:val="005743E6"/>
    <w:rsid w:val="005768CB"/>
    <w:rsid w:val="0057706F"/>
    <w:rsid w:val="005820C4"/>
    <w:rsid w:val="00583E0F"/>
    <w:rsid w:val="00585B54"/>
    <w:rsid w:val="00585CBF"/>
    <w:rsid w:val="00594011"/>
    <w:rsid w:val="005A0864"/>
    <w:rsid w:val="005A2261"/>
    <w:rsid w:val="005A2CB8"/>
    <w:rsid w:val="005A3E7A"/>
    <w:rsid w:val="005A408E"/>
    <w:rsid w:val="005A752F"/>
    <w:rsid w:val="005A761F"/>
    <w:rsid w:val="005A7840"/>
    <w:rsid w:val="005A7BD3"/>
    <w:rsid w:val="005B1D66"/>
    <w:rsid w:val="005B671C"/>
    <w:rsid w:val="005B6C6A"/>
    <w:rsid w:val="005B72B8"/>
    <w:rsid w:val="005D07E2"/>
    <w:rsid w:val="005D4488"/>
    <w:rsid w:val="005D6EDE"/>
    <w:rsid w:val="005E1F52"/>
    <w:rsid w:val="005E598C"/>
    <w:rsid w:val="005F10F1"/>
    <w:rsid w:val="005F117A"/>
    <w:rsid w:val="005F17B7"/>
    <w:rsid w:val="0060300A"/>
    <w:rsid w:val="00603515"/>
    <w:rsid w:val="0060474C"/>
    <w:rsid w:val="00604DCB"/>
    <w:rsid w:val="00605E8D"/>
    <w:rsid w:val="00607B72"/>
    <w:rsid w:val="00611A0E"/>
    <w:rsid w:val="006142E1"/>
    <w:rsid w:val="0061521A"/>
    <w:rsid w:val="0061708C"/>
    <w:rsid w:val="0062649E"/>
    <w:rsid w:val="006265D6"/>
    <w:rsid w:val="006277D0"/>
    <w:rsid w:val="006304FA"/>
    <w:rsid w:val="00634B9C"/>
    <w:rsid w:val="0063536A"/>
    <w:rsid w:val="006358D2"/>
    <w:rsid w:val="006377BD"/>
    <w:rsid w:val="00637FA3"/>
    <w:rsid w:val="00640CA3"/>
    <w:rsid w:val="00644770"/>
    <w:rsid w:val="006452E7"/>
    <w:rsid w:val="00650A00"/>
    <w:rsid w:val="00651968"/>
    <w:rsid w:val="006546CF"/>
    <w:rsid w:val="00662148"/>
    <w:rsid w:val="006646DF"/>
    <w:rsid w:val="00666BE6"/>
    <w:rsid w:val="00670A25"/>
    <w:rsid w:val="00670AFE"/>
    <w:rsid w:val="006724D1"/>
    <w:rsid w:val="00672BE7"/>
    <w:rsid w:val="00674522"/>
    <w:rsid w:val="00676FDB"/>
    <w:rsid w:val="00681FB5"/>
    <w:rsid w:val="00682725"/>
    <w:rsid w:val="00683BB9"/>
    <w:rsid w:val="00686175"/>
    <w:rsid w:val="00687A7E"/>
    <w:rsid w:val="00693914"/>
    <w:rsid w:val="00695723"/>
    <w:rsid w:val="006A292A"/>
    <w:rsid w:val="006A2B3B"/>
    <w:rsid w:val="006A2F2D"/>
    <w:rsid w:val="006A50B8"/>
    <w:rsid w:val="006B268A"/>
    <w:rsid w:val="006B2917"/>
    <w:rsid w:val="006C092D"/>
    <w:rsid w:val="006C241C"/>
    <w:rsid w:val="006C6EA4"/>
    <w:rsid w:val="006D0AD7"/>
    <w:rsid w:val="006D2990"/>
    <w:rsid w:val="006D3EA6"/>
    <w:rsid w:val="006D40ED"/>
    <w:rsid w:val="006D75EF"/>
    <w:rsid w:val="006E0220"/>
    <w:rsid w:val="006E1238"/>
    <w:rsid w:val="006E31D8"/>
    <w:rsid w:val="006E5C6A"/>
    <w:rsid w:val="006E6668"/>
    <w:rsid w:val="006F308C"/>
    <w:rsid w:val="006F6ECF"/>
    <w:rsid w:val="006F7292"/>
    <w:rsid w:val="007005F0"/>
    <w:rsid w:val="00703471"/>
    <w:rsid w:val="00704080"/>
    <w:rsid w:val="007059C3"/>
    <w:rsid w:val="00705FD2"/>
    <w:rsid w:val="007070D5"/>
    <w:rsid w:val="00710573"/>
    <w:rsid w:val="007208FE"/>
    <w:rsid w:val="00721E55"/>
    <w:rsid w:val="00721FE3"/>
    <w:rsid w:val="007253C9"/>
    <w:rsid w:val="00726471"/>
    <w:rsid w:val="007330DF"/>
    <w:rsid w:val="007331D5"/>
    <w:rsid w:val="0073346B"/>
    <w:rsid w:val="00733DA0"/>
    <w:rsid w:val="00735BD6"/>
    <w:rsid w:val="007364A1"/>
    <w:rsid w:val="00736B26"/>
    <w:rsid w:val="00750F5C"/>
    <w:rsid w:val="00752D1F"/>
    <w:rsid w:val="00753671"/>
    <w:rsid w:val="00753AA5"/>
    <w:rsid w:val="00755D02"/>
    <w:rsid w:val="007603EA"/>
    <w:rsid w:val="00760DE4"/>
    <w:rsid w:val="00760EDE"/>
    <w:rsid w:val="00765372"/>
    <w:rsid w:val="00765374"/>
    <w:rsid w:val="007666FD"/>
    <w:rsid w:val="00767EF5"/>
    <w:rsid w:val="00772F3F"/>
    <w:rsid w:val="00776BED"/>
    <w:rsid w:val="007772AC"/>
    <w:rsid w:val="007851D7"/>
    <w:rsid w:val="007917DB"/>
    <w:rsid w:val="00792FF3"/>
    <w:rsid w:val="007A0B54"/>
    <w:rsid w:val="007A3295"/>
    <w:rsid w:val="007A7819"/>
    <w:rsid w:val="007A78DD"/>
    <w:rsid w:val="007B1530"/>
    <w:rsid w:val="007B5364"/>
    <w:rsid w:val="007B53BB"/>
    <w:rsid w:val="007B5622"/>
    <w:rsid w:val="007B5D6C"/>
    <w:rsid w:val="007B5F8B"/>
    <w:rsid w:val="007C567E"/>
    <w:rsid w:val="007D2200"/>
    <w:rsid w:val="007D2E76"/>
    <w:rsid w:val="007D40A9"/>
    <w:rsid w:val="007D58DC"/>
    <w:rsid w:val="007D7DE1"/>
    <w:rsid w:val="007E0512"/>
    <w:rsid w:val="007E18F2"/>
    <w:rsid w:val="007F0130"/>
    <w:rsid w:val="007F0262"/>
    <w:rsid w:val="007F4053"/>
    <w:rsid w:val="007F7000"/>
    <w:rsid w:val="00805AC4"/>
    <w:rsid w:val="00810E7A"/>
    <w:rsid w:val="00811720"/>
    <w:rsid w:val="00817F18"/>
    <w:rsid w:val="00821FAE"/>
    <w:rsid w:val="0082449E"/>
    <w:rsid w:val="008245E3"/>
    <w:rsid w:val="00824C5A"/>
    <w:rsid w:val="0082570E"/>
    <w:rsid w:val="00827CF8"/>
    <w:rsid w:val="008424D3"/>
    <w:rsid w:val="008436FE"/>
    <w:rsid w:val="00850A46"/>
    <w:rsid w:val="00850AEB"/>
    <w:rsid w:val="00850EA4"/>
    <w:rsid w:val="00850FCC"/>
    <w:rsid w:val="008533CE"/>
    <w:rsid w:val="00857DEE"/>
    <w:rsid w:val="00860D4D"/>
    <w:rsid w:val="00861FCA"/>
    <w:rsid w:val="00862FC2"/>
    <w:rsid w:val="008659E8"/>
    <w:rsid w:val="00872385"/>
    <w:rsid w:val="0087386D"/>
    <w:rsid w:val="00874A0F"/>
    <w:rsid w:val="00876275"/>
    <w:rsid w:val="00876A6A"/>
    <w:rsid w:val="008A684A"/>
    <w:rsid w:val="008B385F"/>
    <w:rsid w:val="008B40C2"/>
    <w:rsid w:val="008B44EB"/>
    <w:rsid w:val="008B48E0"/>
    <w:rsid w:val="008C2049"/>
    <w:rsid w:val="008C477A"/>
    <w:rsid w:val="008D33DF"/>
    <w:rsid w:val="008D3521"/>
    <w:rsid w:val="008D7523"/>
    <w:rsid w:val="008D758A"/>
    <w:rsid w:val="008E1032"/>
    <w:rsid w:val="008E1915"/>
    <w:rsid w:val="008E4A47"/>
    <w:rsid w:val="008F21AD"/>
    <w:rsid w:val="008F2FF1"/>
    <w:rsid w:val="008F4985"/>
    <w:rsid w:val="008F6FA5"/>
    <w:rsid w:val="00900FDE"/>
    <w:rsid w:val="00901013"/>
    <w:rsid w:val="00904F4E"/>
    <w:rsid w:val="009066D3"/>
    <w:rsid w:val="00907D96"/>
    <w:rsid w:val="00907F59"/>
    <w:rsid w:val="0091008A"/>
    <w:rsid w:val="009108E0"/>
    <w:rsid w:val="00911DD0"/>
    <w:rsid w:val="0091376E"/>
    <w:rsid w:val="009138AF"/>
    <w:rsid w:val="00916163"/>
    <w:rsid w:val="009166EC"/>
    <w:rsid w:val="009205B2"/>
    <w:rsid w:val="009207CA"/>
    <w:rsid w:val="00922B12"/>
    <w:rsid w:val="00924419"/>
    <w:rsid w:val="00926B8E"/>
    <w:rsid w:val="00926D31"/>
    <w:rsid w:val="00927273"/>
    <w:rsid w:val="0092744C"/>
    <w:rsid w:val="009364DE"/>
    <w:rsid w:val="0094088C"/>
    <w:rsid w:val="0094340B"/>
    <w:rsid w:val="009439D9"/>
    <w:rsid w:val="00944A37"/>
    <w:rsid w:val="00953777"/>
    <w:rsid w:val="00954F65"/>
    <w:rsid w:val="00955372"/>
    <w:rsid w:val="00962CDE"/>
    <w:rsid w:val="00975ACA"/>
    <w:rsid w:val="00985F78"/>
    <w:rsid w:val="009860E7"/>
    <w:rsid w:val="009863C9"/>
    <w:rsid w:val="009914BA"/>
    <w:rsid w:val="009964C9"/>
    <w:rsid w:val="009975B3"/>
    <w:rsid w:val="009B2856"/>
    <w:rsid w:val="009B35D9"/>
    <w:rsid w:val="009B53A9"/>
    <w:rsid w:val="009B7F3A"/>
    <w:rsid w:val="009C00A7"/>
    <w:rsid w:val="009C1A02"/>
    <w:rsid w:val="009C3684"/>
    <w:rsid w:val="009C57D9"/>
    <w:rsid w:val="009D36D5"/>
    <w:rsid w:val="009D5A52"/>
    <w:rsid w:val="009D615D"/>
    <w:rsid w:val="009D6BC5"/>
    <w:rsid w:val="009E078C"/>
    <w:rsid w:val="009F0C90"/>
    <w:rsid w:val="009F202A"/>
    <w:rsid w:val="009F4491"/>
    <w:rsid w:val="009F64DA"/>
    <w:rsid w:val="009F6941"/>
    <w:rsid w:val="00A10264"/>
    <w:rsid w:val="00A14AA3"/>
    <w:rsid w:val="00A16CCC"/>
    <w:rsid w:val="00A24E82"/>
    <w:rsid w:val="00A26468"/>
    <w:rsid w:val="00A269A6"/>
    <w:rsid w:val="00A32838"/>
    <w:rsid w:val="00A3547D"/>
    <w:rsid w:val="00A405CA"/>
    <w:rsid w:val="00A45AA0"/>
    <w:rsid w:val="00A514B8"/>
    <w:rsid w:val="00A5164B"/>
    <w:rsid w:val="00A51DA9"/>
    <w:rsid w:val="00A55216"/>
    <w:rsid w:val="00A61BBF"/>
    <w:rsid w:val="00A62450"/>
    <w:rsid w:val="00A64237"/>
    <w:rsid w:val="00A64613"/>
    <w:rsid w:val="00A65095"/>
    <w:rsid w:val="00A66695"/>
    <w:rsid w:val="00A706E2"/>
    <w:rsid w:val="00A725C4"/>
    <w:rsid w:val="00A730F0"/>
    <w:rsid w:val="00A75254"/>
    <w:rsid w:val="00A75594"/>
    <w:rsid w:val="00A773AC"/>
    <w:rsid w:val="00A80F6E"/>
    <w:rsid w:val="00A82113"/>
    <w:rsid w:val="00A8527C"/>
    <w:rsid w:val="00A85DA6"/>
    <w:rsid w:val="00A8669A"/>
    <w:rsid w:val="00A86E4D"/>
    <w:rsid w:val="00A87EF2"/>
    <w:rsid w:val="00A92048"/>
    <w:rsid w:val="00A95ED4"/>
    <w:rsid w:val="00AA2E5B"/>
    <w:rsid w:val="00AA3B58"/>
    <w:rsid w:val="00AA3E84"/>
    <w:rsid w:val="00AA44D8"/>
    <w:rsid w:val="00AA60DD"/>
    <w:rsid w:val="00AA6EF8"/>
    <w:rsid w:val="00AA7F1C"/>
    <w:rsid w:val="00AB3127"/>
    <w:rsid w:val="00AB373D"/>
    <w:rsid w:val="00AC0EAE"/>
    <w:rsid w:val="00AC14B0"/>
    <w:rsid w:val="00AC2651"/>
    <w:rsid w:val="00AC33A6"/>
    <w:rsid w:val="00AC4820"/>
    <w:rsid w:val="00AC747B"/>
    <w:rsid w:val="00AD293C"/>
    <w:rsid w:val="00AD5E3A"/>
    <w:rsid w:val="00AD6595"/>
    <w:rsid w:val="00AD7E6D"/>
    <w:rsid w:val="00AE5084"/>
    <w:rsid w:val="00AE551A"/>
    <w:rsid w:val="00AF00C0"/>
    <w:rsid w:val="00AF230F"/>
    <w:rsid w:val="00AF3689"/>
    <w:rsid w:val="00AF5F5D"/>
    <w:rsid w:val="00B03728"/>
    <w:rsid w:val="00B045E7"/>
    <w:rsid w:val="00B05E0D"/>
    <w:rsid w:val="00B062F8"/>
    <w:rsid w:val="00B06BDB"/>
    <w:rsid w:val="00B0705C"/>
    <w:rsid w:val="00B10C03"/>
    <w:rsid w:val="00B144D3"/>
    <w:rsid w:val="00B218F7"/>
    <w:rsid w:val="00B22460"/>
    <w:rsid w:val="00B232CF"/>
    <w:rsid w:val="00B25FA7"/>
    <w:rsid w:val="00B30A2E"/>
    <w:rsid w:val="00B31AFC"/>
    <w:rsid w:val="00B328E2"/>
    <w:rsid w:val="00B33AE9"/>
    <w:rsid w:val="00B35929"/>
    <w:rsid w:val="00B41811"/>
    <w:rsid w:val="00B436A1"/>
    <w:rsid w:val="00B436EA"/>
    <w:rsid w:val="00B4614D"/>
    <w:rsid w:val="00B46327"/>
    <w:rsid w:val="00B4666C"/>
    <w:rsid w:val="00B51F37"/>
    <w:rsid w:val="00B54634"/>
    <w:rsid w:val="00B547FD"/>
    <w:rsid w:val="00B663AA"/>
    <w:rsid w:val="00B67D9F"/>
    <w:rsid w:val="00B71215"/>
    <w:rsid w:val="00B71A68"/>
    <w:rsid w:val="00B72710"/>
    <w:rsid w:val="00B73371"/>
    <w:rsid w:val="00B81F19"/>
    <w:rsid w:val="00B84D00"/>
    <w:rsid w:val="00B859EA"/>
    <w:rsid w:val="00B90341"/>
    <w:rsid w:val="00B94C3A"/>
    <w:rsid w:val="00B94E27"/>
    <w:rsid w:val="00B95326"/>
    <w:rsid w:val="00B9738B"/>
    <w:rsid w:val="00B97825"/>
    <w:rsid w:val="00BA0E71"/>
    <w:rsid w:val="00BA55FC"/>
    <w:rsid w:val="00BB0357"/>
    <w:rsid w:val="00BB06B2"/>
    <w:rsid w:val="00BB0DEE"/>
    <w:rsid w:val="00BB17A2"/>
    <w:rsid w:val="00BB78CC"/>
    <w:rsid w:val="00BC12BE"/>
    <w:rsid w:val="00BD2878"/>
    <w:rsid w:val="00BD2A06"/>
    <w:rsid w:val="00BD3116"/>
    <w:rsid w:val="00BD5390"/>
    <w:rsid w:val="00BD7BF7"/>
    <w:rsid w:val="00BE061E"/>
    <w:rsid w:val="00BE2317"/>
    <w:rsid w:val="00BF0155"/>
    <w:rsid w:val="00BF1978"/>
    <w:rsid w:val="00BF390F"/>
    <w:rsid w:val="00BF4C31"/>
    <w:rsid w:val="00C00A81"/>
    <w:rsid w:val="00C01528"/>
    <w:rsid w:val="00C01956"/>
    <w:rsid w:val="00C01CA0"/>
    <w:rsid w:val="00C05307"/>
    <w:rsid w:val="00C0548B"/>
    <w:rsid w:val="00C05552"/>
    <w:rsid w:val="00C12FD9"/>
    <w:rsid w:val="00C167A2"/>
    <w:rsid w:val="00C16D27"/>
    <w:rsid w:val="00C17799"/>
    <w:rsid w:val="00C209DF"/>
    <w:rsid w:val="00C22CE3"/>
    <w:rsid w:val="00C2500C"/>
    <w:rsid w:val="00C25D52"/>
    <w:rsid w:val="00C26753"/>
    <w:rsid w:val="00C3392C"/>
    <w:rsid w:val="00C33C8E"/>
    <w:rsid w:val="00C33E9D"/>
    <w:rsid w:val="00C4004A"/>
    <w:rsid w:val="00C43305"/>
    <w:rsid w:val="00C4491A"/>
    <w:rsid w:val="00C44E22"/>
    <w:rsid w:val="00C468A6"/>
    <w:rsid w:val="00C50002"/>
    <w:rsid w:val="00C55695"/>
    <w:rsid w:val="00C626F8"/>
    <w:rsid w:val="00C6480C"/>
    <w:rsid w:val="00C6770C"/>
    <w:rsid w:val="00C8040F"/>
    <w:rsid w:val="00C8156F"/>
    <w:rsid w:val="00C842A0"/>
    <w:rsid w:val="00C858CD"/>
    <w:rsid w:val="00C86AB2"/>
    <w:rsid w:val="00C87046"/>
    <w:rsid w:val="00C87C6B"/>
    <w:rsid w:val="00C93B51"/>
    <w:rsid w:val="00C93EA6"/>
    <w:rsid w:val="00C94606"/>
    <w:rsid w:val="00C96FB1"/>
    <w:rsid w:val="00CA1876"/>
    <w:rsid w:val="00CA19D8"/>
    <w:rsid w:val="00CA2E98"/>
    <w:rsid w:val="00CA58D9"/>
    <w:rsid w:val="00CB0A5A"/>
    <w:rsid w:val="00CB0FD4"/>
    <w:rsid w:val="00CB6CD4"/>
    <w:rsid w:val="00CC495C"/>
    <w:rsid w:val="00CC4A61"/>
    <w:rsid w:val="00CC4A91"/>
    <w:rsid w:val="00CC5796"/>
    <w:rsid w:val="00CC6032"/>
    <w:rsid w:val="00CC6531"/>
    <w:rsid w:val="00CD36D9"/>
    <w:rsid w:val="00CD6DCC"/>
    <w:rsid w:val="00CD7992"/>
    <w:rsid w:val="00CE409B"/>
    <w:rsid w:val="00CE44F6"/>
    <w:rsid w:val="00CE55E8"/>
    <w:rsid w:val="00CE66D3"/>
    <w:rsid w:val="00CF0C81"/>
    <w:rsid w:val="00CF3BD7"/>
    <w:rsid w:val="00D04072"/>
    <w:rsid w:val="00D046F3"/>
    <w:rsid w:val="00D076FA"/>
    <w:rsid w:val="00D11444"/>
    <w:rsid w:val="00D1191A"/>
    <w:rsid w:val="00D15214"/>
    <w:rsid w:val="00D1524F"/>
    <w:rsid w:val="00D170CB"/>
    <w:rsid w:val="00D23D54"/>
    <w:rsid w:val="00D23D70"/>
    <w:rsid w:val="00D25695"/>
    <w:rsid w:val="00D35F1F"/>
    <w:rsid w:val="00D373FF"/>
    <w:rsid w:val="00D45149"/>
    <w:rsid w:val="00D462A2"/>
    <w:rsid w:val="00D463F8"/>
    <w:rsid w:val="00D609A1"/>
    <w:rsid w:val="00D61DDB"/>
    <w:rsid w:val="00D635E4"/>
    <w:rsid w:val="00D648A5"/>
    <w:rsid w:val="00D66F77"/>
    <w:rsid w:val="00D71A33"/>
    <w:rsid w:val="00D71EA9"/>
    <w:rsid w:val="00D71F0C"/>
    <w:rsid w:val="00D7355B"/>
    <w:rsid w:val="00D806D5"/>
    <w:rsid w:val="00D81757"/>
    <w:rsid w:val="00D8266D"/>
    <w:rsid w:val="00D82E8A"/>
    <w:rsid w:val="00D83E0C"/>
    <w:rsid w:val="00D840A4"/>
    <w:rsid w:val="00D85ABA"/>
    <w:rsid w:val="00D86093"/>
    <w:rsid w:val="00D90CFC"/>
    <w:rsid w:val="00D91131"/>
    <w:rsid w:val="00D94552"/>
    <w:rsid w:val="00D95B99"/>
    <w:rsid w:val="00D970BD"/>
    <w:rsid w:val="00D97D9B"/>
    <w:rsid w:val="00DA0B09"/>
    <w:rsid w:val="00DA150A"/>
    <w:rsid w:val="00DA3A3F"/>
    <w:rsid w:val="00DA487A"/>
    <w:rsid w:val="00DA4BE6"/>
    <w:rsid w:val="00DA59DC"/>
    <w:rsid w:val="00DA6F7B"/>
    <w:rsid w:val="00DB02EC"/>
    <w:rsid w:val="00DB2268"/>
    <w:rsid w:val="00DB5ED1"/>
    <w:rsid w:val="00DC0C79"/>
    <w:rsid w:val="00DC0D12"/>
    <w:rsid w:val="00DC2E19"/>
    <w:rsid w:val="00DC30DD"/>
    <w:rsid w:val="00DC49C6"/>
    <w:rsid w:val="00DC7D7C"/>
    <w:rsid w:val="00DC7F8B"/>
    <w:rsid w:val="00DD124A"/>
    <w:rsid w:val="00DD5A0A"/>
    <w:rsid w:val="00DD5D76"/>
    <w:rsid w:val="00DD6EF0"/>
    <w:rsid w:val="00DD71F8"/>
    <w:rsid w:val="00DD7DE1"/>
    <w:rsid w:val="00DE1C69"/>
    <w:rsid w:val="00DE4816"/>
    <w:rsid w:val="00DF00D8"/>
    <w:rsid w:val="00DF1898"/>
    <w:rsid w:val="00DF2637"/>
    <w:rsid w:val="00DF41B0"/>
    <w:rsid w:val="00DF7860"/>
    <w:rsid w:val="00E00549"/>
    <w:rsid w:val="00E02E59"/>
    <w:rsid w:val="00E041E6"/>
    <w:rsid w:val="00E052A0"/>
    <w:rsid w:val="00E05BAB"/>
    <w:rsid w:val="00E10952"/>
    <w:rsid w:val="00E14D03"/>
    <w:rsid w:val="00E15810"/>
    <w:rsid w:val="00E17C4B"/>
    <w:rsid w:val="00E2544B"/>
    <w:rsid w:val="00E26920"/>
    <w:rsid w:val="00E30180"/>
    <w:rsid w:val="00E32ACD"/>
    <w:rsid w:val="00E33133"/>
    <w:rsid w:val="00E3393D"/>
    <w:rsid w:val="00E33EBD"/>
    <w:rsid w:val="00E44ADB"/>
    <w:rsid w:val="00E53EBA"/>
    <w:rsid w:val="00E56653"/>
    <w:rsid w:val="00E608C7"/>
    <w:rsid w:val="00E637E1"/>
    <w:rsid w:val="00E65EAF"/>
    <w:rsid w:val="00E7110A"/>
    <w:rsid w:val="00E729C5"/>
    <w:rsid w:val="00E72D13"/>
    <w:rsid w:val="00E76363"/>
    <w:rsid w:val="00E77F75"/>
    <w:rsid w:val="00E83FCA"/>
    <w:rsid w:val="00E909FC"/>
    <w:rsid w:val="00E94794"/>
    <w:rsid w:val="00EA0825"/>
    <w:rsid w:val="00EA08D1"/>
    <w:rsid w:val="00EA5372"/>
    <w:rsid w:val="00EB06F3"/>
    <w:rsid w:val="00EB1B4D"/>
    <w:rsid w:val="00EC236C"/>
    <w:rsid w:val="00EC499D"/>
    <w:rsid w:val="00EC720E"/>
    <w:rsid w:val="00ED4EA0"/>
    <w:rsid w:val="00ED4FA9"/>
    <w:rsid w:val="00EE0D55"/>
    <w:rsid w:val="00EE24E9"/>
    <w:rsid w:val="00EE599D"/>
    <w:rsid w:val="00EE6900"/>
    <w:rsid w:val="00EF04FB"/>
    <w:rsid w:val="00EF63E7"/>
    <w:rsid w:val="00F00763"/>
    <w:rsid w:val="00F00EED"/>
    <w:rsid w:val="00F077CC"/>
    <w:rsid w:val="00F07A21"/>
    <w:rsid w:val="00F14180"/>
    <w:rsid w:val="00F218F2"/>
    <w:rsid w:val="00F22D1E"/>
    <w:rsid w:val="00F2418A"/>
    <w:rsid w:val="00F2490C"/>
    <w:rsid w:val="00F32766"/>
    <w:rsid w:val="00F33D94"/>
    <w:rsid w:val="00F34E25"/>
    <w:rsid w:val="00F35245"/>
    <w:rsid w:val="00F373AF"/>
    <w:rsid w:val="00F4088B"/>
    <w:rsid w:val="00F40D87"/>
    <w:rsid w:val="00F431B5"/>
    <w:rsid w:val="00F4593C"/>
    <w:rsid w:val="00F477BF"/>
    <w:rsid w:val="00F515F1"/>
    <w:rsid w:val="00F61076"/>
    <w:rsid w:val="00F64806"/>
    <w:rsid w:val="00F6484C"/>
    <w:rsid w:val="00F70686"/>
    <w:rsid w:val="00F70D2D"/>
    <w:rsid w:val="00F71E4B"/>
    <w:rsid w:val="00F722C7"/>
    <w:rsid w:val="00F72D80"/>
    <w:rsid w:val="00F76557"/>
    <w:rsid w:val="00F76766"/>
    <w:rsid w:val="00F77A5B"/>
    <w:rsid w:val="00F91785"/>
    <w:rsid w:val="00F93B1E"/>
    <w:rsid w:val="00F9414E"/>
    <w:rsid w:val="00F95308"/>
    <w:rsid w:val="00FA1D6D"/>
    <w:rsid w:val="00FA415A"/>
    <w:rsid w:val="00FB0FD6"/>
    <w:rsid w:val="00FB11AD"/>
    <w:rsid w:val="00FB3BD0"/>
    <w:rsid w:val="00FB64C1"/>
    <w:rsid w:val="00FB66DC"/>
    <w:rsid w:val="00FB77EC"/>
    <w:rsid w:val="00FC19EC"/>
    <w:rsid w:val="00FC3876"/>
    <w:rsid w:val="00FC4DDD"/>
    <w:rsid w:val="00FD5F0A"/>
    <w:rsid w:val="00FE22FA"/>
    <w:rsid w:val="00FE33DC"/>
    <w:rsid w:val="00FE6B36"/>
    <w:rsid w:val="00FF2D1E"/>
    <w:rsid w:val="00FF6B79"/>
    <w:rsid w:val="00FF7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52</TotalTime>
  <Pages>65</Pages>
  <Words>65872</Words>
  <Characters>375474</Characters>
  <Application>Microsoft Office Word</Application>
  <DocSecurity>0</DocSecurity>
  <Lines>3128</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122</cp:revision>
  <dcterms:created xsi:type="dcterms:W3CDTF">2017-09-11T21:06:00Z</dcterms:created>
  <dcterms:modified xsi:type="dcterms:W3CDTF">2017-10-11T22:00:00Z</dcterms:modified>
</cp:coreProperties>
</file>